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Pr="00072112" w:rsidRDefault="00063D5E" w:rsidP="00063D5E">
      <w:pPr>
        <w:jc w:val="center"/>
        <w:rPr>
          <w:b/>
          <w:bCs/>
          <w:sz w:val="32"/>
          <w:szCs w:val="32"/>
        </w:rPr>
      </w:pPr>
      <w:r w:rsidRPr="00072112">
        <w:rPr>
          <w:b/>
          <w:bCs/>
          <w:sz w:val="32"/>
          <w:szCs w:val="32"/>
        </w:rPr>
        <w:t>Department of Electrical and Computer Engineering</w:t>
      </w:r>
    </w:p>
    <w:p w:rsidR="00063D5E" w:rsidRPr="00072112" w:rsidRDefault="00063D5E" w:rsidP="00063D5E">
      <w:pPr>
        <w:jc w:val="center"/>
        <w:rPr>
          <w:b/>
          <w:bCs/>
          <w:sz w:val="32"/>
          <w:szCs w:val="32"/>
        </w:rPr>
      </w:pPr>
      <w:r w:rsidRPr="00072112">
        <w:rPr>
          <w:b/>
          <w:bCs/>
          <w:noProof/>
          <w:sz w:val="32"/>
          <w:szCs w:val="32"/>
          <w:lang w:bidi="bn-BD"/>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426085</wp:posOffset>
                </wp:positionV>
                <wp:extent cx="54864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486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3D6D346" id="Straight Connecto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33.55pt" to="6in,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" strokecolor="black [3200]" strokeweight=".5pt">
                <v:stroke joinstyle="miter"/>
                <w10:wrap anchorx="margin"/>
              </v:line>
            </w:pict>
          </mc:Fallback>
        </mc:AlternateContent>
      </w:r>
      <w:r w:rsidRPr="00072112">
        <w:rPr>
          <w:b/>
          <w:bCs/>
          <w:sz w:val="32"/>
          <w:szCs w:val="32"/>
        </w:rPr>
        <w:t>North South University</w:t>
      </w:r>
    </w:p>
    <w:p w:rsidR="00063D5E" w:rsidRDefault="00063D5E" w:rsidP="00063D5E">
      <w:pPr>
        <w:jc w:val="center"/>
        <w:rPr>
          <w:b/>
          <w:bCs/>
          <w:sz w:val="28"/>
          <w:szCs w:val="28"/>
        </w:rPr>
      </w:pPr>
    </w:p>
    <w:p w:rsidR="00063D5E" w:rsidRDefault="00063D5E" w:rsidP="00063D5E">
      <w:pPr>
        <w:jc w:val="center"/>
        <w:rPr>
          <w:b/>
          <w:bCs/>
          <w:sz w:val="28"/>
          <w:szCs w:val="28"/>
        </w:rPr>
      </w:pPr>
      <w:r>
        <w:rPr>
          <w:b/>
          <w:bCs/>
          <w:noProof/>
          <w:sz w:val="28"/>
          <w:szCs w:val="28"/>
          <w:lang w:bidi="bn-BD"/>
        </w:rPr>
        <w:drawing>
          <wp:inline distT="0" distB="0" distL="0" distR="0">
            <wp:extent cx="1390650" cy="168905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th-south-university-logo-0CA3A4611D-seeklogo.com.png"/>
                    <pic:cNvPicPr/>
                  </pic:nvPicPr>
                  <pic:blipFill>
                    <a:blip r:embed="rId6">
                      <a:extLst>
                        <a:ext uri="{28A0092B-C50C-407E-A947-70E740481C1C}">
                          <a14:useLocalDpi xmlns:a14="http://schemas.microsoft.com/office/drawing/2010/main" val="0"/>
                        </a:ext>
                      </a:extLst>
                    </a:blip>
                    <a:stretch>
                      <a:fillRect/>
                    </a:stretch>
                  </pic:blipFill>
                  <pic:spPr>
                    <a:xfrm>
                      <a:off x="0" y="0"/>
                      <a:ext cx="1415767" cy="1719557"/>
                    </a:xfrm>
                    <a:prstGeom prst="rect">
                      <a:avLst/>
                    </a:prstGeom>
                  </pic:spPr>
                </pic:pic>
              </a:graphicData>
            </a:graphic>
          </wp:inline>
        </w:drawing>
      </w:r>
    </w:p>
    <w:p w:rsidR="00072112" w:rsidRDefault="00072112" w:rsidP="005534CA">
      <w:pPr>
        <w:jc w:val="center"/>
        <w:rPr>
          <w:rFonts w:cs="Times New Roman"/>
          <w:b/>
          <w:bCs/>
          <w:sz w:val="40"/>
          <w:szCs w:val="40"/>
        </w:rPr>
      </w:pPr>
      <w:r w:rsidRPr="00072112">
        <w:rPr>
          <w:rFonts w:cs="Times New Roman"/>
          <w:b/>
          <w:bCs/>
          <w:sz w:val="40"/>
          <w:szCs w:val="40"/>
        </w:rPr>
        <w:t>Senior Design Project</w:t>
      </w:r>
    </w:p>
    <w:p w:rsidR="005534CA" w:rsidRDefault="00072112" w:rsidP="005534CA">
      <w:pPr>
        <w:jc w:val="center"/>
        <w:rPr>
          <w:rFonts w:cs="Times New Roman"/>
          <w:b/>
          <w:bCs/>
          <w:sz w:val="40"/>
          <w:szCs w:val="40"/>
        </w:rPr>
      </w:pPr>
      <w:r w:rsidRPr="00072112">
        <w:rPr>
          <w:rFonts w:cs="Times New Roman"/>
          <w:b/>
          <w:bCs/>
          <w:sz w:val="40"/>
          <w:szCs w:val="40"/>
        </w:rPr>
        <w:t>Unsupervised Graph Network Discrimination</w:t>
      </w:r>
    </w:p>
    <w:p w:rsidR="005534CA" w:rsidRDefault="005534CA" w:rsidP="005534CA">
      <w:pPr>
        <w:jc w:val="center"/>
        <w:rPr>
          <w:rFonts w:cs="Times New Roman"/>
          <w:b/>
          <w:bCs/>
          <w:sz w:val="40"/>
          <w:szCs w:val="40"/>
        </w:rPr>
      </w:pPr>
    </w:p>
    <w:p w:rsidR="00072112" w:rsidRPr="005534CA" w:rsidRDefault="00072112" w:rsidP="00B633A1">
      <w:pPr>
        <w:jc w:val="center"/>
        <w:rPr>
          <w:rFonts w:cs="Times New Roman"/>
          <w:b/>
          <w:bCs/>
          <w:sz w:val="28"/>
          <w:szCs w:val="28"/>
        </w:rPr>
      </w:pPr>
      <w:r w:rsidRPr="005534CA">
        <w:rPr>
          <w:rFonts w:cs="Times New Roman"/>
          <w:b/>
          <w:bCs/>
          <w:sz w:val="28"/>
          <w:szCs w:val="28"/>
        </w:rPr>
        <w:t xml:space="preserve">Name: </w:t>
      </w:r>
      <w:proofErr w:type="spellStart"/>
      <w:r w:rsidRPr="005534CA">
        <w:rPr>
          <w:rFonts w:cs="Times New Roman"/>
          <w:b/>
          <w:bCs/>
          <w:sz w:val="28"/>
          <w:szCs w:val="28"/>
        </w:rPr>
        <w:t>Zahin</w:t>
      </w:r>
      <w:proofErr w:type="spellEnd"/>
      <w:r w:rsidRPr="005534CA">
        <w:rPr>
          <w:rFonts w:cs="Times New Roman"/>
          <w:b/>
          <w:bCs/>
          <w:sz w:val="28"/>
          <w:szCs w:val="28"/>
        </w:rPr>
        <w:t xml:space="preserve"> Ahmed</w:t>
      </w:r>
      <w:r w:rsidRPr="005534CA">
        <w:rPr>
          <w:rFonts w:cs="Times New Roman"/>
          <w:b/>
          <w:bCs/>
          <w:sz w:val="28"/>
          <w:szCs w:val="28"/>
        </w:rPr>
        <w:tab/>
      </w:r>
      <w:r w:rsidRPr="005534CA">
        <w:rPr>
          <w:rFonts w:cs="Times New Roman"/>
          <w:b/>
          <w:bCs/>
          <w:sz w:val="28"/>
          <w:szCs w:val="28"/>
        </w:rPr>
        <w:tab/>
      </w:r>
      <w:r w:rsidRPr="005534CA">
        <w:rPr>
          <w:rFonts w:cs="Times New Roman"/>
          <w:b/>
          <w:bCs/>
          <w:sz w:val="28"/>
          <w:szCs w:val="28"/>
        </w:rPr>
        <w:tab/>
        <w:t>ID # 1711020042</w:t>
      </w:r>
    </w:p>
    <w:p w:rsidR="00072112" w:rsidRPr="005534CA" w:rsidRDefault="00072112" w:rsidP="00B633A1">
      <w:pPr>
        <w:jc w:val="center"/>
        <w:rPr>
          <w:rFonts w:cs="Times New Roman"/>
          <w:b/>
          <w:bCs/>
          <w:sz w:val="28"/>
          <w:szCs w:val="28"/>
        </w:rPr>
      </w:pPr>
      <w:r w:rsidRPr="005534CA">
        <w:rPr>
          <w:rFonts w:cs="Times New Roman"/>
          <w:b/>
          <w:bCs/>
          <w:sz w:val="28"/>
          <w:szCs w:val="28"/>
        </w:rPr>
        <w:t xml:space="preserve">Name: Mahmud </w:t>
      </w:r>
      <w:proofErr w:type="spellStart"/>
      <w:r w:rsidRPr="005534CA">
        <w:rPr>
          <w:rFonts w:cs="Times New Roman"/>
          <w:b/>
          <w:bCs/>
          <w:sz w:val="28"/>
          <w:szCs w:val="28"/>
        </w:rPr>
        <w:t>Elahi</w:t>
      </w:r>
      <w:proofErr w:type="spellEnd"/>
      <w:r w:rsidRPr="005534CA">
        <w:rPr>
          <w:rFonts w:cs="Times New Roman"/>
          <w:b/>
          <w:bCs/>
          <w:sz w:val="28"/>
          <w:szCs w:val="28"/>
        </w:rPr>
        <w:t xml:space="preserve"> Akhter</w:t>
      </w:r>
      <w:r w:rsidRPr="005534CA">
        <w:rPr>
          <w:rFonts w:cs="Times New Roman"/>
          <w:b/>
          <w:bCs/>
          <w:sz w:val="28"/>
          <w:szCs w:val="28"/>
        </w:rPr>
        <w:tab/>
        <w:t>ID # 1721498042</w:t>
      </w:r>
    </w:p>
    <w:p w:rsidR="00072112" w:rsidRDefault="00072112" w:rsidP="00072112">
      <w:pPr>
        <w:jc w:val="center"/>
        <w:rPr>
          <w:rFonts w:cs="Times New Roman"/>
          <w:b/>
          <w:bCs/>
          <w:sz w:val="40"/>
          <w:szCs w:val="40"/>
        </w:rPr>
      </w:pPr>
    </w:p>
    <w:p w:rsidR="00072112" w:rsidRDefault="00072112" w:rsidP="00072112">
      <w:pPr>
        <w:jc w:val="center"/>
        <w:rPr>
          <w:rFonts w:cs="Times New Roman"/>
          <w:b/>
          <w:bCs/>
          <w:sz w:val="32"/>
          <w:szCs w:val="32"/>
        </w:rPr>
      </w:pPr>
      <w:r>
        <w:rPr>
          <w:rFonts w:cs="Times New Roman"/>
          <w:b/>
          <w:bCs/>
          <w:sz w:val="32"/>
          <w:szCs w:val="32"/>
        </w:rPr>
        <w:t>Faculty Advisor:</w:t>
      </w:r>
    </w:p>
    <w:p w:rsidR="00072112" w:rsidRDefault="00072112" w:rsidP="00072112">
      <w:pPr>
        <w:jc w:val="center"/>
        <w:rPr>
          <w:rFonts w:cs="Times New Roman"/>
          <w:b/>
          <w:bCs/>
          <w:sz w:val="32"/>
          <w:szCs w:val="32"/>
        </w:rPr>
      </w:pPr>
      <w:r>
        <w:rPr>
          <w:rFonts w:cs="Times New Roman"/>
          <w:b/>
          <w:bCs/>
          <w:sz w:val="32"/>
          <w:szCs w:val="32"/>
        </w:rPr>
        <w:t xml:space="preserve">Dr. </w:t>
      </w:r>
      <w:r w:rsidRPr="00072112">
        <w:rPr>
          <w:rFonts w:cs="Times New Roman"/>
          <w:b/>
          <w:bCs/>
          <w:sz w:val="32"/>
          <w:szCs w:val="32"/>
        </w:rPr>
        <w:t xml:space="preserve">Mohammad </w:t>
      </w:r>
      <w:proofErr w:type="spellStart"/>
      <w:r w:rsidRPr="00072112">
        <w:rPr>
          <w:rFonts w:cs="Times New Roman"/>
          <w:b/>
          <w:bCs/>
          <w:sz w:val="32"/>
          <w:szCs w:val="32"/>
        </w:rPr>
        <w:t>Ashrafuzzaman</w:t>
      </w:r>
      <w:proofErr w:type="spellEnd"/>
      <w:r w:rsidRPr="00072112">
        <w:rPr>
          <w:rFonts w:cs="Times New Roman"/>
          <w:b/>
          <w:bCs/>
          <w:sz w:val="32"/>
          <w:szCs w:val="32"/>
        </w:rPr>
        <w:t xml:space="preserve"> Khan</w:t>
      </w:r>
    </w:p>
    <w:p w:rsidR="00072112" w:rsidRDefault="00072112" w:rsidP="00072112">
      <w:pPr>
        <w:jc w:val="center"/>
        <w:rPr>
          <w:rFonts w:cs="Times New Roman"/>
          <w:b/>
          <w:bCs/>
          <w:sz w:val="32"/>
          <w:szCs w:val="32"/>
        </w:rPr>
      </w:pPr>
      <w:r>
        <w:rPr>
          <w:rFonts w:cs="Times New Roman"/>
          <w:b/>
          <w:bCs/>
          <w:sz w:val="32"/>
          <w:szCs w:val="32"/>
        </w:rPr>
        <w:t>Assistant Professor</w:t>
      </w:r>
    </w:p>
    <w:p w:rsidR="00072112" w:rsidRDefault="00072112" w:rsidP="00072112">
      <w:pPr>
        <w:jc w:val="center"/>
        <w:rPr>
          <w:rFonts w:cs="Times New Roman"/>
          <w:b/>
          <w:bCs/>
          <w:sz w:val="32"/>
          <w:szCs w:val="32"/>
        </w:rPr>
      </w:pPr>
      <w:r>
        <w:rPr>
          <w:rFonts w:cs="Times New Roman"/>
          <w:b/>
          <w:bCs/>
          <w:sz w:val="32"/>
          <w:szCs w:val="32"/>
        </w:rPr>
        <w:t>Department of ECE</w:t>
      </w:r>
    </w:p>
    <w:p w:rsidR="00072112" w:rsidRDefault="00770CC6" w:rsidP="00072112">
      <w:pPr>
        <w:jc w:val="center"/>
        <w:rPr>
          <w:rFonts w:cs="Times New Roman"/>
          <w:b/>
          <w:bCs/>
          <w:sz w:val="32"/>
          <w:szCs w:val="32"/>
        </w:rPr>
      </w:pPr>
      <w:r>
        <w:rPr>
          <w:rFonts w:cs="Times New Roman"/>
          <w:b/>
          <w:bCs/>
          <w:sz w:val="32"/>
          <w:szCs w:val="32"/>
        </w:rPr>
        <w:t>Fall</w:t>
      </w:r>
      <w:r w:rsidR="00072112">
        <w:rPr>
          <w:rFonts w:cs="Times New Roman"/>
          <w:b/>
          <w:bCs/>
          <w:sz w:val="32"/>
          <w:szCs w:val="32"/>
        </w:rPr>
        <w:t xml:space="preserve"> 2020</w:t>
      </w:r>
    </w:p>
    <w:p w:rsidR="00072112" w:rsidRPr="00072112" w:rsidRDefault="00072112" w:rsidP="00072112">
      <w:pPr>
        <w:jc w:val="center"/>
        <w:rPr>
          <w:rFonts w:cs="Times New Roman"/>
          <w:b/>
          <w:bCs/>
          <w:sz w:val="40"/>
          <w:szCs w:val="40"/>
        </w:rPr>
      </w:pPr>
      <w:r w:rsidRPr="00072112">
        <w:rPr>
          <w:rFonts w:cs="Times New Roman"/>
          <w:b/>
          <w:bCs/>
          <w:sz w:val="40"/>
          <w:szCs w:val="40"/>
        </w:rPr>
        <w:lastRenderedPageBreak/>
        <w:t>LETTER OF TRANSMITTAL</w:t>
      </w:r>
    </w:p>
    <w:p w:rsidR="009D1F92" w:rsidRDefault="009D1F92">
      <w:pPr>
        <w:rPr>
          <w:rFonts w:cs="Times New Roman"/>
          <w:b/>
          <w:bCs/>
          <w:sz w:val="32"/>
          <w:szCs w:val="32"/>
        </w:rPr>
      </w:pPr>
    </w:p>
    <w:p w:rsidR="00E50F0C" w:rsidRDefault="00E50F0C" w:rsidP="00E50F0C">
      <w:r>
        <w:t>January, 2021</w:t>
      </w:r>
    </w:p>
    <w:p w:rsidR="00E50F0C" w:rsidRDefault="00E50F0C" w:rsidP="00E50F0C">
      <w:r>
        <w:t>To</w:t>
      </w:r>
    </w:p>
    <w:p w:rsidR="00E50F0C" w:rsidRDefault="00E50F0C" w:rsidP="00E50F0C">
      <w:r>
        <w:t xml:space="preserve">Dr. </w:t>
      </w:r>
      <w:r w:rsidRPr="00E50F0C">
        <w:t xml:space="preserve">Mohammad </w:t>
      </w:r>
      <w:proofErr w:type="spellStart"/>
      <w:r w:rsidRPr="00E50F0C">
        <w:t>Rezaul</w:t>
      </w:r>
      <w:proofErr w:type="spellEnd"/>
      <w:r w:rsidRPr="00E50F0C">
        <w:t xml:space="preserve"> Bari</w:t>
      </w:r>
    </w:p>
    <w:p w:rsidR="00E50F0C" w:rsidRDefault="00E50F0C" w:rsidP="00E50F0C">
      <w:r>
        <w:t>Associate Professor and Chairman,</w:t>
      </w:r>
    </w:p>
    <w:p w:rsidR="00E50F0C" w:rsidRDefault="00E50F0C" w:rsidP="00E50F0C">
      <w:r>
        <w:t>Department of Electrical and Computer Engineering,</w:t>
      </w:r>
    </w:p>
    <w:p w:rsidR="00E50F0C" w:rsidRDefault="00E50F0C" w:rsidP="00E50F0C">
      <w:r>
        <w:t>North South University, Dhaka.</w:t>
      </w:r>
    </w:p>
    <w:p w:rsidR="00E50F0C" w:rsidRDefault="00E50F0C" w:rsidP="00E50F0C"/>
    <w:p w:rsidR="00E50F0C" w:rsidRDefault="00E50F0C" w:rsidP="00A36FCF">
      <w:r>
        <w:t>Subject: Submission of Capstone Project on “</w:t>
      </w:r>
      <w:r w:rsidR="00A36FCF" w:rsidRPr="00A36FCF">
        <w:t>Unsupervised Graph Network Discrimination</w:t>
      </w:r>
      <w:r>
        <w:t>”.</w:t>
      </w:r>
    </w:p>
    <w:p w:rsidR="00DA2F81" w:rsidRDefault="00DA2F81" w:rsidP="00E50F0C"/>
    <w:p w:rsidR="00E50F0C" w:rsidRDefault="00E50F0C" w:rsidP="00E50F0C">
      <w:r>
        <w:t>Dear Sir,</w:t>
      </w:r>
    </w:p>
    <w:p w:rsidR="00E50F0C" w:rsidRPr="005C04D3" w:rsidRDefault="00E50F0C" w:rsidP="00F47240">
      <w:pPr>
        <w:rPr>
          <w:color w:val="FF0000"/>
        </w:rPr>
      </w:pPr>
      <w:r>
        <w:t>With due respect, we would like to submit our Capstone Project Report on “</w:t>
      </w:r>
      <w:r w:rsidR="00A36FCF" w:rsidRPr="00A36FCF">
        <w:t>Unsupervised Graph Network Discrimination</w:t>
      </w:r>
      <w:r>
        <w:t>” as a part</w:t>
      </w:r>
      <w:r w:rsidR="00A36FCF">
        <w:t xml:space="preserve"> </w:t>
      </w:r>
      <w:r>
        <w:t xml:space="preserve">of our BSc program. </w:t>
      </w:r>
      <w:r w:rsidR="005C04D3" w:rsidRPr="005C04D3">
        <w:rPr>
          <w:color w:val="FF0000"/>
        </w:rPr>
        <w:t xml:space="preserve">// </w:t>
      </w:r>
      <w:r w:rsidR="005C04D3">
        <w:rPr>
          <w:color w:val="FF0000"/>
        </w:rPr>
        <w:t xml:space="preserve">write description of project, what we learned, how </w:t>
      </w:r>
      <w:proofErr w:type="gramStart"/>
      <w:r w:rsidR="005C04D3">
        <w:rPr>
          <w:color w:val="FF0000"/>
        </w:rPr>
        <w:t>its</w:t>
      </w:r>
      <w:proofErr w:type="gramEnd"/>
      <w:r w:rsidR="005C04D3">
        <w:rPr>
          <w:color w:val="FF0000"/>
        </w:rPr>
        <w:t xml:space="preserve"> important in real life, blah </w:t>
      </w:r>
      <w:proofErr w:type="spellStart"/>
      <w:r w:rsidR="005C04D3">
        <w:rPr>
          <w:color w:val="FF0000"/>
        </w:rPr>
        <w:t>blah</w:t>
      </w:r>
      <w:proofErr w:type="spellEnd"/>
    </w:p>
    <w:p w:rsidR="00E50F0C" w:rsidRDefault="00E50F0C" w:rsidP="00E50F0C">
      <w:r>
        <w:t>We will be highly obliged if you are kind enough to receive this report and provide your</w:t>
      </w:r>
      <w:r w:rsidR="005C04D3">
        <w:t xml:space="preserve"> </w:t>
      </w:r>
      <w:r>
        <w:t>valuable judgment. It would be our immense pleasure if you find this report useful and</w:t>
      </w:r>
      <w:r w:rsidR="005C04D3">
        <w:t xml:space="preserve"> </w:t>
      </w:r>
      <w:r>
        <w:t>informative to have an apparent perspective on the issue.</w:t>
      </w:r>
    </w:p>
    <w:p w:rsidR="00E50F0C" w:rsidRDefault="00E50F0C" w:rsidP="00E50F0C">
      <w:r>
        <w:t>Sincerely Yours,</w:t>
      </w:r>
    </w:p>
    <w:p w:rsidR="00E50F0C" w:rsidRDefault="00E50F0C" w:rsidP="00E50F0C">
      <w:r>
        <w:t>.........................................................</w:t>
      </w:r>
    </w:p>
    <w:p w:rsidR="00E50F0C" w:rsidRDefault="005C04D3" w:rsidP="00E50F0C">
      <w:proofErr w:type="spellStart"/>
      <w:r>
        <w:t>Zahin</w:t>
      </w:r>
      <w:proofErr w:type="spellEnd"/>
      <w:r>
        <w:t xml:space="preserve"> Ahmed</w:t>
      </w:r>
    </w:p>
    <w:p w:rsidR="00E50F0C" w:rsidRDefault="00E50F0C" w:rsidP="00E50F0C">
      <w:r>
        <w:t>Department of ECE</w:t>
      </w:r>
    </w:p>
    <w:p w:rsidR="00E50F0C" w:rsidRDefault="00E50F0C" w:rsidP="00E50F0C">
      <w:r>
        <w:t>North South University, Bangladesh</w:t>
      </w:r>
    </w:p>
    <w:p w:rsidR="00E50F0C" w:rsidRDefault="00E50F0C" w:rsidP="00E50F0C">
      <w:r>
        <w:lastRenderedPageBreak/>
        <w:t>........................................................</w:t>
      </w:r>
    </w:p>
    <w:p w:rsidR="00174056" w:rsidRDefault="00174056" w:rsidP="00E50F0C">
      <w:r w:rsidRPr="00174056">
        <w:t xml:space="preserve">Mahmud </w:t>
      </w:r>
      <w:proofErr w:type="spellStart"/>
      <w:r w:rsidRPr="00174056">
        <w:t>Elahi</w:t>
      </w:r>
      <w:proofErr w:type="spellEnd"/>
      <w:r w:rsidRPr="00174056">
        <w:t xml:space="preserve"> Akhter </w:t>
      </w:r>
    </w:p>
    <w:p w:rsidR="00E50F0C" w:rsidRDefault="00E50F0C" w:rsidP="00E50F0C">
      <w:r>
        <w:t>Department of ECE</w:t>
      </w:r>
    </w:p>
    <w:p w:rsidR="00072112" w:rsidRDefault="00E50F0C" w:rsidP="00E50F0C">
      <w:r>
        <w:t>North South University, Bangladesh</w:t>
      </w:r>
      <w:r w:rsidR="00072112">
        <w:br w:type="page"/>
      </w:r>
    </w:p>
    <w:p w:rsidR="00072112" w:rsidRDefault="00072112" w:rsidP="00072112">
      <w:pPr>
        <w:jc w:val="center"/>
        <w:rPr>
          <w:rFonts w:cs="Times New Roman"/>
          <w:b/>
          <w:bCs/>
          <w:sz w:val="32"/>
          <w:szCs w:val="32"/>
        </w:rPr>
      </w:pP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40"/>
          <w:szCs w:val="40"/>
        </w:rPr>
      </w:pPr>
      <w:r w:rsidRPr="00072112">
        <w:rPr>
          <w:rFonts w:cs="Times New Roman"/>
          <w:b/>
          <w:bCs/>
          <w:sz w:val="40"/>
          <w:szCs w:val="40"/>
        </w:rPr>
        <w:lastRenderedPageBreak/>
        <w:t>APPROVAL</w:t>
      </w:r>
    </w:p>
    <w:p w:rsidR="00CC102A" w:rsidRDefault="00174056" w:rsidP="00174056">
      <w:r>
        <w:t>The capstone project entitled “</w:t>
      </w:r>
      <w:r w:rsidR="009B5EDC" w:rsidRPr="009B5EDC">
        <w:t>Unsupervised Graph Network Discrimination</w:t>
      </w:r>
      <w:r>
        <w:t xml:space="preserve">” by </w:t>
      </w:r>
      <w:proofErr w:type="spellStart"/>
      <w:r w:rsidR="009B5EDC">
        <w:t>Zahin</w:t>
      </w:r>
      <w:proofErr w:type="spellEnd"/>
      <w:r w:rsidR="009B5EDC">
        <w:t xml:space="preserve"> Ahmed (ID 1711020042</w:t>
      </w:r>
      <w:r>
        <w:t xml:space="preserve">) and </w:t>
      </w:r>
      <w:r w:rsidR="00BD38CD" w:rsidRPr="00174056">
        <w:t xml:space="preserve">Mahmud </w:t>
      </w:r>
      <w:proofErr w:type="spellStart"/>
      <w:r w:rsidR="00BD38CD" w:rsidRPr="00174056">
        <w:t>Elahi</w:t>
      </w:r>
      <w:proofErr w:type="spellEnd"/>
      <w:r w:rsidR="00BD38CD" w:rsidRPr="00174056">
        <w:t xml:space="preserve"> Akhter</w:t>
      </w:r>
      <w:r>
        <w:t xml:space="preserve"> (ID </w:t>
      </w:r>
      <w:r w:rsidR="00BD38CD" w:rsidRPr="00BD38CD">
        <w:t>1721498042</w:t>
      </w:r>
      <w:r>
        <w:t>), is approved in</w:t>
      </w:r>
      <w:r w:rsidR="00BD38CD">
        <w:t xml:space="preserve"> </w:t>
      </w:r>
      <w:r>
        <w:t>partial fulfillment of the requirement of the Degree of Bachelor of Science in Computer</w:t>
      </w:r>
      <w:r w:rsidR="00BD38CD">
        <w:t xml:space="preserve"> </w:t>
      </w:r>
      <w:r>
        <w:t>Scien</w:t>
      </w:r>
      <w:r w:rsidR="00BD38CD">
        <w:t>ce and Engineering on January</w:t>
      </w:r>
      <w:proofErr w:type="gramStart"/>
      <w:r w:rsidR="00BD38CD">
        <w:t>,2021</w:t>
      </w:r>
      <w:proofErr w:type="gramEnd"/>
      <w:r>
        <w:t xml:space="preserve"> and has been accepted as satisfactory.</w:t>
      </w:r>
    </w:p>
    <w:p w:rsidR="00174056" w:rsidRDefault="00174056" w:rsidP="00174056">
      <w:pPr>
        <w:rPr>
          <w:b/>
          <w:bCs/>
        </w:rPr>
      </w:pPr>
      <w:r w:rsidRPr="00CC102A">
        <w:rPr>
          <w:b/>
          <w:bCs/>
        </w:rPr>
        <w:t>Supervisor:</w:t>
      </w:r>
    </w:p>
    <w:p w:rsidR="00CC102A" w:rsidRDefault="00CC102A" w:rsidP="00174056">
      <w:pPr>
        <w:rPr>
          <w:b/>
          <w:bCs/>
        </w:rPr>
      </w:pPr>
    </w:p>
    <w:p w:rsidR="00CC102A" w:rsidRDefault="00CC102A" w:rsidP="00174056">
      <w:pPr>
        <w:rPr>
          <w:b/>
          <w:bCs/>
        </w:rPr>
      </w:pPr>
    </w:p>
    <w:p w:rsidR="00CC102A" w:rsidRPr="00CC102A" w:rsidRDefault="00CC102A" w:rsidP="00174056">
      <w:pPr>
        <w:rPr>
          <w:b/>
          <w:bCs/>
        </w:rPr>
      </w:pPr>
      <w:r>
        <w:rPr>
          <w:b/>
          <w:bCs/>
          <w:noProof/>
          <w:lang w:bidi="bn-BD"/>
        </w:rPr>
        <mc:AlternateContent>
          <mc:Choice Requires="wps">
            <w:drawing>
              <wp:anchor distT="0" distB="0" distL="114300" distR="114300" simplePos="0" relativeHeight="251673600" behindDoc="0" locked="0" layoutInCell="1" allowOverlap="1">
                <wp:simplePos x="0" y="0"/>
                <wp:positionH relativeFrom="column">
                  <wp:posOffset>-19051</wp:posOffset>
                </wp:positionH>
                <wp:positionV relativeFrom="paragraph">
                  <wp:posOffset>71755</wp:posOffset>
                </wp:positionV>
                <wp:extent cx="2695575" cy="0"/>
                <wp:effectExtent l="0" t="0" r="28575" b="19050"/>
                <wp:wrapNone/>
                <wp:docPr id="160" name="Straight Connector 160"/>
                <wp:cNvGraphicFramePr/>
                <a:graphic xmlns:a="http://schemas.openxmlformats.org/drawingml/2006/main">
                  <a:graphicData uri="http://schemas.microsoft.com/office/word/2010/wordprocessingShape">
                    <wps:wsp>
                      <wps:cNvCnPr/>
                      <wps:spPr>
                        <a:xfrm>
                          <a:off x="0" y="0"/>
                          <a:ext cx="269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8BC51F" id="Straight Connector 160"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5pt,5.65pt" to="210.7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" strokecolor="black [3200]" strokeweight=".5pt">
                <v:stroke joinstyle="miter"/>
              </v:line>
            </w:pict>
          </mc:Fallback>
        </mc:AlternateContent>
      </w:r>
    </w:p>
    <w:p w:rsidR="00705CA7" w:rsidRPr="00705CA7" w:rsidRDefault="00705CA7" w:rsidP="00705CA7">
      <w:pPr>
        <w:rPr>
          <w:b/>
          <w:bCs/>
        </w:rPr>
      </w:pPr>
      <w:r w:rsidRPr="00705CA7">
        <w:rPr>
          <w:b/>
          <w:bCs/>
        </w:rPr>
        <w:t xml:space="preserve">Dr. Mohammad </w:t>
      </w:r>
      <w:proofErr w:type="spellStart"/>
      <w:r w:rsidRPr="00705CA7">
        <w:rPr>
          <w:b/>
          <w:bCs/>
        </w:rPr>
        <w:t>Ashrafuzzaman</w:t>
      </w:r>
      <w:proofErr w:type="spellEnd"/>
      <w:r w:rsidRPr="00705CA7">
        <w:rPr>
          <w:b/>
          <w:bCs/>
        </w:rPr>
        <w:t xml:space="preserve"> Khan</w:t>
      </w:r>
    </w:p>
    <w:p w:rsidR="00174056" w:rsidRPr="00CC102A" w:rsidRDefault="00705CA7" w:rsidP="00705CA7">
      <w:pPr>
        <w:rPr>
          <w:b/>
          <w:bCs/>
        </w:rPr>
      </w:pPr>
      <w:r w:rsidRPr="00705CA7">
        <w:rPr>
          <w:b/>
          <w:bCs/>
        </w:rPr>
        <w:t>Assistant Professor</w:t>
      </w:r>
    </w:p>
    <w:p w:rsidR="00174056" w:rsidRDefault="00174056" w:rsidP="00174056">
      <w:r>
        <w:t>Department of Electrical and Computer Engineering</w:t>
      </w:r>
    </w:p>
    <w:p w:rsidR="00174056" w:rsidRDefault="00174056" w:rsidP="00174056">
      <w:r>
        <w:t>North South University</w:t>
      </w:r>
    </w:p>
    <w:p w:rsidR="00CC102A" w:rsidRDefault="00174056" w:rsidP="00174056">
      <w:r>
        <w:t>Dhaka, Bangladesh.</w:t>
      </w:r>
    </w:p>
    <w:p w:rsidR="00174056" w:rsidRDefault="00174056" w:rsidP="00174056">
      <w:pPr>
        <w:rPr>
          <w:b/>
          <w:bCs/>
        </w:rPr>
      </w:pPr>
      <w:r w:rsidRPr="00CC102A">
        <w:rPr>
          <w:b/>
          <w:bCs/>
        </w:rPr>
        <w:t>Department Chair:</w:t>
      </w:r>
    </w:p>
    <w:p w:rsidR="00CC102A" w:rsidRDefault="00CC102A" w:rsidP="00174056">
      <w:pPr>
        <w:rPr>
          <w:b/>
          <w:bCs/>
        </w:rPr>
      </w:pPr>
    </w:p>
    <w:p w:rsidR="00CC102A" w:rsidRPr="00CC102A" w:rsidRDefault="00CC102A" w:rsidP="00174056">
      <w:pPr>
        <w:rPr>
          <w:b/>
          <w:bCs/>
        </w:rPr>
      </w:pPr>
      <w:r>
        <w:rPr>
          <w:b/>
          <w:bCs/>
          <w:noProof/>
          <w:lang w:bidi="bn-BD"/>
        </w:rPr>
        <mc:AlternateContent>
          <mc:Choice Requires="wps">
            <w:drawing>
              <wp:anchor distT="0" distB="0" distL="114300" distR="114300" simplePos="0" relativeHeight="251675648" behindDoc="0" locked="0" layoutInCell="1" allowOverlap="1" wp14:anchorId="0FB15036" wp14:editId="205EE00A">
                <wp:simplePos x="0" y="0"/>
                <wp:positionH relativeFrom="column">
                  <wp:posOffset>38100</wp:posOffset>
                </wp:positionH>
                <wp:positionV relativeFrom="paragraph">
                  <wp:posOffset>246380</wp:posOffset>
                </wp:positionV>
                <wp:extent cx="2695575" cy="0"/>
                <wp:effectExtent l="0" t="0" r="28575" b="19050"/>
                <wp:wrapNone/>
                <wp:docPr id="161" name="Straight Connector 161"/>
                <wp:cNvGraphicFramePr/>
                <a:graphic xmlns:a="http://schemas.openxmlformats.org/drawingml/2006/main">
                  <a:graphicData uri="http://schemas.microsoft.com/office/word/2010/wordprocessingShape">
                    <wps:wsp>
                      <wps:cNvCnPr/>
                      <wps:spPr>
                        <a:xfrm>
                          <a:off x="0" y="0"/>
                          <a:ext cx="269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524DBA" id="Straight Connector 161"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pt,19.4pt" to="215.2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" strokecolor="black [3200]" strokeweight=".5pt">
                <v:stroke joinstyle="miter"/>
              </v:line>
            </w:pict>
          </mc:Fallback>
        </mc:AlternateContent>
      </w:r>
    </w:p>
    <w:p w:rsidR="00CC102A" w:rsidRDefault="00CC102A" w:rsidP="00174056">
      <w:pPr>
        <w:rPr>
          <w:b/>
          <w:bCs/>
        </w:rPr>
      </w:pPr>
    </w:p>
    <w:p w:rsidR="00CC102A" w:rsidRPr="00CC102A" w:rsidRDefault="00CC102A" w:rsidP="00CC102A">
      <w:pPr>
        <w:rPr>
          <w:b/>
          <w:bCs/>
        </w:rPr>
      </w:pPr>
      <w:r w:rsidRPr="00CC102A">
        <w:rPr>
          <w:b/>
          <w:bCs/>
        </w:rPr>
        <w:t xml:space="preserve">Dr. Mohammad </w:t>
      </w:r>
      <w:proofErr w:type="spellStart"/>
      <w:r w:rsidRPr="00CC102A">
        <w:rPr>
          <w:b/>
          <w:bCs/>
        </w:rPr>
        <w:t>Rezaul</w:t>
      </w:r>
      <w:proofErr w:type="spellEnd"/>
      <w:r w:rsidRPr="00CC102A">
        <w:rPr>
          <w:b/>
          <w:bCs/>
        </w:rPr>
        <w:t xml:space="preserve"> Bari</w:t>
      </w:r>
    </w:p>
    <w:p w:rsidR="00174056" w:rsidRPr="00CC102A" w:rsidRDefault="00CC102A" w:rsidP="00CC102A">
      <w:pPr>
        <w:rPr>
          <w:b/>
          <w:bCs/>
        </w:rPr>
      </w:pPr>
      <w:r w:rsidRPr="00CC102A">
        <w:rPr>
          <w:b/>
          <w:bCs/>
        </w:rPr>
        <w:t>Associate Professor and Chairman</w:t>
      </w:r>
    </w:p>
    <w:p w:rsidR="00174056" w:rsidRDefault="00174056" w:rsidP="00174056">
      <w:r>
        <w:t>Department of Electrical and Computer Engineering</w:t>
      </w:r>
    </w:p>
    <w:p w:rsidR="00174056" w:rsidRDefault="00174056" w:rsidP="00174056">
      <w:r>
        <w:t>North South University</w:t>
      </w:r>
    </w:p>
    <w:p w:rsidR="00072112" w:rsidRDefault="00174056" w:rsidP="00174056">
      <w:r>
        <w:t xml:space="preserve">Dhaka, Bangladesh. </w:t>
      </w:r>
      <w:r w:rsidR="00072112">
        <w:br w:type="page"/>
      </w:r>
    </w:p>
    <w:p w:rsidR="00FC5CA7" w:rsidRDefault="00072112" w:rsidP="00072112">
      <w:pPr>
        <w:jc w:val="center"/>
        <w:rPr>
          <w:rFonts w:cs="Times New Roman"/>
          <w:b/>
          <w:bCs/>
          <w:sz w:val="40"/>
          <w:szCs w:val="40"/>
        </w:rPr>
      </w:pPr>
      <w:r>
        <w:rPr>
          <w:rFonts w:cs="Times New Roman"/>
          <w:b/>
          <w:bCs/>
          <w:sz w:val="40"/>
          <w:szCs w:val="40"/>
        </w:rPr>
        <w:lastRenderedPageBreak/>
        <w:t>DECLARATION</w:t>
      </w:r>
    </w:p>
    <w:p w:rsidR="00CC102A" w:rsidRDefault="00CC102A" w:rsidP="00CC102A">
      <w:r>
        <w:t>This is our truthful declaration that the “Capstone Project Report” we have prepared is not</w:t>
      </w:r>
      <w:r w:rsidR="00DB2C07">
        <w:t xml:space="preserve"> </w:t>
      </w:r>
      <w:r>
        <w:t>a copy of any “Capstone Project Report” previously made by any other team. We also</w:t>
      </w:r>
      <w:r w:rsidR="00DB2C07">
        <w:t xml:space="preserve"> </w:t>
      </w:r>
      <w:r>
        <w:t>express our honest confirmation in support of the fact that the said “Capstone Project</w:t>
      </w:r>
      <w:r w:rsidR="00DB2C07">
        <w:t xml:space="preserve"> </w:t>
      </w:r>
      <w:r>
        <w:t>Report” has neither been used before to fulfill any other course related purpose nor it will be</w:t>
      </w:r>
      <w:r w:rsidR="00DB2C07">
        <w:t xml:space="preserve"> </w:t>
      </w:r>
      <w:r>
        <w:t>submitted to any other team or authority in future.</w:t>
      </w:r>
    </w:p>
    <w:p w:rsidR="00DB2C07" w:rsidRDefault="00DB2C07" w:rsidP="00CC102A"/>
    <w:p w:rsidR="00DB2C07" w:rsidRDefault="00DB2C07" w:rsidP="00CC102A"/>
    <w:p w:rsidR="00CC102A" w:rsidRDefault="00CC102A" w:rsidP="00CC102A">
      <w:r>
        <w:t>.........................................................</w:t>
      </w:r>
    </w:p>
    <w:p w:rsidR="00CC102A" w:rsidRDefault="00DB2C07" w:rsidP="00CC102A">
      <w:proofErr w:type="spellStart"/>
      <w:r>
        <w:t>Zahin</w:t>
      </w:r>
      <w:proofErr w:type="spellEnd"/>
      <w:r>
        <w:t xml:space="preserve"> Ahmed</w:t>
      </w:r>
    </w:p>
    <w:p w:rsidR="00CC102A" w:rsidRDefault="00CC102A" w:rsidP="00CC102A">
      <w:r>
        <w:t>Department of ECE</w:t>
      </w:r>
    </w:p>
    <w:p w:rsidR="00CC102A" w:rsidRDefault="00CC102A" w:rsidP="00CC102A">
      <w:r>
        <w:t>North South University, Bangladesh</w:t>
      </w:r>
    </w:p>
    <w:p w:rsidR="00CC102A" w:rsidRDefault="00CC102A" w:rsidP="00CC102A">
      <w:r>
        <w:t>........................................................</w:t>
      </w:r>
    </w:p>
    <w:p w:rsidR="00DB2C07" w:rsidRDefault="00DB2C07" w:rsidP="00CC102A">
      <w:r w:rsidRPr="00DB2C07">
        <w:t xml:space="preserve">Mahmud </w:t>
      </w:r>
      <w:proofErr w:type="spellStart"/>
      <w:r w:rsidRPr="00DB2C07">
        <w:t>Elahi</w:t>
      </w:r>
      <w:proofErr w:type="spellEnd"/>
      <w:r w:rsidRPr="00DB2C07">
        <w:t xml:space="preserve"> Akhter </w:t>
      </w:r>
    </w:p>
    <w:p w:rsidR="00CC102A" w:rsidRDefault="00CC102A" w:rsidP="00CC102A">
      <w:r>
        <w:t>Department of ECE</w:t>
      </w:r>
    </w:p>
    <w:p w:rsidR="00FC5CA7" w:rsidRDefault="00CC102A" w:rsidP="00CC102A">
      <w:r>
        <w:t xml:space="preserve">North South University, Bangladesh </w:t>
      </w:r>
      <w:r w:rsidR="00FC5CA7">
        <w:br w:type="page"/>
      </w:r>
    </w:p>
    <w:p w:rsidR="00FC5CA7" w:rsidRDefault="00FC5CA7" w:rsidP="00FC5CA7">
      <w:pPr>
        <w:jc w:val="center"/>
        <w:rPr>
          <w:rFonts w:cs="Times New Roman"/>
          <w:b/>
          <w:bCs/>
          <w:sz w:val="40"/>
          <w:szCs w:val="40"/>
        </w:rPr>
      </w:pPr>
      <w:r>
        <w:rPr>
          <w:rFonts w:cs="Times New Roman"/>
          <w:b/>
          <w:bCs/>
          <w:sz w:val="40"/>
          <w:szCs w:val="40"/>
        </w:rPr>
        <w:lastRenderedPageBreak/>
        <w:t>ACKNOWLEDGEMENT</w:t>
      </w:r>
    </w:p>
    <w:p w:rsidR="00DB2C07" w:rsidRDefault="00DB2C07" w:rsidP="00DB2C07">
      <w:r>
        <w:t>First of all, we wish to express our gratitude to the Almighty for giving us the strength to</w:t>
      </w:r>
    </w:p>
    <w:p w:rsidR="00DB2C07" w:rsidRDefault="00DB2C07" w:rsidP="00DB2C07">
      <w:proofErr w:type="gramStart"/>
      <w:r>
        <w:t>perform</w:t>
      </w:r>
      <w:proofErr w:type="gramEnd"/>
      <w:r>
        <w:t xml:space="preserve"> our responsibilities and complete the report.</w:t>
      </w:r>
    </w:p>
    <w:p w:rsidR="00DB2C07" w:rsidRDefault="00DB2C07" w:rsidP="00DB2C07">
      <w:r>
        <w:t>…………………………………………………………………………………………………</w:t>
      </w:r>
    </w:p>
    <w:p w:rsidR="00DB2C07" w:rsidRDefault="00DB2C07" w:rsidP="00DB2C07">
      <w:r>
        <w:t>…………………………………………………………………………………………………</w:t>
      </w:r>
    </w:p>
    <w:p w:rsidR="00DB2C07" w:rsidRDefault="00DB2C07" w:rsidP="00DB2C07">
      <w:r>
        <w:t>…………………………………………………………………………………………………</w:t>
      </w:r>
    </w:p>
    <w:p w:rsidR="00DB2C07" w:rsidRDefault="00DB2C07" w:rsidP="00DB2C07">
      <w:r>
        <w:t>…………………………………………………………………………………………………</w:t>
      </w:r>
    </w:p>
    <w:p w:rsidR="00DB2C07" w:rsidRDefault="00DB2C07" w:rsidP="00DB2C07">
      <w:r>
        <w:t>…………………………………………………………………………………………………</w:t>
      </w:r>
    </w:p>
    <w:p w:rsidR="00DB2C07" w:rsidRDefault="00DB2C07" w:rsidP="00DB2C07">
      <w:r>
        <w:t>…………………………………………………………………………………………………</w:t>
      </w:r>
    </w:p>
    <w:p w:rsidR="00DB2C07" w:rsidRDefault="00DB2C07" w:rsidP="00DB2C07">
      <w:r>
        <w:t>…………………………………………………………………………………………………</w:t>
      </w:r>
    </w:p>
    <w:p w:rsidR="00DB2C07" w:rsidRDefault="00DB2C07" w:rsidP="00DB2C07">
      <w:r>
        <w:t>…………………………………………………………………………………………………</w:t>
      </w:r>
    </w:p>
    <w:p w:rsidR="00FC5CA7" w:rsidRDefault="00DB2C07" w:rsidP="00DB2C07">
      <w:r>
        <w:t>…………………………………………………………</w:t>
      </w:r>
      <w:r w:rsidR="00FC5CA7">
        <w:br w:type="page"/>
      </w:r>
    </w:p>
    <w:p w:rsidR="00FC5CA7" w:rsidRDefault="00FC5CA7" w:rsidP="00FC5CA7">
      <w:pPr>
        <w:jc w:val="center"/>
        <w:rPr>
          <w:rFonts w:cs="Times New Roman"/>
          <w:b/>
          <w:bCs/>
          <w:sz w:val="40"/>
          <w:szCs w:val="40"/>
        </w:rPr>
      </w:pPr>
      <w:r>
        <w:rPr>
          <w:rFonts w:cs="Times New Roman"/>
          <w:b/>
          <w:bCs/>
          <w:sz w:val="40"/>
          <w:szCs w:val="40"/>
        </w:rPr>
        <w:lastRenderedPageBreak/>
        <w:t>ABSTRACT</w:t>
      </w:r>
    </w:p>
    <w:p w:rsidR="00C07E42" w:rsidRDefault="00C07E42" w:rsidP="00C07E42">
      <w:r>
        <w:t xml:space="preserve">As the internet becomes more accessible all around the world, the different networks around the internet such as p2p, email etc. are also growing in size. Therefore, analyzing large networks for the purpose of knowledge discovery to be able to learn different governing patterns that dictate these large networks is quite necessary. With that goal in mind, in this study we studied a plethora of large networks that varied from more active human driven networks such as email communications, social networks to more passive networks such as p2p. We employed unsupervised learning techniques to visualize the underlying structures of these networks by representing them as 2 dimensional manifolds. We hypothesize that network structures are more affected by the behavior of the nodes/users of the networks instead of having a predefined shape. It is our assumption that same type networks (p2p network) will have a similar structure within an error interval, while networks of different types (social network vs p2p network) will be distinctly different in terms of network structure. Based on our findings, we also propose a hierarchical categorization of networks in a broader sense, such as communication networks, have hierarchies within their structures, where we can observe the structures changing in a certain pattern or trend. This kind of behavior based unsupervised knowledge discovery methods can help us find further meaningful patterns in large random human networks which than can be used to identify and generalize different networks such as migration networks, criminal networks or terrorist networks. </w:t>
      </w:r>
    </w:p>
    <w:p w:rsidR="00FC5CA7" w:rsidRDefault="00C07E42" w:rsidP="00C07E42">
      <w:r>
        <w:t>Keywords: Unsupervised Learning, Network Visualization, Knowledge Discovery</w:t>
      </w:r>
      <w:r w:rsidR="00FC5CA7">
        <w:br w:type="page"/>
      </w:r>
    </w:p>
    <w:sdt>
      <w:sdtPr>
        <w:rPr>
          <w:b/>
        </w:rPr>
        <w:id w:val="1099453980"/>
        <w:docPartObj>
          <w:docPartGallery w:val="Table of Contents"/>
          <w:docPartUnique/>
        </w:docPartObj>
      </w:sdtPr>
      <w:sdtEndPr>
        <w:rPr>
          <w:b w:val="0"/>
          <w:bCs/>
          <w:noProof/>
        </w:rPr>
      </w:sdtEndPr>
      <w:sdtContent>
        <w:p w:rsidR="00A2677C" w:rsidRPr="00DB0C4A" w:rsidRDefault="00A2677C" w:rsidP="00DB0C4A">
          <w:pPr>
            <w:jc w:val="center"/>
            <w:rPr>
              <w:b/>
              <w:bCs/>
              <w:sz w:val="32"/>
              <w:szCs w:val="28"/>
            </w:rPr>
          </w:pPr>
          <w:r w:rsidRPr="00DB0C4A">
            <w:rPr>
              <w:b/>
              <w:bCs/>
              <w:sz w:val="32"/>
              <w:szCs w:val="28"/>
            </w:rPr>
            <w:t>Table of Contents</w:t>
          </w:r>
        </w:p>
        <w:p w:rsidR="003C333D" w:rsidRDefault="00A2677C">
          <w:pPr>
            <w:pStyle w:val="TOC1"/>
            <w:tabs>
              <w:tab w:val="right" w:leader="dot" w:pos="9350"/>
            </w:tabs>
            <w:rPr>
              <w:rFonts w:asciiTheme="minorHAnsi" w:hAnsiTheme="minorHAnsi" w:cstheme="minorBidi"/>
              <w:noProof/>
              <w:sz w:val="22"/>
            </w:rPr>
          </w:pPr>
          <w:r>
            <w:fldChar w:fldCharType="begin"/>
          </w:r>
          <w:r>
            <w:instrText xml:space="preserve"> TOC \o "1-3" \h \z \u </w:instrText>
          </w:r>
          <w:r>
            <w:fldChar w:fldCharType="separate"/>
          </w:r>
          <w:hyperlink w:anchor="_Toc52317895" w:history="1">
            <w:r w:rsidR="003C333D" w:rsidRPr="00DC36D5">
              <w:rPr>
                <w:rStyle w:val="Hyperlink"/>
                <w:noProof/>
              </w:rPr>
              <w:t>CHAPTER 1: INTRODUCTION</w:t>
            </w:r>
            <w:r w:rsidR="003C333D">
              <w:rPr>
                <w:noProof/>
                <w:webHidden/>
              </w:rPr>
              <w:tab/>
            </w:r>
            <w:r w:rsidR="003C333D">
              <w:rPr>
                <w:noProof/>
                <w:webHidden/>
              </w:rPr>
              <w:fldChar w:fldCharType="begin"/>
            </w:r>
            <w:r w:rsidR="003C333D">
              <w:rPr>
                <w:noProof/>
                <w:webHidden/>
              </w:rPr>
              <w:instrText xml:space="preserve"> PAGEREF _Toc52317895 \h </w:instrText>
            </w:r>
            <w:r w:rsidR="003C333D">
              <w:rPr>
                <w:noProof/>
                <w:webHidden/>
              </w:rPr>
            </w:r>
            <w:r w:rsidR="003C333D">
              <w:rPr>
                <w:noProof/>
                <w:webHidden/>
              </w:rPr>
              <w:fldChar w:fldCharType="separate"/>
            </w:r>
            <w:r w:rsidR="00A9031A">
              <w:rPr>
                <w:noProof/>
                <w:webHidden/>
              </w:rPr>
              <w:t>10</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896" w:history="1">
            <w:r w:rsidR="003C333D" w:rsidRPr="00DC36D5">
              <w:rPr>
                <w:rStyle w:val="Hyperlink"/>
                <w:noProof/>
              </w:rPr>
              <w:t>1.1</w:t>
            </w:r>
            <w:r w:rsidR="003C333D">
              <w:rPr>
                <w:rFonts w:asciiTheme="minorHAnsi" w:hAnsiTheme="minorHAnsi" w:cstheme="minorBidi"/>
                <w:noProof/>
                <w:sz w:val="22"/>
              </w:rPr>
              <w:tab/>
            </w:r>
            <w:r w:rsidR="003C333D" w:rsidRPr="00DC36D5">
              <w:rPr>
                <w:rStyle w:val="Hyperlink"/>
                <w:noProof/>
              </w:rPr>
              <w:t>Scope of this Article</w:t>
            </w:r>
            <w:r w:rsidR="003C333D">
              <w:rPr>
                <w:noProof/>
                <w:webHidden/>
              </w:rPr>
              <w:tab/>
            </w:r>
            <w:r w:rsidR="003C333D">
              <w:rPr>
                <w:noProof/>
                <w:webHidden/>
              </w:rPr>
              <w:fldChar w:fldCharType="begin"/>
            </w:r>
            <w:r w:rsidR="003C333D">
              <w:rPr>
                <w:noProof/>
                <w:webHidden/>
              </w:rPr>
              <w:instrText xml:space="preserve"> PAGEREF _Toc52317896 \h </w:instrText>
            </w:r>
            <w:r w:rsidR="003C333D">
              <w:rPr>
                <w:noProof/>
                <w:webHidden/>
              </w:rPr>
            </w:r>
            <w:r w:rsidR="003C333D">
              <w:rPr>
                <w:noProof/>
                <w:webHidden/>
              </w:rPr>
              <w:fldChar w:fldCharType="separate"/>
            </w:r>
            <w:r w:rsidR="00A9031A">
              <w:rPr>
                <w:noProof/>
                <w:webHidden/>
              </w:rPr>
              <w:t>11</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897" w:history="1">
            <w:r w:rsidR="003C333D" w:rsidRPr="00DC36D5">
              <w:rPr>
                <w:rStyle w:val="Hyperlink"/>
                <w:noProof/>
              </w:rPr>
              <w:t>1.2</w:t>
            </w:r>
            <w:r w:rsidR="003C333D">
              <w:rPr>
                <w:rFonts w:asciiTheme="minorHAnsi" w:hAnsiTheme="minorHAnsi" w:cstheme="minorBidi"/>
                <w:noProof/>
                <w:sz w:val="22"/>
              </w:rPr>
              <w:tab/>
            </w:r>
            <w:r w:rsidR="003C333D" w:rsidRPr="00DC36D5">
              <w:rPr>
                <w:rStyle w:val="Hyperlink"/>
                <w:noProof/>
              </w:rPr>
              <w:t>Organization of article</w:t>
            </w:r>
            <w:r w:rsidR="003C333D">
              <w:rPr>
                <w:noProof/>
                <w:webHidden/>
              </w:rPr>
              <w:tab/>
            </w:r>
            <w:r w:rsidR="003C333D">
              <w:rPr>
                <w:noProof/>
                <w:webHidden/>
              </w:rPr>
              <w:fldChar w:fldCharType="begin"/>
            </w:r>
            <w:r w:rsidR="003C333D">
              <w:rPr>
                <w:noProof/>
                <w:webHidden/>
              </w:rPr>
              <w:instrText xml:space="preserve"> PAGEREF _Toc52317897 \h </w:instrText>
            </w:r>
            <w:r w:rsidR="003C333D">
              <w:rPr>
                <w:noProof/>
                <w:webHidden/>
              </w:rPr>
            </w:r>
            <w:r w:rsidR="003C333D">
              <w:rPr>
                <w:noProof/>
                <w:webHidden/>
              </w:rPr>
              <w:fldChar w:fldCharType="separate"/>
            </w:r>
            <w:r w:rsidR="00A9031A">
              <w:rPr>
                <w:noProof/>
                <w:webHidden/>
              </w:rPr>
              <w:t>11</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898" w:history="1">
            <w:r w:rsidR="003C333D" w:rsidRPr="00DC36D5">
              <w:rPr>
                <w:rStyle w:val="Hyperlink"/>
                <w:noProof/>
              </w:rPr>
              <w:t>1.3</w:t>
            </w:r>
            <w:r w:rsidR="003C333D">
              <w:rPr>
                <w:rFonts w:asciiTheme="minorHAnsi" w:hAnsiTheme="minorHAnsi" w:cstheme="minorBidi"/>
                <w:noProof/>
                <w:sz w:val="22"/>
              </w:rPr>
              <w:tab/>
            </w:r>
            <w:r w:rsidR="003C333D" w:rsidRPr="00DC36D5">
              <w:rPr>
                <w:rStyle w:val="Hyperlink"/>
                <w:noProof/>
              </w:rPr>
              <w:t>Motivation</w:t>
            </w:r>
            <w:r w:rsidR="003C333D">
              <w:rPr>
                <w:noProof/>
                <w:webHidden/>
              </w:rPr>
              <w:tab/>
            </w:r>
            <w:r w:rsidR="003C333D">
              <w:rPr>
                <w:noProof/>
                <w:webHidden/>
              </w:rPr>
              <w:fldChar w:fldCharType="begin"/>
            </w:r>
            <w:r w:rsidR="003C333D">
              <w:rPr>
                <w:noProof/>
                <w:webHidden/>
              </w:rPr>
              <w:instrText xml:space="preserve"> PAGEREF _Toc52317898 \h </w:instrText>
            </w:r>
            <w:r w:rsidR="003C333D">
              <w:rPr>
                <w:noProof/>
                <w:webHidden/>
              </w:rPr>
            </w:r>
            <w:r w:rsidR="003C333D">
              <w:rPr>
                <w:noProof/>
                <w:webHidden/>
              </w:rPr>
              <w:fldChar w:fldCharType="separate"/>
            </w:r>
            <w:r w:rsidR="00A9031A">
              <w:rPr>
                <w:noProof/>
                <w:webHidden/>
              </w:rPr>
              <w:t>11</w:t>
            </w:r>
            <w:r w:rsidR="003C333D">
              <w:rPr>
                <w:noProof/>
                <w:webHidden/>
              </w:rPr>
              <w:fldChar w:fldCharType="end"/>
            </w:r>
          </w:hyperlink>
        </w:p>
        <w:p w:rsidR="003C333D" w:rsidRDefault="009D1F92">
          <w:pPr>
            <w:pStyle w:val="TOC1"/>
            <w:tabs>
              <w:tab w:val="right" w:leader="dot" w:pos="9350"/>
            </w:tabs>
            <w:rPr>
              <w:rFonts w:asciiTheme="minorHAnsi" w:hAnsiTheme="minorHAnsi" w:cstheme="minorBidi"/>
              <w:noProof/>
              <w:sz w:val="22"/>
            </w:rPr>
          </w:pPr>
          <w:hyperlink w:anchor="_Toc52317899" w:history="1">
            <w:r w:rsidR="003C333D" w:rsidRPr="00DC36D5">
              <w:rPr>
                <w:rStyle w:val="Hyperlink"/>
                <w:noProof/>
              </w:rPr>
              <w:t>CHAPTER 2: LITERATURE REVIEW</w:t>
            </w:r>
            <w:r w:rsidR="003C333D">
              <w:rPr>
                <w:noProof/>
                <w:webHidden/>
              </w:rPr>
              <w:tab/>
            </w:r>
            <w:r w:rsidR="003C333D">
              <w:rPr>
                <w:noProof/>
                <w:webHidden/>
              </w:rPr>
              <w:fldChar w:fldCharType="begin"/>
            </w:r>
            <w:r w:rsidR="003C333D">
              <w:rPr>
                <w:noProof/>
                <w:webHidden/>
              </w:rPr>
              <w:instrText xml:space="preserve"> PAGEREF _Toc52317899 \h </w:instrText>
            </w:r>
            <w:r w:rsidR="003C333D">
              <w:rPr>
                <w:noProof/>
                <w:webHidden/>
              </w:rPr>
            </w:r>
            <w:r w:rsidR="003C333D">
              <w:rPr>
                <w:noProof/>
                <w:webHidden/>
              </w:rPr>
              <w:fldChar w:fldCharType="separate"/>
            </w:r>
            <w:r w:rsidR="00A9031A">
              <w:rPr>
                <w:noProof/>
                <w:webHidden/>
              </w:rPr>
              <w:t>13</w:t>
            </w:r>
            <w:r w:rsidR="003C333D">
              <w:rPr>
                <w:noProof/>
                <w:webHidden/>
              </w:rPr>
              <w:fldChar w:fldCharType="end"/>
            </w:r>
          </w:hyperlink>
        </w:p>
        <w:p w:rsidR="003C333D" w:rsidRDefault="009D1F92">
          <w:pPr>
            <w:pStyle w:val="TOC1"/>
            <w:tabs>
              <w:tab w:val="right" w:leader="dot" w:pos="9350"/>
            </w:tabs>
            <w:rPr>
              <w:rFonts w:asciiTheme="minorHAnsi" w:hAnsiTheme="minorHAnsi" w:cstheme="minorBidi"/>
              <w:noProof/>
              <w:sz w:val="22"/>
            </w:rPr>
          </w:pPr>
          <w:hyperlink w:anchor="_Toc52317900" w:history="1">
            <w:r w:rsidR="003C333D" w:rsidRPr="00DC36D5">
              <w:rPr>
                <w:rStyle w:val="Hyperlink"/>
                <w:noProof/>
              </w:rPr>
              <w:t>CHAPTER 3: DATASETS</w:t>
            </w:r>
            <w:r w:rsidR="003C333D">
              <w:rPr>
                <w:noProof/>
                <w:webHidden/>
              </w:rPr>
              <w:tab/>
            </w:r>
            <w:r w:rsidR="003C333D">
              <w:rPr>
                <w:noProof/>
                <w:webHidden/>
              </w:rPr>
              <w:fldChar w:fldCharType="begin"/>
            </w:r>
            <w:r w:rsidR="003C333D">
              <w:rPr>
                <w:noProof/>
                <w:webHidden/>
              </w:rPr>
              <w:instrText xml:space="preserve"> PAGEREF _Toc52317900 \h </w:instrText>
            </w:r>
            <w:r w:rsidR="003C333D">
              <w:rPr>
                <w:noProof/>
                <w:webHidden/>
              </w:rPr>
            </w:r>
            <w:r w:rsidR="003C333D">
              <w:rPr>
                <w:noProof/>
                <w:webHidden/>
              </w:rPr>
              <w:fldChar w:fldCharType="separate"/>
            </w:r>
            <w:r w:rsidR="00A9031A">
              <w:rPr>
                <w:noProof/>
                <w:webHidden/>
              </w:rPr>
              <w:t>15</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01" w:history="1">
            <w:r w:rsidR="003C333D" w:rsidRPr="00DC36D5">
              <w:rPr>
                <w:rStyle w:val="Hyperlink"/>
                <w:noProof/>
              </w:rPr>
              <w:t>3.1</w:t>
            </w:r>
            <w:r w:rsidR="003C333D">
              <w:rPr>
                <w:rFonts w:asciiTheme="minorHAnsi" w:hAnsiTheme="minorHAnsi" w:cstheme="minorBidi"/>
                <w:noProof/>
                <w:sz w:val="22"/>
              </w:rPr>
              <w:tab/>
            </w:r>
            <w:r w:rsidR="003C333D" w:rsidRPr="00DC36D5">
              <w:rPr>
                <w:rStyle w:val="Hyperlink"/>
                <w:noProof/>
              </w:rPr>
              <w:t>Social Networks</w:t>
            </w:r>
            <w:r w:rsidR="003C333D">
              <w:rPr>
                <w:noProof/>
                <w:webHidden/>
              </w:rPr>
              <w:tab/>
            </w:r>
            <w:r w:rsidR="003C333D">
              <w:rPr>
                <w:noProof/>
                <w:webHidden/>
              </w:rPr>
              <w:fldChar w:fldCharType="begin"/>
            </w:r>
            <w:r w:rsidR="003C333D">
              <w:rPr>
                <w:noProof/>
                <w:webHidden/>
              </w:rPr>
              <w:instrText xml:space="preserve"> PAGEREF _Toc52317901 \h </w:instrText>
            </w:r>
            <w:r w:rsidR="003C333D">
              <w:rPr>
                <w:noProof/>
                <w:webHidden/>
              </w:rPr>
            </w:r>
            <w:r w:rsidR="003C333D">
              <w:rPr>
                <w:noProof/>
                <w:webHidden/>
              </w:rPr>
              <w:fldChar w:fldCharType="separate"/>
            </w:r>
            <w:r w:rsidR="00A9031A">
              <w:rPr>
                <w:noProof/>
                <w:webHidden/>
              </w:rPr>
              <w:t>16</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02" w:history="1">
            <w:r w:rsidR="003C333D" w:rsidRPr="00DC36D5">
              <w:rPr>
                <w:rStyle w:val="Hyperlink"/>
                <w:noProof/>
              </w:rPr>
              <w:t>3.1.1</w:t>
            </w:r>
            <w:r w:rsidR="003C333D">
              <w:rPr>
                <w:rFonts w:asciiTheme="minorHAnsi" w:hAnsiTheme="minorHAnsi" w:cstheme="minorBidi"/>
                <w:noProof/>
                <w:sz w:val="22"/>
              </w:rPr>
              <w:tab/>
            </w:r>
            <w:r w:rsidR="003C333D" w:rsidRPr="00DC36D5">
              <w:rPr>
                <w:rStyle w:val="Hyperlink"/>
                <w:noProof/>
              </w:rPr>
              <w:t>Ego Networks (Facebook and Twitter)</w:t>
            </w:r>
            <w:r w:rsidR="003C333D">
              <w:rPr>
                <w:noProof/>
                <w:webHidden/>
              </w:rPr>
              <w:tab/>
            </w:r>
            <w:r w:rsidR="003C333D">
              <w:rPr>
                <w:noProof/>
                <w:webHidden/>
              </w:rPr>
              <w:fldChar w:fldCharType="begin"/>
            </w:r>
            <w:r w:rsidR="003C333D">
              <w:rPr>
                <w:noProof/>
                <w:webHidden/>
              </w:rPr>
              <w:instrText xml:space="preserve"> PAGEREF _Toc52317902 \h </w:instrText>
            </w:r>
            <w:r w:rsidR="003C333D">
              <w:rPr>
                <w:noProof/>
                <w:webHidden/>
              </w:rPr>
            </w:r>
            <w:r w:rsidR="003C333D">
              <w:rPr>
                <w:noProof/>
                <w:webHidden/>
              </w:rPr>
              <w:fldChar w:fldCharType="separate"/>
            </w:r>
            <w:r w:rsidR="00A9031A">
              <w:rPr>
                <w:noProof/>
                <w:webHidden/>
              </w:rPr>
              <w:t>16</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03" w:history="1">
            <w:r w:rsidR="003C333D" w:rsidRPr="00DC36D5">
              <w:rPr>
                <w:rStyle w:val="Hyperlink"/>
                <w:noProof/>
              </w:rPr>
              <w:t>3.1.2</w:t>
            </w:r>
            <w:r w:rsidR="003C333D">
              <w:rPr>
                <w:rFonts w:asciiTheme="minorHAnsi" w:hAnsiTheme="minorHAnsi" w:cstheme="minorBidi"/>
                <w:noProof/>
                <w:sz w:val="22"/>
              </w:rPr>
              <w:tab/>
            </w:r>
            <w:r w:rsidR="003C333D" w:rsidRPr="00DC36D5">
              <w:rPr>
                <w:rStyle w:val="Hyperlink"/>
                <w:noProof/>
              </w:rPr>
              <w:t>Page to Page Networks (Facebook)</w:t>
            </w:r>
            <w:r w:rsidR="003C333D">
              <w:rPr>
                <w:noProof/>
                <w:webHidden/>
              </w:rPr>
              <w:tab/>
            </w:r>
            <w:r w:rsidR="003C333D">
              <w:rPr>
                <w:noProof/>
                <w:webHidden/>
              </w:rPr>
              <w:fldChar w:fldCharType="begin"/>
            </w:r>
            <w:r w:rsidR="003C333D">
              <w:rPr>
                <w:noProof/>
                <w:webHidden/>
              </w:rPr>
              <w:instrText xml:space="preserve"> PAGEREF _Toc52317903 \h </w:instrText>
            </w:r>
            <w:r w:rsidR="003C333D">
              <w:rPr>
                <w:noProof/>
                <w:webHidden/>
              </w:rPr>
            </w:r>
            <w:r w:rsidR="003C333D">
              <w:rPr>
                <w:noProof/>
                <w:webHidden/>
              </w:rPr>
              <w:fldChar w:fldCharType="separate"/>
            </w:r>
            <w:r w:rsidR="00A9031A">
              <w:rPr>
                <w:noProof/>
                <w:webHidden/>
              </w:rPr>
              <w:t>16</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04" w:history="1">
            <w:r w:rsidR="003C333D" w:rsidRPr="00DC36D5">
              <w:rPr>
                <w:rStyle w:val="Hyperlink"/>
                <w:noProof/>
              </w:rPr>
              <w:t>3.1.3</w:t>
            </w:r>
            <w:r w:rsidR="003C333D">
              <w:rPr>
                <w:rFonts w:asciiTheme="minorHAnsi" w:hAnsiTheme="minorHAnsi" w:cstheme="minorBidi"/>
                <w:noProof/>
                <w:sz w:val="22"/>
              </w:rPr>
              <w:tab/>
            </w:r>
            <w:r w:rsidR="003C333D" w:rsidRPr="00DC36D5">
              <w:rPr>
                <w:rStyle w:val="Hyperlink"/>
                <w:noProof/>
              </w:rPr>
              <w:t>Twitch</w:t>
            </w:r>
            <w:r w:rsidR="003C333D">
              <w:rPr>
                <w:noProof/>
                <w:webHidden/>
              </w:rPr>
              <w:tab/>
            </w:r>
            <w:r w:rsidR="003C333D">
              <w:rPr>
                <w:noProof/>
                <w:webHidden/>
              </w:rPr>
              <w:fldChar w:fldCharType="begin"/>
            </w:r>
            <w:r w:rsidR="003C333D">
              <w:rPr>
                <w:noProof/>
                <w:webHidden/>
              </w:rPr>
              <w:instrText xml:space="preserve"> PAGEREF _Toc52317904 \h </w:instrText>
            </w:r>
            <w:r w:rsidR="003C333D">
              <w:rPr>
                <w:noProof/>
                <w:webHidden/>
              </w:rPr>
            </w:r>
            <w:r w:rsidR="003C333D">
              <w:rPr>
                <w:noProof/>
                <w:webHidden/>
              </w:rPr>
              <w:fldChar w:fldCharType="separate"/>
            </w:r>
            <w:r w:rsidR="00A9031A">
              <w:rPr>
                <w:noProof/>
                <w:webHidden/>
              </w:rPr>
              <w:t>16</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05" w:history="1">
            <w:r w:rsidR="003C333D" w:rsidRPr="00DC36D5">
              <w:rPr>
                <w:rStyle w:val="Hyperlink"/>
                <w:noProof/>
              </w:rPr>
              <w:t>3.1.4</w:t>
            </w:r>
            <w:r w:rsidR="003C333D">
              <w:rPr>
                <w:rFonts w:asciiTheme="minorHAnsi" w:hAnsiTheme="minorHAnsi" w:cstheme="minorBidi"/>
                <w:noProof/>
                <w:sz w:val="22"/>
              </w:rPr>
              <w:tab/>
            </w:r>
            <w:r w:rsidR="003C333D" w:rsidRPr="00DC36D5">
              <w:rPr>
                <w:rStyle w:val="Hyperlink"/>
                <w:noProof/>
              </w:rPr>
              <w:t>Last.fm</w:t>
            </w:r>
            <w:r w:rsidR="003C333D">
              <w:rPr>
                <w:noProof/>
                <w:webHidden/>
              </w:rPr>
              <w:tab/>
            </w:r>
            <w:r w:rsidR="003C333D">
              <w:rPr>
                <w:noProof/>
                <w:webHidden/>
              </w:rPr>
              <w:fldChar w:fldCharType="begin"/>
            </w:r>
            <w:r w:rsidR="003C333D">
              <w:rPr>
                <w:noProof/>
                <w:webHidden/>
              </w:rPr>
              <w:instrText xml:space="preserve"> PAGEREF _Toc52317905 \h </w:instrText>
            </w:r>
            <w:r w:rsidR="003C333D">
              <w:rPr>
                <w:noProof/>
                <w:webHidden/>
              </w:rPr>
            </w:r>
            <w:r w:rsidR="003C333D">
              <w:rPr>
                <w:noProof/>
                <w:webHidden/>
              </w:rPr>
              <w:fldChar w:fldCharType="separate"/>
            </w:r>
            <w:r w:rsidR="00A9031A">
              <w:rPr>
                <w:noProof/>
                <w:webHidden/>
              </w:rPr>
              <w:t>16</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06" w:history="1">
            <w:r w:rsidR="003C333D" w:rsidRPr="00DC36D5">
              <w:rPr>
                <w:rStyle w:val="Hyperlink"/>
                <w:noProof/>
              </w:rPr>
              <w:t>3.2</w:t>
            </w:r>
            <w:r w:rsidR="003C333D">
              <w:rPr>
                <w:rFonts w:asciiTheme="minorHAnsi" w:hAnsiTheme="minorHAnsi" w:cstheme="minorBidi"/>
                <w:noProof/>
                <w:sz w:val="22"/>
              </w:rPr>
              <w:tab/>
            </w:r>
            <w:r w:rsidR="003C333D" w:rsidRPr="00DC36D5">
              <w:rPr>
                <w:rStyle w:val="Hyperlink"/>
                <w:noProof/>
              </w:rPr>
              <w:t>Collaboration Networks</w:t>
            </w:r>
            <w:r w:rsidR="003C333D">
              <w:rPr>
                <w:noProof/>
                <w:webHidden/>
              </w:rPr>
              <w:tab/>
            </w:r>
            <w:r w:rsidR="003C333D">
              <w:rPr>
                <w:noProof/>
                <w:webHidden/>
              </w:rPr>
              <w:fldChar w:fldCharType="begin"/>
            </w:r>
            <w:r w:rsidR="003C333D">
              <w:rPr>
                <w:noProof/>
                <w:webHidden/>
              </w:rPr>
              <w:instrText xml:space="preserve"> PAGEREF _Toc52317906 \h </w:instrText>
            </w:r>
            <w:r w:rsidR="003C333D">
              <w:rPr>
                <w:noProof/>
                <w:webHidden/>
              </w:rPr>
            </w:r>
            <w:r w:rsidR="003C333D">
              <w:rPr>
                <w:noProof/>
                <w:webHidden/>
              </w:rPr>
              <w:fldChar w:fldCharType="separate"/>
            </w:r>
            <w:r w:rsidR="00A9031A">
              <w:rPr>
                <w:noProof/>
                <w:webHidden/>
              </w:rPr>
              <w:t>1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07" w:history="1">
            <w:r w:rsidR="003C333D" w:rsidRPr="00DC36D5">
              <w:rPr>
                <w:rStyle w:val="Hyperlink"/>
                <w:noProof/>
              </w:rPr>
              <w:t>3.3</w:t>
            </w:r>
            <w:r w:rsidR="003C333D">
              <w:rPr>
                <w:rFonts w:asciiTheme="minorHAnsi" w:hAnsiTheme="minorHAnsi" w:cstheme="minorBidi"/>
                <w:noProof/>
                <w:sz w:val="22"/>
              </w:rPr>
              <w:tab/>
            </w:r>
            <w:r w:rsidR="003C333D" w:rsidRPr="00DC36D5">
              <w:rPr>
                <w:rStyle w:val="Hyperlink"/>
                <w:noProof/>
              </w:rPr>
              <w:t>Citation Networks</w:t>
            </w:r>
            <w:r w:rsidR="003C333D">
              <w:rPr>
                <w:noProof/>
                <w:webHidden/>
              </w:rPr>
              <w:tab/>
            </w:r>
            <w:r w:rsidR="003C333D">
              <w:rPr>
                <w:noProof/>
                <w:webHidden/>
              </w:rPr>
              <w:fldChar w:fldCharType="begin"/>
            </w:r>
            <w:r w:rsidR="003C333D">
              <w:rPr>
                <w:noProof/>
                <w:webHidden/>
              </w:rPr>
              <w:instrText xml:space="preserve"> PAGEREF _Toc52317907 \h </w:instrText>
            </w:r>
            <w:r w:rsidR="003C333D">
              <w:rPr>
                <w:noProof/>
                <w:webHidden/>
              </w:rPr>
            </w:r>
            <w:r w:rsidR="003C333D">
              <w:rPr>
                <w:noProof/>
                <w:webHidden/>
              </w:rPr>
              <w:fldChar w:fldCharType="separate"/>
            </w:r>
            <w:r w:rsidR="00A9031A">
              <w:rPr>
                <w:noProof/>
                <w:webHidden/>
              </w:rPr>
              <w:t>1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08" w:history="1">
            <w:r w:rsidR="003C333D" w:rsidRPr="00DC36D5">
              <w:rPr>
                <w:rStyle w:val="Hyperlink"/>
                <w:noProof/>
              </w:rPr>
              <w:t>3.4</w:t>
            </w:r>
            <w:r w:rsidR="003C333D">
              <w:rPr>
                <w:rFonts w:asciiTheme="minorHAnsi" w:hAnsiTheme="minorHAnsi" w:cstheme="minorBidi"/>
                <w:noProof/>
                <w:sz w:val="22"/>
              </w:rPr>
              <w:tab/>
            </w:r>
            <w:r w:rsidR="003C333D" w:rsidRPr="00DC36D5">
              <w:rPr>
                <w:rStyle w:val="Hyperlink"/>
                <w:noProof/>
              </w:rPr>
              <w:t>Co-purchase Networks</w:t>
            </w:r>
            <w:r w:rsidR="003C333D">
              <w:rPr>
                <w:noProof/>
                <w:webHidden/>
              </w:rPr>
              <w:tab/>
            </w:r>
            <w:r w:rsidR="003C333D">
              <w:rPr>
                <w:noProof/>
                <w:webHidden/>
              </w:rPr>
              <w:fldChar w:fldCharType="begin"/>
            </w:r>
            <w:r w:rsidR="003C333D">
              <w:rPr>
                <w:noProof/>
                <w:webHidden/>
              </w:rPr>
              <w:instrText xml:space="preserve"> PAGEREF _Toc52317908 \h </w:instrText>
            </w:r>
            <w:r w:rsidR="003C333D">
              <w:rPr>
                <w:noProof/>
                <w:webHidden/>
              </w:rPr>
            </w:r>
            <w:r w:rsidR="003C333D">
              <w:rPr>
                <w:noProof/>
                <w:webHidden/>
              </w:rPr>
              <w:fldChar w:fldCharType="separate"/>
            </w:r>
            <w:r w:rsidR="00A9031A">
              <w:rPr>
                <w:noProof/>
                <w:webHidden/>
              </w:rPr>
              <w:t>1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09" w:history="1">
            <w:r w:rsidR="003C333D" w:rsidRPr="00DC36D5">
              <w:rPr>
                <w:rStyle w:val="Hyperlink"/>
                <w:noProof/>
              </w:rPr>
              <w:t>3.5</w:t>
            </w:r>
            <w:r w:rsidR="003C333D">
              <w:rPr>
                <w:rFonts w:asciiTheme="minorHAnsi" w:hAnsiTheme="minorHAnsi" w:cstheme="minorBidi"/>
                <w:noProof/>
                <w:sz w:val="22"/>
              </w:rPr>
              <w:tab/>
            </w:r>
            <w:r w:rsidR="003C333D" w:rsidRPr="00DC36D5">
              <w:rPr>
                <w:rStyle w:val="Hyperlink"/>
                <w:noProof/>
              </w:rPr>
              <w:t>Communication Networks</w:t>
            </w:r>
            <w:r w:rsidR="003C333D">
              <w:rPr>
                <w:noProof/>
                <w:webHidden/>
              </w:rPr>
              <w:tab/>
            </w:r>
            <w:r w:rsidR="003C333D">
              <w:rPr>
                <w:noProof/>
                <w:webHidden/>
              </w:rPr>
              <w:fldChar w:fldCharType="begin"/>
            </w:r>
            <w:r w:rsidR="003C333D">
              <w:rPr>
                <w:noProof/>
                <w:webHidden/>
              </w:rPr>
              <w:instrText xml:space="preserve"> PAGEREF _Toc52317909 \h </w:instrText>
            </w:r>
            <w:r w:rsidR="003C333D">
              <w:rPr>
                <w:noProof/>
                <w:webHidden/>
              </w:rPr>
            </w:r>
            <w:r w:rsidR="003C333D">
              <w:rPr>
                <w:noProof/>
                <w:webHidden/>
              </w:rPr>
              <w:fldChar w:fldCharType="separate"/>
            </w:r>
            <w:r w:rsidR="00A9031A">
              <w:rPr>
                <w:noProof/>
                <w:webHidden/>
              </w:rPr>
              <w:t>1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0" w:history="1">
            <w:r w:rsidR="003C333D" w:rsidRPr="00DC36D5">
              <w:rPr>
                <w:rStyle w:val="Hyperlink"/>
                <w:noProof/>
              </w:rPr>
              <w:t>3.6</w:t>
            </w:r>
            <w:r w:rsidR="003C333D">
              <w:rPr>
                <w:rFonts w:asciiTheme="minorHAnsi" w:hAnsiTheme="minorHAnsi" w:cstheme="minorBidi"/>
                <w:noProof/>
                <w:sz w:val="22"/>
              </w:rPr>
              <w:tab/>
            </w:r>
            <w:r w:rsidR="003C333D" w:rsidRPr="00DC36D5">
              <w:rPr>
                <w:rStyle w:val="Hyperlink"/>
                <w:noProof/>
              </w:rPr>
              <w:t>Internet P2P Networks</w:t>
            </w:r>
            <w:r w:rsidR="003C333D">
              <w:rPr>
                <w:noProof/>
                <w:webHidden/>
              </w:rPr>
              <w:tab/>
            </w:r>
            <w:r w:rsidR="003C333D">
              <w:rPr>
                <w:noProof/>
                <w:webHidden/>
              </w:rPr>
              <w:fldChar w:fldCharType="begin"/>
            </w:r>
            <w:r w:rsidR="003C333D">
              <w:rPr>
                <w:noProof/>
                <w:webHidden/>
              </w:rPr>
              <w:instrText xml:space="preserve"> PAGEREF _Toc52317910 \h </w:instrText>
            </w:r>
            <w:r w:rsidR="003C333D">
              <w:rPr>
                <w:noProof/>
                <w:webHidden/>
              </w:rPr>
            </w:r>
            <w:r w:rsidR="003C333D">
              <w:rPr>
                <w:noProof/>
                <w:webHidden/>
              </w:rPr>
              <w:fldChar w:fldCharType="separate"/>
            </w:r>
            <w:r w:rsidR="00A9031A">
              <w:rPr>
                <w:noProof/>
                <w:webHidden/>
              </w:rPr>
              <w:t>1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1" w:history="1">
            <w:r w:rsidR="003C333D" w:rsidRPr="00DC36D5">
              <w:rPr>
                <w:rStyle w:val="Hyperlink"/>
                <w:noProof/>
              </w:rPr>
              <w:t>3.7</w:t>
            </w:r>
            <w:r w:rsidR="003C333D">
              <w:rPr>
                <w:rFonts w:asciiTheme="minorHAnsi" w:hAnsiTheme="minorHAnsi" w:cstheme="minorBidi"/>
                <w:noProof/>
                <w:sz w:val="22"/>
              </w:rPr>
              <w:tab/>
            </w:r>
            <w:r w:rsidR="003C333D" w:rsidRPr="00DC36D5">
              <w:rPr>
                <w:rStyle w:val="Hyperlink"/>
                <w:noProof/>
              </w:rPr>
              <w:t>Ground Truth Networks</w:t>
            </w:r>
            <w:r w:rsidR="003C333D">
              <w:rPr>
                <w:noProof/>
                <w:webHidden/>
              </w:rPr>
              <w:tab/>
            </w:r>
            <w:r w:rsidR="003C333D">
              <w:rPr>
                <w:noProof/>
                <w:webHidden/>
              </w:rPr>
              <w:fldChar w:fldCharType="begin"/>
            </w:r>
            <w:r w:rsidR="003C333D">
              <w:rPr>
                <w:noProof/>
                <w:webHidden/>
              </w:rPr>
              <w:instrText xml:space="preserve"> PAGEREF _Toc52317911 \h </w:instrText>
            </w:r>
            <w:r w:rsidR="003C333D">
              <w:rPr>
                <w:noProof/>
                <w:webHidden/>
              </w:rPr>
            </w:r>
            <w:r w:rsidR="003C333D">
              <w:rPr>
                <w:noProof/>
                <w:webHidden/>
              </w:rPr>
              <w:fldChar w:fldCharType="separate"/>
            </w:r>
            <w:r w:rsidR="00A9031A">
              <w:rPr>
                <w:noProof/>
                <w:webHidden/>
              </w:rPr>
              <w:t>18</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2" w:history="1">
            <w:r w:rsidR="003C333D" w:rsidRPr="00DC36D5">
              <w:rPr>
                <w:rStyle w:val="Hyperlink"/>
                <w:noProof/>
              </w:rPr>
              <w:t>3.8</w:t>
            </w:r>
            <w:r w:rsidR="003C333D">
              <w:rPr>
                <w:rFonts w:asciiTheme="minorHAnsi" w:hAnsiTheme="minorHAnsi" w:cstheme="minorBidi"/>
                <w:noProof/>
                <w:sz w:val="22"/>
              </w:rPr>
              <w:tab/>
            </w:r>
            <w:r w:rsidR="003C333D" w:rsidRPr="00DC36D5">
              <w:rPr>
                <w:rStyle w:val="Hyperlink"/>
                <w:noProof/>
              </w:rPr>
              <w:t>Signed Networks</w:t>
            </w:r>
            <w:r w:rsidR="003C333D">
              <w:rPr>
                <w:noProof/>
                <w:webHidden/>
              </w:rPr>
              <w:tab/>
            </w:r>
            <w:r w:rsidR="003C333D">
              <w:rPr>
                <w:noProof/>
                <w:webHidden/>
              </w:rPr>
              <w:fldChar w:fldCharType="begin"/>
            </w:r>
            <w:r w:rsidR="003C333D">
              <w:rPr>
                <w:noProof/>
                <w:webHidden/>
              </w:rPr>
              <w:instrText xml:space="preserve"> PAGEREF _Toc52317912 \h </w:instrText>
            </w:r>
            <w:r w:rsidR="003C333D">
              <w:rPr>
                <w:noProof/>
                <w:webHidden/>
              </w:rPr>
            </w:r>
            <w:r w:rsidR="003C333D">
              <w:rPr>
                <w:noProof/>
                <w:webHidden/>
              </w:rPr>
              <w:fldChar w:fldCharType="separate"/>
            </w:r>
            <w:r w:rsidR="00A9031A">
              <w:rPr>
                <w:noProof/>
                <w:webHidden/>
              </w:rPr>
              <w:t>18</w:t>
            </w:r>
            <w:r w:rsidR="003C333D">
              <w:rPr>
                <w:noProof/>
                <w:webHidden/>
              </w:rPr>
              <w:fldChar w:fldCharType="end"/>
            </w:r>
          </w:hyperlink>
        </w:p>
        <w:p w:rsidR="003C333D" w:rsidRDefault="009D1F92">
          <w:pPr>
            <w:pStyle w:val="TOC1"/>
            <w:tabs>
              <w:tab w:val="right" w:leader="dot" w:pos="9350"/>
            </w:tabs>
            <w:rPr>
              <w:rFonts w:asciiTheme="minorHAnsi" w:hAnsiTheme="minorHAnsi" w:cstheme="minorBidi"/>
              <w:noProof/>
              <w:sz w:val="22"/>
            </w:rPr>
          </w:pPr>
          <w:hyperlink w:anchor="_Toc52317913" w:history="1">
            <w:r w:rsidR="003C333D" w:rsidRPr="00DC36D5">
              <w:rPr>
                <w:rStyle w:val="Hyperlink"/>
                <w:noProof/>
              </w:rPr>
              <w:t>CHAPTER 4: CENTRALITIES</w:t>
            </w:r>
            <w:r w:rsidR="003C333D">
              <w:rPr>
                <w:noProof/>
                <w:webHidden/>
              </w:rPr>
              <w:tab/>
            </w:r>
            <w:r w:rsidR="003C333D">
              <w:rPr>
                <w:noProof/>
                <w:webHidden/>
              </w:rPr>
              <w:fldChar w:fldCharType="begin"/>
            </w:r>
            <w:r w:rsidR="003C333D">
              <w:rPr>
                <w:noProof/>
                <w:webHidden/>
              </w:rPr>
              <w:instrText xml:space="preserve"> PAGEREF _Toc52317913 \h </w:instrText>
            </w:r>
            <w:r w:rsidR="003C333D">
              <w:rPr>
                <w:noProof/>
                <w:webHidden/>
              </w:rPr>
            </w:r>
            <w:r w:rsidR="003C333D">
              <w:rPr>
                <w:noProof/>
                <w:webHidden/>
              </w:rPr>
              <w:fldChar w:fldCharType="separate"/>
            </w:r>
            <w:r w:rsidR="00A9031A">
              <w:rPr>
                <w:noProof/>
                <w:webHidden/>
              </w:rPr>
              <w:t>20</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4" w:history="1">
            <w:r w:rsidR="003C333D" w:rsidRPr="00DC36D5">
              <w:rPr>
                <w:rStyle w:val="Hyperlink"/>
                <w:noProof/>
              </w:rPr>
              <w:t>4.1</w:t>
            </w:r>
            <w:r w:rsidR="003C333D">
              <w:rPr>
                <w:rFonts w:asciiTheme="minorHAnsi" w:hAnsiTheme="minorHAnsi" w:cstheme="minorBidi"/>
                <w:noProof/>
                <w:sz w:val="22"/>
              </w:rPr>
              <w:tab/>
            </w:r>
            <w:r w:rsidR="003C333D" w:rsidRPr="00DC36D5">
              <w:rPr>
                <w:rStyle w:val="Hyperlink"/>
                <w:noProof/>
              </w:rPr>
              <w:t>Initial Analysis</w:t>
            </w:r>
            <w:r w:rsidR="003C333D">
              <w:rPr>
                <w:noProof/>
                <w:webHidden/>
              </w:rPr>
              <w:tab/>
            </w:r>
            <w:r w:rsidR="003C333D">
              <w:rPr>
                <w:noProof/>
                <w:webHidden/>
              </w:rPr>
              <w:fldChar w:fldCharType="begin"/>
            </w:r>
            <w:r w:rsidR="003C333D">
              <w:rPr>
                <w:noProof/>
                <w:webHidden/>
              </w:rPr>
              <w:instrText xml:space="preserve"> PAGEREF _Toc52317914 \h </w:instrText>
            </w:r>
            <w:r w:rsidR="003C333D">
              <w:rPr>
                <w:noProof/>
                <w:webHidden/>
              </w:rPr>
            </w:r>
            <w:r w:rsidR="003C333D">
              <w:rPr>
                <w:noProof/>
                <w:webHidden/>
              </w:rPr>
              <w:fldChar w:fldCharType="separate"/>
            </w:r>
            <w:r w:rsidR="00A9031A">
              <w:rPr>
                <w:noProof/>
                <w:webHidden/>
              </w:rPr>
              <w:t>21</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5" w:history="1">
            <w:r w:rsidR="003C333D" w:rsidRPr="00DC36D5">
              <w:rPr>
                <w:rStyle w:val="Hyperlink"/>
                <w:noProof/>
              </w:rPr>
              <w:t>4.2</w:t>
            </w:r>
            <w:r w:rsidR="003C333D">
              <w:rPr>
                <w:rFonts w:asciiTheme="minorHAnsi" w:hAnsiTheme="minorHAnsi" w:cstheme="minorBidi"/>
                <w:noProof/>
                <w:sz w:val="22"/>
              </w:rPr>
              <w:tab/>
            </w:r>
            <w:r w:rsidR="003C333D" w:rsidRPr="00DC36D5">
              <w:rPr>
                <w:rStyle w:val="Hyperlink"/>
                <w:noProof/>
              </w:rPr>
              <w:t>Final Centralities</w:t>
            </w:r>
            <w:r w:rsidR="003C333D">
              <w:rPr>
                <w:noProof/>
                <w:webHidden/>
              </w:rPr>
              <w:tab/>
            </w:r>
            <w:r w:rsidR="003C333D">
              <w:rPr>
                <w:noProof/>
                <w:webHidden/>
              </w:rPr>
              <w:fldChar w:fldCharType="begin"/>
            </w:r>
            <w:r w:rsidR="003C333D">
              <w:rPr>
                <w:noProof/>
                <w:webHidden/>
              </w:rPr>
              <w:instrText xml:space="preserve"> PAGEREF _Toc52317915 \h </w:instrText>
            </w:r>
            <w:r w:rsidR="003C333D">
              <w:rPr>
                <w:noProof/>
                <w:webHidden/>
              </w:rPr>
            </w:r>
            <w:r w:rsidR="003C333D">
              <w:rPr>
                <w:noProof/>
                <w:webHidden/>
              </w:rPr>
              <w:fldChar w:fldCharType="separate"/>
            </w:r>
            <w:r w:rsidR="00A9031A">
              <w:rPr>
                <w:noProof/>
                <w:webHidden/>
              </w:rPr>
              <w:t>22</w:t>
            </w:r>
            <w:r w:rsidR="003C333D">
              <w:rPr>
                <w:noProof/>
                <w:webHidden/>
              </w:rPr>
              <w:fldChar w:fldCharType="end"/>
            </w:r>
          </w:hyperlink>
        </w:p>
        <w:p w:rsidR="003C333D" w:rsidRDefault="009D1F92">
          <w:pPr>
            <w:pStyle w:val="TOC1"/>
            <w:tabs>
              <w:tab w:val="right" w:leader="dot" w:pos="9350"/>
            </w:tabs>
            <w:rPr>
              <w:rFonts w:asciiTheme="minorHAnsi" w:hAnsiTheme="minorHAnsi" w:cstheme="minorBidi"/>
              <w:noProof/>
              <w:sz w:val="22"/>
            </w:rPr>
          </w:pPr>
          <w:hyperlink w:anchor="_Toc52317916" w:history="1">
            <w:r w:rsidR="003C333D" w:rsidRPr="00DC36D5">
              <w:rPr>
                <w:rStyle w:val="Hyperlink"/>
                <w:noProof/>
              </w:rPr>
              <w:t>CHAPTER 5: ABLATION STUDY</w:t>
            </w:r>
            <w:r w:rsidR="003C333D">
              <w:rPr>
                <w:noProof/>
                <w:webHidden/>
              </w:rPr>
              <w:tab/>
            </w:r>
            <w:r w:rsidR="003C333D">
              <w:rPr>
                <w:noProof/>
                <w:webHidden/>
              </w:rPr>
              <w:fldChar w:fldCharType="begin"/>
            </w:r>
            <w:r w:rsidR="003C333D">
              <w:rPr>
                <w:noProof/>
                <w:webHidden/>
              </w:rPr>
              <w:instrText xml:space="preserve"> PAGEREF _Toc52317916 \h </w:instrText>
            </w:r>
            <w:r w:rsidR="003C333D">
              <w:rPr>
                <w:noProof/>
                <w:webHidden/>
              </w:rPr>
            </w:r>
            <w:r w:rsidR="003C333D">
              <w:rPr>
                <w:noProof/>
                <w:webHidden/>
              </w:rPr>
              <w:fldChar w:fldCharType="separate"/>
            </w:r>
            <w:r w:rsidR="00A9031A">
              <w:rPr>
                <w:noProof/>
                <w:webHidden/>
              </w:rPr>
              <w:t>25</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7" w:history="1">
            <w:r w:rsidR="003C333D" w:rsidRPr="00DC36D5">
              <w:rPr>
                <w:rStyle w:val="Hyperlink"/>
                <w:noProof/>
              </w:rPr>
              <w:t>5.1</w:t>
            </w:r>
            <w:r w:rsidR="003C333D">
              <w:rPr>
                <w:rFonts w:asciiTheme="minorHAnsi" w:hAnsiTheme="minorHAnsi" w:cstheme="minorBidi"/>
                <w:noProof/>
                <w:sz w:val="22"/>
              </w:rPr>
              <w:tab/>
            </w:r>
            <w:r w:rsidR="003C333D" w:rsidRPr="00DC36D5">
              <w:rPr>
                <w:rStyle w:val="Hyperlink"/>
                <w:noProof/>
              </w:rPr>
              <w:t>Model 1</w:t>
            </w:r>
            <w:r w:rsidR="003C333D">
              <w:rPr>
                <w:noProof/>
                <w:webHidden/>
              </w:rPr>
              <w:tab/>
            </w:r>
            <w:r w:rsidR="003C333D">
              <w:rPr>
                <w:noProof/>
                <w:webHidden/>
              </w:rPr>
              <w:fldChar w:fldCharType="begin"/>
            </w:r>
            <w:r w:rsidR="003C333D">
              <w:rPr>
                <w:noProof/>
                <w:webHidden/>
              </w:rPr>
              <w:instrText xml:space="preserve"> PAGEREF _Toc52317917 \h </w:instrText>
            </w:r>
            <w:r w:rsidR="003C333D">
              <w:rPr>
                <w:noProof/>
                <w:webHidden/>
              </w:rPr>
            </w:r>
            <w:r w:rsidR="003C333D">
              <w:rPr>
                <w:noProof/>
                <w:webHidden/>
              </w:rPr>
              <w:fldChar w:fldCharType="separate"/>
            </w:r>
            <w:r w:rsidR="00A9031A">
              <w:rPr>
                <w:noProof/>
                <w:webHidden/>
              </w:rPr>
              <w:t>26</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8" w:history="1">
            <w:r w:rsidR="003C333D" w:rsidRPr="00DC36D5">
              <w:rPr>
                <w:rStyle w:val="Hyperlink"/>
                <w:noProof/>
              </w:rPr>
              <w:t>5.2</w:t>
            </w:r>
            <w:r w:rsidR="003C333D">
              <w:rPr>
                <w:rFonts w:asciiTheme="minorHAnsi" w:hAnsiTheme="minorHAnsi" w:cstheme="minorBidi"/>
                <w:noProof/>
                <w:sz w:val="22"/>
              </w:rPr>
              <w:tab/>
            </w:r>
            <w:r w:rsidR="003C333D" w:rsidRPr="00DC36D5">
              <w:rPr>
                <w:rStyle w:val="Hyperlink"/>
                <w:noProof/>
              </w:rPr>
              <w:t>Model 2</w:t>
            </w:r>
            <w:r w:rsidR="003C333D">
              <w:rPr>
                <w:noProof/>
                <w:webHidden/>
              </w:rPr>
              <w:tab/>
            </w:r>
            <w:r w:rsidR="003C333D">
              <w:rPr>
                <w:noProof/>
                <w:webHidden/>
              </w:rPr>
              <w:fldChar w:fldCharType="begin"/>
            </w:r>
            <w:r w:rsidR="003C333D">
              <w:rPr>
                <w:noProof/>
                <w:webHidden/>
              </w:rPr>
              <w:instrText xml:space="preserve"> PAGEREF _Toc52317918 \h </w:instrText>
            </w:r>
            <w:r w:rsidR="003C333D">
              <w:rPr>
                <w:noProof/>
                <w:webHidden/>
              </w:rPr>
            </w:r>
            <w:r w:rsidR="003C333D">
              <w:rPr>
                <w:noProof/>
                <w:webHidden/>
              </w:rPr>
              <w:fldChar w:fldCharType="separate"/>
            </w:r>
            <w:r w:rsidR="00A9031A">
              <w:rPr>
                <w:noProof/>
                <w:webHidden/>
              </w:rPr>
              <w:t>26</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19" w:history="1">
            <w:r w:rsidR="003C333D" w:rsidRPr="00DC36D5">
              <w:rPr>
                <w:rStyle w:val="Hyperlink"/>
                <w:noProof/>
              </w:rPr>
              <w:t>5.3</w:t>
            </w:r>
            <w:r w:rsidR="003C333D">
              <w:rPr>
                <w:rFonts w:asciiTheme="minorHAnsi" w:hAnsiTheme="minorHAnsi" w:cstheme="minorBidi"/>
                <w:noProof/>
                <w:sz w:val="22"/>
              </w:rPr>
              <w:tab/>
            </w:r>
            <w:r w:rsidR="003C333D" w:rsidRPr="00DC36D5">
              <w:rPr>
                <w:rStyle w:val="Hyperlink"/>
                <w:noProof/>
              </w:rPr>
              <w:t>Model 3</w:t>
            </w:r>
            <w:r w:rsidR="003C333D">
              <w:rPr>
                <w:noProof/>
                <w:webHidden/>
              </w:rPr>
              <w:tab/>
            </w:r>
            <w:r w:rsidR="003C333D">
              <w:rPr>
                <w:noProof/>
                <w:webHidden/>
              </w:rPr>
              <w:fldChar w:fldCharType="begin"/>
            </w:r>
            <w:r w:rsidR="003C333D">
              <w:rPr>
                <w:noProof/>
                <w:webHidden/>
              </w:rPr>
              <w:instrText xml:space="preserve"> PAGEREF _Toc52317919 \h </w:instrText>
            </w:r>
            <w:r w:rsidR="003C333D">
              <w:rPr>
                <w:noProof/>
                <w:webHidden/>
              </w:rPr>
            </w:r>
            <w:r w:rsidR="003C333D">
              <w:rPr>
                <w:noProof/>
                <w:webHidden/>
              </w:rPr>
              <w:fldChar w:fldCharType="separate"/>
            </w:r>
            <w:r w:rsidR="00A9031A">
              <w:rPr>
                <w:noProof/>
                <w:webHidden/>
              </w:rPr>
              <w:t>26</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20" w:history="1">
            <w:r w:rsidR="003C333D" w:rsidRPr="00DC36D5">
              <w:rPr>
                <w:rStyle w:val="Hyperlink"/>
                <w:noProof/>
              </w:rPr>
              <w:t>5.4</w:t>
            </w:r>
            <w:r w:rsidR="003C333D">
              <w:rPr>
                <w:rFonts w:asciiTheme="minorHAnsi" w:hAnsiTheme="minorHAnsi" w:cstheme="minorBidi"/>
                <w:noProof/>
                <w:sz w:val="22"/>
              </w:rPr>
              <w:tab/>
            </w:r>
            <w:r w:rsidR="003C333D" w:rsidRPr="00DC36D5">
              <w:rPr>
                <w:rStyle w:val="Hyperlink"/>
                <w:noProof/>
              </w:rPr>
              <w:t>Model 4</w:t>
            </w:r>
            <w:r w:rsidR="003C333D">
              <w:rPr>
                <w:noProof/>
                <w:webHidden/>
              </w:rPr>
              <w:tab/>
            </w:r>
            <w:r w:rsidR="003C333D">
              <w:rPr>
                <w:noProof/>
                <w:webHidden/>
              </w:rPr>
              <w:fldChar w:fldCharType="begin"/>
            </w:r>
            <w:r w:rsidR="003C333D">
              <w:rPr>
                <w:noProof/>
                <w:webHidden/>
              </w:rPr>
              <w:instrText xml:space="preserve"> PAGEREF _Toc52317920 \h </w:instrText>
            </w:r>
            <w:r w:rsidR="003C333D">
              <w:rPr>
                <w:noProof/>
                <w:webHidden/>
              </w:rPr>
            </w:r>
            <w:r w:rsidR="003C333D">
              <w:rPr>
                <w:noProof/>
                <w:webHidden/>
              </w:rPr>
              <w:fldChar w:fldCharType="separate"/>
            </w:r>
            <w:r w:rsidR="00A9031A">
              <w:rPr>
                <w:noProof/>
                <w:webHidden/>
              </w:rPr>
              <w:t>26</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21" w:history="1">
            <w:r w:rsidR="003C333D" w:rsidRPr="00DC36D5">
              <w:rPr>
                <w:rStyle w:val="Hyperlink"/>
                <w:noProof/>
              </w:rPr>
              <w:t>5.5</w:t>
            </w:r>
            <w:r w:rsidR="003C333D">
              <w:rPr>
                <w:rFonts w:asciiTheme="minorHAnsi" w:hAnsiTheme="minorHAnsi" w:cstheme="minorBidi"/>
                <w:noProof/>
                <w:sz w:val="22"/>
              </w:rPr>
              <w:tab/>
            </w:r>
            <w:r w:rsidR="003C333D" w:rsidRPr="00DC36D5">
              <w:rPr>
                <w:rStyle w:val="Hyperlink"/>
                <w:noProof/>
              </w:rPr>
              <w:t>Model 5</w:t>
            </w:r>
            <w:r w:rsidR="003C333D">
              <w:rPr>
                <w:noProof/>
                <w:webHidden/>
              </w:rPr>
              <w:tab/>
            </w:r>
            <w:r w:rsidR="003C333D">
              <w:rPr>
                <w:noProof/>
                <w:webHidden/>
              </w:rPr>
              <w:fldChar w:fldCharType="begin"/>
            </w:r>
            <w:r w:rsidR="003C333D">
              <w:rPr>
                <w:noProof/>
                <w:webHidden/>
              </w:rPr>
              <w:instrText xml:space="preserve"> PAGEREF _Toc52317921 \h </w:instrText>
            </w:r>
            <w:r w:rsidR="003C333D">
              <w:rPr>
                <w:noProof/>
                <w:webHidden/>
              </w:rPr>
            </w:r>
            <w:r w:rsidR="003C333D">
              <w:rPr>
                <w:noProof/>
                <w:webHidden/>
              </w:rPr>
              <w:fldChar w:fldCharType="separate"/>
            </w:r>
            <w:r w:rsidR="00A9031A">
              <w:rPr>
                <w:noProof/>
                <w:webHidden/>
              </w:rPr>
              <w:t>2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22" w:history="1">
            <w:r w:rsidR="003C333D" w:rsidRPr="00DC36D5">
              <w:rPr>
                <w:rStyle w:val="Hyperlink"/>
                <w:noProof/>
              </w:rPr>
              <w:t>5.6</w:t>
            </w:r>
            <w:r w:rsidR="003C333D">
              <w:rPr>
                <w:rFonts w:asciiTheme="minorHAnsi" w:hAnsiTheme="minorHAnsi" w:cstheme="minorBidi"/>
                <w:noProof/>
                <w:sz w:val="22"/>
              </w:rPr>
              <w:tab/>
            </w:r>
            <w:r w:rsidR="003C333D" w:rsidRPr="00DC36D5">
              <w:rPr>
                <w:rStyle w:val="Hyperlink"/>
                <w:noProof/>
              </w:rPr>
              <w:t>Model 6</w:t>
            </w:r>
            <w:r w:rsidR="003C333D">
              <w:rPr>
                <w:noProof/>
                <w:webHidden/>
              </w:rPr>
              <w:tab/>
            </w:r>
            <w:r w:rsidR="003C333D">
              <w:rPr>
                <w:noProof/>
                <w:webHidden/>
              </w:rPr>
              <w:fldChar w:fldCharType="begin"/>
            </w:r>
            <w:r w:rsidR="003C333D">
              <w:rPr>
                <w:noProof/>
                <w:webHidden/>
              </w:rPr>
              <w:instrText xml:space="preserve"> PAGEREF _Toc52317922 \h </w:instrText>
            </w:r>
            <w:r w:rsidR="003C333D">
              <w:rPr>
                <w:noProof/>
                <w:webHidden/>
              </w:rPr>
            </w:r>
            <w:r w:rsidR="003C333D">
              <w:rPr>
                <w:noProof/>
                <w:webHidden/>
              </w:rPr>
              <w:fldChar w:fldCharType="separate"/>
            </w:r>
            <w:r w:rsidR="00A9031A">
              <w:rPr>
                <w:noProof/>
                <w:webHidden/>
              </w:rPr>
              <w:t>2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23" w:history="1">
            <w:r w:rsidR="003C333D" w:rsidRPr="00DC36D5">
              <w:rPr>
                <w:rStyle w:val="Hyperlink"/>
                <w:noProof/>
              </w:rPr>
              <w:t>5.7</w:t>
            </w:r>
            <w:r w:rsidR="003C333D">
              <w:rPr>
                <w:rFonts w:asciiTheme="minorHAnsi" w:hAnsiTheme="minorHAnsi" w:cstheme="minorBidi"/>
                <w:noProof/>
                <w:sz w:val="22"/>
              </w:rPr>
              <w:tab/>
            </w:r>
            <w:r w:rsidR="003C333D" w:rsidRPr="00DC36D5">
              <w:rPr>
                <w:rStyle w:val="Hyperlink"/>
                <w:noProof/>
              </w:rPr>
              <w:t>Model 7</w:t>
            </w:r>
            <w:r w:rsidR="003C333D">
              <w:rPr>
                <w:noProof/>
                <w:webHidden/>
              </w:rPr>
              <w:tab/>
            </w:r>
            <w:r w:rsidR="003C333D">
              <w:rPr>
                <w:noProof/>
                <w:webHidden/>
              </w:rPr>
              <w:fldChar w:fldCharType="begin"/>
            </w:r>
            <w:r w:rsidR="003C333D">
              <w:rPr>
                <w:noProof/>
                <w:webHidden/>
              </w:rPr>
              <w:instrText xml:space="preserve"> PAGEREF _Toc52317923 \h </w:instrText>
            </w:r>
            <w:r w:rsidR="003C333D">
              <w:rPr>
                <w:noProof/>
                <w:webHidden/>
              </w:rPr>
            </w:r>
            <w:r w:rsidR="003C333D">
              <w:rPr>
                <w:noProof/>
                <w:webHidden/>
              </w:rPr>
              <w:fldChar w:fldCharType="separate"/>
            </w:r>
            <w:r w:rsidR="00A9031A">
              <w:rPr>
                <w:noProof/>
                <w:webHidden/>
              </w:rPr>
              <w:t>27</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24" w:history="1">
            <w:r w:rsidR="003C333D" w:rsidRPr="00DC36D5">
              <w:rPr>
                <w:rStyle w:val="Hyperlink"/>
                <w:noProof/>
              </w:rPr>
              <w:t>5.8</w:t>
            </w:r>
            <w:r w:rsidR="003C333D">
              <w:rPr>
                <w:rFonts w:asciiTheme="minorHAnsi" w:hAnsiTheme="minorHAnsi" w:cstheme="minorBidi"/>
                <w:noProof/>
                <w:sz w:val="22"/>
              </w:rPr>
              <w:tab/>
            </w:r>
            <w:r w:rsidR="003C333D" w:rsidRPr="00DC36D5">
              <w:rPr>
                <w:rStyle w:val="Hyperlink"/>
                <w:noProof/>
              </w:rPr>
              <w:t>Model 8</w:t>
            </w:r>
            <w:r w:rsidR="003C333D">
              <w:rPr>
                <w:noProof/>
                <w:webHidden/>
              </w:rPr>
              <w:tab/>
            </w:r>
            <w:r w:rsidR="003C333D">
              <w:rPr>
                <w:noProof/>
                <w:webHidden/>
              </w:rPr>
              <w:fldChar w:fldCharType="begin"/>
            </w:r>
            <w:r w:rsidR="003C333D">
              <w:rPr>
                <w:noProof/>
                <w:webHidden/>
              </w:rPr>
              <w:instrText xml:space="preserve"> PAGEREF _Toc52317924 \h </w:instrText>
            </w:r>
            <w:r w:rsidR="003C333D">
              <w:rPr>
                <w:noProof/>
                <w:webHidden/>
              </w:rPr>
            </w:r>
            <w:r w:rsidR="003C333D">
              <w:rPr>
                <w:noProof/>
                <w:webHidden/>
              </w:rPr>
              <w:fldChar w:fldCharType="separate"/>
            </w:r>
            <w:r w:rsidR="00A9031A">
              <w:rPr>
                <w:noProof/>
                <w:webHidden/>
              </w:rPr>
              <w:t>28</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25" w:history="1">
            <w:r w:rsidR="003C333D" w:rsidRPr="00DC36D5">
              <w:rPr>
                <w:rStyle w:val="Hyperlink"/>
                <w:noProof/>
              </w:rPr>
              <w:t>5.9</w:t>
            </w:r>
            <w:r w:rsidR="003C333D">
              <w:rPr>
                <w:rFonts w:asciiTheme="minorHAnsi" w:hAnsiTheme="minorHAnsi" w:cstheme="minorBidi"/>
                <w:noProof/>
                <w:sz w:val="22"/>
              </w:rPr>
              <w:tab/>
            </w:r>
            <w:r w:rsidR="003C333D" w:rsidRPr="00DC36D5">
              <w:rPr>
                <w:rStyle w:val="Hyperlink"/>
                <w:noProof/>
              </w:rPr>
              <w:t>Model 9</w:t>
            </w:r>
            <w:r w:rsidR="003C333D">
              <w:rPr>
                <w:noProof/>
                <w:webHidden/>
              </w:rPr>
              <w:tab/>
            </w:r>
            <w:r w:rsidR="003C333D">
              <w:rPr>
                <w:noProof/>
                <w:webHidden/>
              </w:rPr>
              <w:fldChar w:fldCharType="begin"/>
            </w:r>
            <w:r w:rsidR="003C333D">
              <w:rPr>
                <w:noProof/>
                <w:webHidden/>
              </w:rPr>
              <w:instrText xml:space="preserve"> PAGEREF _Toc52317925 \h </w:instrText>
            </w:r>
            <w:r w:rsidR="003C333D">
              <w:rPr>
                <w:noProof/>
                <w:webHidden/>
              </w:rPr>
            </w:r>
            <w:r w:rsidR="003C333D">
              <w:rPr>
                <w:noProof/>
                <w:webHidden/>
              </w:rPr>
              <w:fldChar w:fldCharType="separate"/>
            </w:r>
            <w:r w:rsidR="00A9031A">
              <w:rPr>
                <w:noProof/>
                <w:webHidden/>
              </w:rPr>
              <w:t>29</w:t>
            </w:r>
            <w:r w:rsidR="003C333D">
              <w:rPr>
                <w:noProof/>
                <w:webHidden/>
              </w:rPr>
              <w:fldChar w:fldCharType="end"/>
            </w:r>
          </w:hyperlink>
        </w:p>
        <w:p w:rsidR="003C333D" w:rsidRDefault="009D1F92">
          <w:pPr>
            <w:pStyle w:val="TOC1"/>
            <w:tabs>
              <w:tab w:val="right" w:leader="dot" w:pos="9350"/>
            </w:tabs>
            <w:rPr>
              <w:rFonts w:asciiTheme="minorHAnsi" w:hAnsiTheme="minorHAnsi" w:cstheme="minorBidi"/>
              <w:noProof/>
              <w:sz w:val="22"/>
            </w:rPr>
          </w:pPr>
          <w:hyperlink w:anchor="_Toc52317926" w:history="1">
            <w:r w:rsidR="003C333D" w:rsidRPr="00DC36D5">
              <w:rPr>
                <w:rStyle w:val="Hyperlink"/>
                <w:noProof/>
              </w:rPr>
              <w:t>CHAPTER 6: RESULTS &amp; ANALYSIS</w:t>
            </w:r>
            <w:r w:rsidR="003C333D">
              <w:rPr>
                <w:noProof/>
                <w:webHidden/>
              </w:rPr>
              <w:tab/>
            </w:r>
            <w:r w:rsidR="003C333D">
              <w:rPr>
                <w:noProof/>
                <w:webHidden/>
              </w:rPr>
              <w:fldChar w:fldCharType="begin"/>
            </w:r>
            <w:r w:rsidR="003C333D">
              <w:rPr>
                <w:noProof/>
                <w:webHidden/>
              </w:rPr>
              <w:instrText xml:space="preserve"> PAGEREF _Toc52317926 \h </w:instrText>
            </w:r>
            <w:r w:rsidR="003C333D">
              <w:rPr>
                <w:noProof/>
                <w:webHidden/>
              </w:rPr>
            </w:r>
            <w:r w:rsidR="003C333D">
              <w:rPr>
                <w:noProof/>
                <w:webHidden/>
              </w:rPr>
              <w:fldChar w:fldCharType="separate"/>
            </w:r>
            <w:r w:rsidR="00A9031A">
              <w:rPr>
                <w:noProof/>
                <w:webHidden/>
              </w:rPr>
              <w:t>30</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27" w:history="1">
            <w:r w:rsidR="003C333D" w:rsidRPr="00DC36D5">
              <w:rPr>
                <w:rStyle w:val="Hyperlink"/>
                <w:noProof/>
              </w:rPr>
              <w:t>6.1</w:t>
            </w:r>
            <w:r w:rsidR="003C333D">
              <w:rPr>
                <w:rFonts w:asciiTheme="minorHAnsi" w:hAnsiTheme="minorHAnsi" w:cstheme="minorBidi"/>
                <w:noProof/>
                <w:sz w:val="22"/>
              </w:rPr>
              <w:tab/>
            </w:r>
            <w:r w:rsidR="003C333D" w:rsidRPr="00DC36D5">
              <w:rPr>
                <w:rStyle w:val="Hyperlink"/>
                <w:noProof/>
              </w:rPr>
              <w:t>P2P-Gnutella04 dataset</w:t>
            </w:r>
            <w:r w:rsidR="003C333D">
              <w:rPr>
                <w:noProof/>
                <w:webHidden/>
              </w:rPr>
              <w:tab/>
            </w:r>
            <w:r w:rsidR="003C333D">
              <w:rPr>
                <w:noProof/>
                <w:webHidden/>
              </w:rPr>
              <w:fldChar w:fldCharType="begin"/>
            </w:r>
            <w:r w:rsidR="003C333D">
              <w:rPr>
                <w:noProof/>
                <w:webHidden/>
              </w:rPr>
              <w:instrText xml:space="preserve"> PAGEREF _Toc52317927 \h </w:instrText>
            </w:r>
            <w:r w:rsidR="003C333D">
              <w:rPr>
                <w:noProof/>
                <w:webHidden/>
              </w:rPr>
            </w:r>
            <w:r w:rsidR="003C333D">
              <w:rPr>
                <w:noProof/>
                <w:webHidden/>
              </w:rPr>
              <w:fldChar w:fldCharType="separate"/>
            </w:r>
            <w:r w:rsidR="00A9031A">
              <w:rPr>
                <w:noProof/>
                <w:webHidden/>
              </w:rPr>
              <w:t>31</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28" w:history="1">
            <w:r w:rsidR="003C333D" w:rsidRPr="00DC36D5">
              <w:rPr>
                <w:rStyle w:val="Hyperlink"/>
                <w:noProof/>
              </w:rPr>
              <w:t>6.1.1</w:t>
            </w:r>
            <w:r w:rsidR="003C333D">
              <w:rPr>
                <w:rFonts w:asciiTheme="minorHAnsi" w:hAnsiTheme="minorHAnsi" w:cstheme="minorBidi"/>
                <w:noProof/>
                <w:sz w:val="22"/>
              </w:rPr>
              <w:tab/>
            </w:r>
            <w:r w:rsidR="003C333D" w:rsidRPr="00DC36D5">
              <w:rPr>
                <w:rStyle w:val="Hyperlink"/>
                <w:noProof/>
              </w:rPr>
              <w:t>Boxplot and Correlation plots</w:t>
            </w:r>
            <w:r w:rsidR="003C333D">
              <w:rPr>
                <w:noProof/>
                <w:webHidden/>
              </w:rPr>
              <w:tab/>
            </w:r>
            <w:r w:rsidR="003C333D">
              <w:rPr>
                <w:noProof/>
                <w:webHidden/>
              </w:rPr>
              <w:fldChar w:fldCharType="begin"/>
            </w:r>
            <w:r w:rsidR="003C333D">
              <w:rPr>
                <w:noProof/>
                <w:webHidden/>
              </w:rPr>
              <w:instrText xml:space="preserve"> PAGEREF _Toc52317928 \h </w:instrText>
            </w:r>
            <w:r w:rsidR="003C333D">
              <w:rPr>
                <w:noProof/>
                <w:webHidden/>
              </w:rPr>
            </w:r>
            <w:r w:rsidR="003C333D">
              <w:rPr>
                <w:noProof/>
                <w:webHidden/>
              </w:rPr>
              <w:fldChar w:fldCharType="separate"/>
            </w:r>
            <w:r w:rsidR="00A9031A">
              <w:rPr>
                <w:noProof/>
                <w:webHidden/>
              </w:rPr>
              <w:t>31</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29" w:history="1">
            <w:r w:rsidR="003C333D" w:rsidRPr="00DC36D5">
              <w:rPr>
                <w:rStyle w:val="Hyperlink"/>
                <w:noProof/>
              </w:rPr>
              <w:t>6.1.2</w:t>
            </w:r>
            <w:r w:rsidR="003C333D">
              <w:rPr>
                <w:rFonts w:asciiTheme="minorHAnsi" w:hAnsiTheme="minorHAnsi" w:cstheme="minorBidi"/>
                <w:noProof/>
                <w:sz w:val="22"/>
              </w:rPr>
              <w:tab/>
            </w:r>
            <w:r w:rsidR="003C333D" w:rsidRPr="00DC36D5">
              <w:rPr>
                <w:rStyle w:val="Hyperlink"/>
                <w:noProof/>
              </w:rPr>
              <w:t>PCA</w:t>
            </w:r>
            <w:r w:rsidR="003C333D">
              <w:rPr>
                <w:noProof/>
                <w:webHidden/>
              </w:rPr>
              <w:tab/>
            </w:r>
            <w:r w:rsidR="003C333D">
              <w:rPr>
                <w:noProof/>
                <w:webHidden/>
              </w:rPr>
              <w:fldChar w:fldCharType="begin"/>
            </w:r>
            <w:r w:rsidR="003C333D">
              <w:rPr>
                <w:noProof/>
                <w:webHidden/>
              </w:rPr>
              <w:instrText xml:space="preserve"> PAGEREF _Toc52317929 \h </w:instrText>
            </w:r>
            <w:r w:rsidR="003C333D">
              <w:rPr>
                <w:noProof/>
                <w:webHidden/>
              </w:rPr>
            </w:r>
            <w:r w:rsidR="003C333D">
              <w:rPr>
                <w:noProof/>
                <w:webHidden/>
              </w:rPr>
              <w:fldChar w:fldCharType="separate"/>
            </w:r>
            <w:r w:rsidR="00A9031A">
              <w:rPr>
                <w:noProof/>
                <w:webHidden/>
              </w:rPr>
              <w:t>32</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0" w:history="1">
            <w:r w:rsidR="003C333D" w:rsidRPr="00DC36D5">
              <w:rPr>
                <w:rStyle w:val="Hyperlink"/>
                <w:noProof/>
              </w:rPr>
              <w:t>6.1.3</w:t>
            </w:r>
            <w:r w:rsidR="003C333D">
              <w:rPr>
                <w:rFonts w:asciiTheme="minorHAnsi" w:hAnsiTheme="minorHAnsi" w:cstheme="minorBidi"/>
                <w:noProof/>
                <w:sz w:val="22"/>
              </w:rPr>
              <w:tab/>
            </w:r>
            <w:r w:rsidR="003C333D" w:rsidRPr="00DC36D5">
              <w:rPr>
                <w:rStyle w:val="Hyperlink"/>
                <w:noProof/>
              </w:rPr>
              <w:t>t-SNE and K-means on t-SNE</w:t>
            </w:r>
            <w:r w:rsidR="003C333D">
              <w:rPr>
                <w:noProof/>
                <w:webHidden/>
              </w:rPr>
              <w:tab/>
            </w:r>
            <w:r w:rsidR="003C333D">
              <w:rPr>
                <w:noProof/>
                <w:webHidden/>
              </w:rPr>
              <w:fldChar w:fldCharType="begin"/>
            </w:r>
            <w:r w:rsidR="003C333D">
              <w:rPr>
                <w:noProof/>
                <w:webHidden/>
              </w:rPr>
              <w:instrText xml:space="preserve"> PAGEREF _Toc52317930 \h </w:instrText>
            </w:r>
            <w:r w:rsidR="003C333D">
              <w:rPr>
                <w:noProof/>
                <w:webHidden/>
              </w:rPr>
            </w:r>
            <w:r w:rsidR="003C333D">
              <w:rPr>
                <w:noProof/>
                <w:webHidden/>
              </w:rPr>
              <w:fldChar w:fldCharType="separate"/>
            </w:r>
            <w:r w:rsidR="00A9031A">
              <w:rPr>
                <w:noProof/>
                <w:webHidden/>
              </w:rPr>
              <w:t>33</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1" w:history="1">
            <w:r w:rsidR="003C333D" w:rsidRPr="00DC36D5">
              <w:rPr>
                <w:rStyle w:val="Hyperlink"/>
                <w:noProof/>
              </w:rPr>
              <w:t xml:space="preserve">6.1.4 </w:t>
            </w:r>
            <w:r w:rsidR="003C333D">
              <w:rPr>
                <w:rFonts w:asciiTheme="minorHAnsi" w:hAnsiTheme="minorHAnsi" w:cstheme="minorBidi"/>
                <w:noProof/>
                <w:sz w:val="22"/>
              </w:rPr>
              <w:tab/>
            </w:r>
            <w:r w:rsidR="003C333D" w:rsidRPr="00DC36D5">
              <w:rPr>
                <w:rStyle w:val="Hyperlink"/>
                <w:noProof/>
              </w:rPr>
              <w:t>K-means on PCA</w:t>
            </w:r>
            <w:r w:rsidR="003C333D">
              <w:rPr>
                <w:noProof/>
                <w:webHidden/>
              </w:rPr>
              <w:tab/>
            </w:r>
            <w:r w:rsidR="003C333D">
              <w:rPr>
                <w:noProof/>
                <w:webHidden/>
              </w:rPr>
              <w:fldChar w:fldCharType="begin"/>
            </w:r>
            <w:r w:rsidR="003C333D">
              <w:rPr>
                <w:noProof/>
                <w:webHidden/>
              </w:rPr>
              <w:instrText xml:space="preserve"> PAGEREF _Toc52317931 \h </w:instrText>
            </w:r>
            <w:r w:rsidR="003C333D">
              <w:rPr>
                <w:noProof/>
                <w:webHidden/>
              </w:rPr>
            </w:r>
            <w:r w:rsidR="003C333D">
              <w:rPr>
                <w:noProof/>
                <w:webHidden/>
              </w:rPr>
              <w:fldChar w:fldCharType="separate"/>
            </w:r>
            <w:r w:rsidR="00A9031A">
              <w:rPr>
                <w:noProof/>
                <w:webHidden/>
              </w:rPr>
              <w:t>55</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2" w:history="1">
            <w:r w:rsidR="003C333D" w:rsidRPr="00DC36D5">
              <w:rPr>
                <w:rStyle w:val="Hyperlink"/>
                <w:noProof/>
              </w:rPr>
              <w:t>6.1.5</w:t>
            </w:r>
            <w:r w:rsidR="003C333D">
              <w:rPr>
                <w:rFonts w:asciiTheme="minorHAnsi" w:hAnsiTheme="minorHAnsi" w:cstheme="minorBidi"/>
                <w:noProof/>
                <w:sz w:val="22"/>
              </w:rPr>
              <w:tab/>
            </w:r>
            <w:r w:rsidR="003C333D" w:rsidRPr="00DC36D5">
              <w:rPr>
                <w:rStyle w:val="Hyperlink"/>
                <w:noProof/>
              </w:rPr>
              <w:t>UMAP and K-means on UMAP</w:t>
            </w:r>
            <w:r w:rsidR="003C333D">
              <w:rPr>
                <w:noProof/>
                <w:webHidden/>
              </w:rPr>
              <w:tab/>
            </w:r>
            <w:r w:rsidR="003C333D">
              <w:rPr>
                <w:noProof/>
                <w:webHidden/>
              </w:rPr>
              <w:fldChar w:fldCharType="begin"/>
            </w:r>
            <w:r w:rsidR="003C333D">
              <w:rPr>
                <w:noProof/>
                <w:webHidden/>
              </w:rPr>
              <w:instrText xml:space="preserve"> PAGEREF _Toc52317932 \h </w:instrText>
            </w:r>
            <w:r w:rsidR="003C333D">
              <w:rPr>
                <w:noProof/>
                <w:webHidden/>
              </w:rPr>
            </w:r>
            <w:r w:rsidR="003C333D">
              <w:rPr>
                <w:noProof/>
                <w:webHidden/>
              </w:rPr>
              <w:fldChar w:fldCharType="separate"/>
            </w:r>
            <w:r w:rsidR="00A9031A">
              <w:rPr>
                <w:noProof/>
                <w:webHidden/>
              </w:rPr>
              <w:t>59</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3" w:history="1">
            <w:r w:rsidR="003C333D" w:rsidRPr="00DC36D5">
              <w:rPr>
                <w:rStyle w:val="Hyperlink"/>
                <w:noProof/>
              </w:rPr>
              <w:t>6.1.6</w:t>
            </w:r>
            <w:r w:rsidR="003C333D">
              <w:rPr>
                <w:rFonts w:asciiTheme="minorHAnsi" w:hAnsiTheme="minorHAnsi" w:cstheme="minorBidi"/>
                <w:noProof/>
                <w:sz w:val="22"/>
              </w:rPr>
              <w:tab/>
            </w:r>
            <w:r w:rsidR="003C333D" w:rsidRPr="00DC36D5">
              <w:rPr>
                <w:rStyle w:val="Hyperlink"/>
                <w:noProof/>
              </w:rPr>
              <w:t>Sammon’s mapping</w:t>
            </w:r>
            <w:r w:rsidR="003C333D">
              <w:rPr>
                <w:noProof/>
                <w:webHidden/>
              </w:rPr>
              <w:tab/>
            </w:r>
            <w:r w:rsidR="003C333D">
              <w:rPr>
                <w:noProof/>
                <w:webHidden/>
              </w:rPr>
              <w:fldChar w:fldCharType="begin"/>
            </w:r>
            <w:r w:rsidR="003C333D">
              <w:rPr>
                <w:noProof/>
                <w:webHidden/>
              </w:rPr>
              <w:instrText xml:space="preserve"> PAGEREF _Toc52317933 \h </w:instrText>
            </w:r>
            <w:r w:rsidR="003C333D">
              <w:rPr>
                <w:noProof/>
                <w:webHidden/>
              </w:rPr>
            </w:r>
            <w:r w:rsidR="003C333D">
              <w:rPr>
                <w:noProof/>
                <w:webHidden/>
              </w:rPr>
              <w:fldChar w:fldCharType="separate"/>
            </w:r>
            <w:r w:rsidR="00A9031A">
              <w:rPr>
                <w:noProof/>
                <w:webHidden/>
              </w:rPr>
              <w:t>63</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4" w:history="1">
            <w:r w:rsidR="003C333D" w:rsidRPr="00DC36D5">
              <w:rPr>
                <w:rStyle w:val="Hyperlink"/>
                <w:noProof/>
              </w:rPr>
              <w:t>6.1.7</w:t>
            </w:r>
            <w:r w:rsidR="003C333D">
              <w:rPr>
                <w:rFonts w:asciiTheme="minorHAnsi" w:hAnsiTheme="minorHAnsi" w:cstheme="minorBidi"/>
                <w:noProof/>
                <w:sz w:val="22"/>
              </w:rPr>
              <w:tab/>
            </w:r>
            <w:r w:rsidR="003C333D" w:rsidRPr="00DC36D5">
              <w:rPr>
                <w:rStyle w:val="Hyperlink"/>
                <w:noProof/>
              </w:rPr>
              <w:t>DBSCAN</w:t>
            </w:r>
            <w:r w:rsidR="003C333D">
              <w:rPr>
                <w:noProof/>
                <w:webHidden/>
              </w:rPr>
              <w:tab/>
            </w:r>
            <w:r w:rsidR="003C333D">
              <w:rPr>
                <w:noProof/>
                <w:webHidden/>
              </w:rPr>
              <w:fldChar w:fldCharType="begin"/>
            </w:r>
            <w:r w:rsidR="003C333D">
              <w:rPr>
                <w:noProof/>
                <w:webHidden/>
              </w:rPr>
              <w:instrText xml:space="preserve"> PAGEREF _Toc52317934 \h </w:instrText>
            </w:r>
            <w:r w:rsidR="003C333D">
              <w:rPr>
                <w:noProof/>
                <w:webHidden/>
              </w:rPr>
            </w:r>
            <w:r w:rsidR="003C333D">
              <w:rPr>
                <w:noProof/>
                <w:webHidden/>
              </w:rPr>
              <w:fldChar w:fldCharType="separate"/>
            </w:r>
            <w:r w:rsidR="00A9031A">
              <w:rPr>
                <w:noProof/>
                <w:webHidden/>
              </w:rPr>
              <w:t>65</w:t>
            </w:r>
            <w:r w:rsidR="003C333D">
              <w:rPr>
                <w:noProof/>
                <w:webHidden/>
              </w:rPr>
              <w:fldChar w:fldCharType="end"/>
            </w:r>
          </w:hyperlink>
        </w:p>
        <w:p w:rsidR="003C333D" w:rsidRDefault="009D1F92">
          <w:pPr>
            <w:pStyle w:val="TOC2"/>
            <w:tabs>
              <w:tab w:val="left" w:pos="880"/>
              <w:tab w:val="right" w:leader="dot" w:pos="9350"/>
            </w:tabs>
            <w:rPr>
              <w:rFonts w:asciiTheme="minorHAnsi" w:hAnsiTheme="minorHAnsi" w:cstheme="minorBidi"/>
              <w:noProof/>
              <w:sz w:val="22"/>
            </w:rPr>
          </w:pPr>
          <w:hyperlink w:anchor="_Toc52317935" w:history="1">
            <w:r w:rsidR="003C333D" w:rsidRPr="00DC36D5">
              <w:rPr>
                <w:rStyle w:val="Hyperlink"/>
                <w:noProof/>
              </w:rPr>
              <w:t>6.2</w:t>
            </w:r>
            <w:r w:rsidR="003C333D">
              <w:rPr>
                <w:rFonts w:asciiTheme="minorHAnsi" w:hAnsiTheme="minorHAnsi" w:cstheme="minorBidi"/>
                <w:noProof/>
                <w:sz w:val="22"/>
              </w:rPr>
              <w:tab/>
            </w:r>
            <w:r w:rsidR="003C333D" w:rsidRPr="00DC36D5">
              <w:rPr>
                <w:rStyle w:val="Hyperlink"/>
                <w:noProof/>
              </w:rPr>
              <w:t>CA-HepPh dataset</w:t>
            </w:r>
            <w:r w:rsidR="003C333D">
              <w:rPr>
                <w:noProof/>
                <w:webHidden/>
              </w:rPr>
              <w:tab/>
            </w:r>
            <w:r w:rsidR="003C333D">
              <w:rPr>
                <w:noProof/>
                <w:webHidden/>
              </w:rPr>
              <w:fldChar w:fldCharType="begin"/>
            </w:r>
            <w:r w:rsidR="003C333D">
              <w:rPr>
                <w:noProof/>
                <w:webHidden/>
              </w:rPr>
              <w:instrText xml:space="preserve"> PAGEREF _Toc52317935 \h </w:instrText>
            </w:r>
            <w:r w:rsidR="003C333D">
              <w:rPr>
                <w:noProof/>
                <w:webHidden/>
              </w:rPr>
            </w:r>
            <w:r w:rsidR="003C333D">
              <w:rPr>
                <w:noProof/>
                <w:webHidden/>
              </w:rPr>
              <w:fldChar w:fldCharType="separate"/>
            </w:r>
            <w:r w:rsidR="00A9031A">
              <w:rPr>
                <w:noProof/>
                <w:webHidden/>
              </w:rPr>
              <w:t>68</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6" w:history="1">
            <w:r w:rsidR="003C333D" w:rsidRPr="00DC36D5">
              <w:rPr>
                <w:rStyle w:val="Hyperlink"/>
                <w:noProof/>
              </w:rPr>
              <w:t>6.2.1</w:t>
            </w:r>
            <w:r w:rsidR="003C333D">
              <w:rPr>
                <w:rFonts w:asciiTheme="minorHAnsi" w:hAnsiTheme="minorHAnsi" w:cstheme="minorBidi"/>
                <w:noProof/>
                <w:sz w:val="22"/>
              </w:rPr>
              <w:tab/>
            </w:r>
            <w:r w:rsidR="003C333D" w:rsidRPr="00DC36D5">
              <w:rPr>
                <w:rStyle w:val="Hyperlink"/>
                <w:noProof/>
              </w:rPr>
              <w:t>Boxplot and Correlation plots</w:t>
            </w:r>
            <w:r w:rsidR="003C333D">
              <w:rPr>
                <w:noProof/>
                <w:webHidden/>
              </w:rPr>
              <w:tab/>
            </w:r>
            <w:r w:rsidR="003C333D">
              <w:rPr>
                <w:noProof/>
                <w:webHidden/>
              </w:rPr>
              <w:fldChar w:fldCharType="begin"/>
            </w:r>
            <w:r w:rsidR="003C333D">
              <w:rPr>
                <w:noProof/>
                <w:webHidden/>
              </w:rPr>
              <w:instrText xml:space="preserve"> PAGEREF _Toc52317936 \h </w:instrText>
            </w:r>
            <w:r w:rsidR="003C333D">
              <w:rPr>
                <w:noProof/>
                <w:webHidden/>
              </w:rPr>
            </w:r>
            <w:r w:rsidR="003C333D">
              <w:rPr>
                <w:noProof/>
                <w:webHidden/>
              </w:rPr>
              <w:fldChar w:fldCharType="separate"/>
            </w:r>
            <w:r w:rsidR="00A9031A">
              <w:rPr>
                <w:noProof/>
                <w:webHidden/>
              </w:rPr>
              <w:t>68</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7" w:history="1">
            <w:r w:rsidR="003C333D" w:rsidRPr="00DC36D5">
              <w:rPr>
                <w:rStyle w:val="Hyperlink"/>
                <w:noProof/>
              </w:rPr>
              <w:t>6.2.2</w:t>
            </w:r>
            <w:r w:rsidR="003C333D">
              <w:rPr>
                <w:rFonts w:asciiTheme="minorHAnsi" w:hAnsiTheme="minorHAnsi" w:cstheme="minorBidi"/>
                <w:noProof/>
                <w:sz w:val="22"/>
              </w:rPr>
              <w:tab/>
            </w:r>
            <w:r w:rsidR="003C333D" w:rsidRPr="00DC36D5">
              <w:rPr>
                <w:rStyle w:val="Hyperlink"/>
                <w:noProof/>
              </w:rPr>
              <w:t>PCA</w:t>
            </w:r>
            <w:r w:rsidR="003C333D">
              <w:rPr>
                <w:noProof/>
                <w:webHidden/>
              </w:rPr>
              <w:tab/>
            </w:r>
            <w:r w:rsidR="003C333D">
              <w:rPr>
                <w:noProof/>
                <w:webHidden/>
              </w:rPr>
              <w:fldChar w:fldCharType="begin"/>
            </w:r>
            <w:r w:rsidR="003C333D">
              <w:rPr>
                <w:noProof/>
                <w:webHidden/>
              </w:rPr>
              <w:instrText xml:space="preserve"> PAGEREF _Toc52317937 \h </w:instrText>
            </w:r>
            <w:r w:rsidR="003C333D">
              <w:rPr>
                <w:noProof/>
                <w:webHidden/>
              </w:rPr>
            </w:r>
            <w:r w:rsidR="003C333D">
              <w:rPr>
                <w:noProof/>
                <w:webHidden/>
              </w:rPr>
              <w:fldChar w:fldCharType="separate"/>
            </w:r>
            <w:r w:rsidR="00A9031A">
              <w:rPr>
                <w:noProof/>
                <w:webHidden/>
              </w:rPr>
              <w:t>69</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8" w:history="1">
            <w:r w:rsidR="003C333D" w:rsidRPr="00DC36D5">
              <w:rPr>
                <w:rStyle w:val="Hyperlink"/>
                <w:noProof/>
              </w:rPr>
              <w:t>6.2.3</w:t>
            </w:r>
            <w:r w:rsidR="003C333D">
              <w:rPr>
                <w:rFonts w:asciiTheme="minorHAnsi" w:hAnsiTheme="minorHAnsi" w:cstheme="minorBidi"/>
                <w:noProof/>
                <w:sz w:val="22"/>
              </w:rPr>
              <w:tab/>
            </w:r>
            <w:r w:rsidR="003C333D" w:rsidRPr="00DC36D5">
              <w:rPr>
                <w:rStyle w:val="Hyperlink"/>
                <w:noProof/>
              </w:rPr>
              <w:t>t-SNE and K-means on t-SNE</w:t>
            </w:r>
            <w:r w:rsidR="003C333D">
              <w:rPr>
                <w:noProof/>
                <w:webHidden/>
              </w:rPr>
              <w:tab/>
            </w:r>
            <w:r w:rsidR="003C333D">
              <w:rPr>
                <w:noProof/>
                <w:webHidden/>
              </w:rPr>
              <w:fldChar w:fldCharType="begin"/>
            </w:r>
            <w:r w:rsidR="003C333D">
              <w:rPr>
                <w:noProof/>
                <w:webHidden/>
              </w:rPr>
              <w:instrText xml:space="preserve"> PAGEREF _Toc52317938 \h </w:instrText>
            </w:r>
            <w:r w:rsidR="003C333D">
              <w:rPr>
                <w:noProof/>
                <w:webHidden/>
              </w:rPr>
            </w:r>
            <w:r w:rsidR="003C333D">
              <w:rPr>
                <w:noProof/>
                <w:webHidden/>
              </w:rPr>
              <w:fldChar w:fldCharType="separate"/>
            </w:r>
            <w:r w:rsidR="00A9031A">
              <w:rPr>
                <w:noProof/>
                <w:webHidden/>
              </w:rPr>
              <w:t>69</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39" w:history="1">
            <w:r w:rsidR="003C333D" w:rsidRPr="00DC36D5">
              <w:rPr>
                <w:rStyle w:val="Hyperlink"/>
                <w:noProof/>
              </w:rPr>
              <w:t>6.2.4</w:t>
            </w:r>
            <w:r w:rsidR="003C333D">
              <w:rPr>
                <w:rFonts w:asciiTheme="minorHAnsi" w:hAnsiTheme="minorHAnsi" w:cstheme="minorBidi"/>
                <w:noProof/>
                <w:sz w:val="22"/>
              </w:rPr>
              <w:tab/>
            </w:r>
            <w:r w:rsidR="003C333D" w:rsidRPr="00DC36D5">
              <w:rPr>
                <w:rStyle w:val="Hyperlink"/>
                <w:noProof/>
              </w:rPr>
              <w:t xml:space="preserve"> K-means on PCA</w:t>
            </w:r>
            <w:r w:rsidR="003C333D">
              <w:rPr>
                <w:noProof/>
                <w:webHidden/>
              </w:rPr>
              <w:tab/>
            </w:r>
            <w:r w:rsidR="003C333D">
              <w:rPr>
                <w:noProof/>
                <w:webHidden/>
              </w:rPr>
              <w:fldChar w:fldCharType="begin"/>
            </w:r>
            <w:r w:rsidR="003C333D">
              <w:rPr>
                <w:noProof/>
                <w:webHidden/>
              </w:rPr>
              <w:instrText xml:space="preserve"> PAGEREF _Toc52317939 \h </w:instrText>
            </w:r>
            <w:r w:rsidR="003C333D">
              <w:rPr>
                <w:noProof/>
                <w:webHidden/>
              </w:rPr>
            </w:r>
            <w:r w:rsidR="003C333D">
              <w:rPr>
                <w:noProof/>
                <w:webHidden/>
              </w:rPr>
              <w:fldChar w:fldCharType="separate"/>
            </w:r>
            <w:r w:rsidR="00A9031A">
              <w:rPr>
                <w:noProof/>
                <w:webHidden/>
              </w:rPr>
              <w:t>87</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40" w:history="1">
            <w:r w:rsidR="003C333D" w:rsidRPr="00DC36D5">
              <w:rPr>
                <w:rStyle w:val="Hyperlink"/>
                <w:noProof/>
              </w:rPr>
              <w:t xml:space="preserve">6.2.5 </w:t>
            </w:r>
            <w:r w:rsidR="003C333D">
              <w:rPr>
                <w:rFonts w:asciiTheme="minorHAnsi" w:hAnsiTheme="minorHAnsi" w:cstheme="minorBidi"/>
                <w:noProof/>
                <w:sz w:val="22"/>
              </w:rPr>
              <w:tab/>
            </w:r>
            <w:r w:rsidR="003C333D" w:rsidRPr="00DC36D5">
              <w:rPr>
                <w:rStyle w:val="Hyperlink"/>
                <w:noProof/>
              </w:rPr>
              <w:t>UMAP and K-means on UMAP</w:t>
            </w:r>
            <w:r w:rsidR="003C333D">
              <w:rPr>
                <w:noProof/>
                <w:webHidden/>
              </w:rPr>
              <w:tab/>
            </w:r>
            <w:r w:rsidR="003C333D">
              <w:rPr>
                <w:noProof/>
                <w:webHidden/>
              </w:rPr>
              <w:fldChar w:fldCharType="begin"/>
            </w:r>
            <w:r w:rsidR="003C333D">
              <w:rPr>
                <w:noProof/>
                <w:webHidden/>
              </w:rPr>
              <w:instrText xml:space="preserve"> PAGEREF _Toc52317940 \h </w:instrText>
            </w:r>
            <w:r w:rsidR="003C333D">
              <w:rPr>
                <w:noProof/>
                <w:webHidden/>
              </w:rPr>
            </w:r>
            <w:r w:rsidR="003C333D">
              <w:rPr>
                <w:noProof/>
                <w:webHidden/>
              </w:rPr>
              <w:fldChar w:fldCharType="separate"/>
            </w:r>
            <w:r w:rsidR="00A9031A">
              <w:rPr>
                <w:noProof/>
                <w:webHidden/>
              </w:rPr>
              <w:t>91</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41" w:history="1">
            <w:r w:rsidR="003C333D" w:rsidRPr="00DC36D5">
              <w:rPr>
                <w:rStyle w:val="Hyperlink"/>
                <w:noProof/>
              </w:rPr>
              <w:t>6.2.6</w:t>
            </w:r>
            <w:r w:rsidR="003C333D">
              <w:rPr>
                <w:rFonts w:asciiTheme="minorHAnsi" w:hAnsiTheme="minorHAnsi" w:cstheme="minorBidi"/>
                <w:noProof/>
                <w:sz w:val="22"/>
              </w:rPr>
              <w:tab/>
            </w:r>
            <w:r w:rsidR="003C333D" w:rsidRPr="00DC36D5">
              <w:rPr>
                <w:rStyle w:val="Hyperlink"/>
                <w:noProof/>
              </w:rPr>
              <w:t>Sammon’s mapping</w:t>
            </w:r>
            <w:r w:rsidR="003C333D">
              <w:rPr>
                <w:noProof/>
                <w:webHidden/>
              </w:rPr>
              <w:tab/>
            </w:r>
            <w:r w:rsidR="003C333D">
              <w:rPr>
                <w:noProof/>
                <w:webHidden/>
              </w:rPr>
              <w:fldChar w:fldCharType="begin"/>
            </w:r>
            <w:r w:rsidR="003C333D">
              <w:rPr>
                <w:noProof/>
                <w:webHidden/>
              </w:rPr>
              <w:instrText xml:space="preserve"> PAGEREF _Toc52317941 \h </w:instrText>
            </w:r>
            <w:r w:rsidR="003C333D">
              <w:rPr>
                <w:noProof/>
                <w:webHidden/>
              </w:rPr>
            </w:r>
            <w:r w:rsidR="003C333D">
              <w:rPr>
                <w:noProof/>
                <w:webHidden/>
              </w:rPr>
              <w:fldChar w:fldCharType="separate"/>
            </w:r>
            <w:r w:rsidR="00A9031A">
              <w:rPr>
                <w:noProof/>
                <w:webHidden/>
              </w:rPr>
              <w:t>94</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42" w:history="1">
            <w:r w:rsidR="003C333D" w:rsidRPr="00DC36D5">
              <w:rPr>
                <w:rStyle w:val="Hyperlink"/>
                <w:noProof/>
              </w:rPr>
              <w:t>6.2.7</w:t>
            </w:r>
            <w:r w:rsidR="003C333D">
              <w:rPr>
                <w:rFonts w:asciiTheme="minorHAnsi" w:hAnsiTheme="minorHAnsi" w:cstheme="minorBidi"/>
                <w:noProof/>
                <w:sz w:val="22"/>
              </w:rPr>
              <w:tab/>
            </w:r>
            <w:r w:rsidR="003C333D" w:rsidRPr="00DC36D5">
              <w:rPr>
                <w:rStyle w:val="Hyperlink"/>
                <w:noProof/>
              </w:rPr>
              <w:t>DBSCAN</w:t>
            </w:r>
            <w:r w:rsidR="003C333D">
              <w:rPr>
                <w:noProof/>
                <w:webHidden/>
              </w:rPr>
              <w:tab/>
            </w:r>
            <w:r w:rsidR="003C333D">
              <w:rPr>
                <w:noProof/>
                <w:webHidden/>
              </w:rPr>
              <w:fldChar w:fldCharType="begin"/>
            </w:r>
            <w:r w:rsidR="003C333D">
              <w:rPr>
                <w:noProof/>
                <w:webHidden/>
              </w:rPr>
              <w:instrText xml:space="preserve"> PAGEREF _Toc52317942 \h </w:instrText>
            </w:r>
            <w:r w:rsidR="003C333D">
              <w:rPr>
                <w:noProof/>
                <w:webHidden/>
              </w:rPr>
            </w:r>
            <w:r w:rsidR="003C333D">
              <w:rPr>
                <w:noProof/>
                <w:webHidden/>
              </w:rPr>
              <w:fldChar w:fldCharType="separate"/>
            </w:r>
            <w:r w:rsidR="00A9031A">
              <w:rPr>
                <w:noProof/>
                <w:webHidden/>
              </w:rPr>
              <w:t>96</w:t>
            </w:r>
            <w:r w:rsidR="003C333D">
              <w:rPr>
                <w:noProof/>
                <w:webHidden/>
              </w:rPr>
              <w:fldChar w:fldCharType="end"/>
            </w:r>
          </w:hyperlink>
        </w:p>
        <w:p w:rsidR="003C333D" w:rsidRDefault="009D1F92">
          <w:pPr>
            <w:pStyle w:val="TOC3"/>
            <w:tabs>
              <w:tab w:val="left" w:pos="1320"/>
              <w:tab w:val="right" w:leader="dot" w:pos="9350"/>
            </w:tabs>
            <w:rPr>
              <w:rFonts w:asciiTheme="minorHAnsi" w:hAnsiTheme="minorHAnsi" w:cstheme="minorBidi"/>
              <w:noProof/>
              <w:sz w:val="22"/>
            </w:rPr>
          </w:pPr>
          <w:hyperlink w:anchor="_Toc52317943" w:history="1">
            <w:r w:rsidR="003C333D" w:rsidRPr="00DC36D5">
              <w:rPr>
                <w:rStyle w:val="Hyperlink"/>
                <w:noProof/>
              </w:rPr>
              <w:t>6.3.1</w:t>
            </w:r>
            <w:r w:rsidR="003C333D">
              <w:rPr>
                <w:rFonts w:asciiTheme="minorHAnsi" w:hAnsiTheme="minorHAnsi" w:cstheme="minorBidi"/>
                <w:noProof/>
                <w:sz w:val="22"/>
              </w:rPr>
              <w:tab/>
            </w:r>
            <w:r w:rsidR="003C333D" w:rsidRPr="00DC36D5">
              <w:rPr>
                <w:rStyle w:val="Hyperlink"/>
                <w:noProof/>
              </w:rPr>
              <w:t>Discussion</w:t>
            </w:r>
            <w:r w:rsidR="003C333D">
              <w:rPr>
                <w:noProof/>
                <w:webHidden/>
              </w:rPr>
              <w:tab/>
            </w:r>
            <w:r w:rsidR="003C333D">
              <w:rPr>
                <w:noProof/>
                <w:webHidden/>
              </w:rPr>
              <w:fldChar w:fldCharType="begin"/>
            </w:r>
            <w:r w:rsidR="003C333D">
              <w:rPr>
                <w:noProof/>
                <w:webHidden/>
              </w:rPr>
              <w:instrText xml:space="preserve"> PAGEREF _Toc52317943 \h </w:instrText>
            </w:r>
            <w:r w:rsidR="003C333D">
              <w:rPr>
                <w:noProof/>
                <w:webHidden/>
              </w:rPr>
            </w:r>
            <w:r w:rsidR="003C333D">
              <w:rPr>
                <w:noProof/>
                <w:webHidden/>
              </w:rPr>
              <w:fldChar w:fldCharType="separate"/>
            </w:r>
            <w:r w:rsidR="00A9031A">
              <w:rPr>
                <w:noProof/>
                <w:webHidden/>
              </w:rPr>
              <w:t>99</w:t>
            </w:r>
            <w:r w:rsidR="003C333D">
              <w:rPr>
                <w:noProof/>
                <w:webHidden/>
              </w:rPr>
              <w:fldChar w:fldCharType="end"/>
            </w:r>
          </w:hyperlink>
        </w:p>
        <w:p w:rsidR="003C333D" w:rsidRDefault="009D1F92">
          <w:pPr>
            <w:pStyle w:val="TOC1"/>
            <w:tabs>
              <w:tab w:val="right" w:leader="dot" w:pos="9350"/>
            </w:tabs>
            <w:rPr>
              <w:rFonts w:asciiTheme="minorHAnsi" w:hAnsiTheme="minorHAnsi" w:cstheme="minorBidi"/>
              <w:noProof/>
              <w:sz w:val="22"/>
            </w:rPr>
          </w:pPr>
          <w:hyperlink w:anchor="_Toc52317944" w:history="1">
            <w:r w:rsidR="003C333D" w:rsidRPr="00DC36D5">
              <w:rPr>
                <w:rStyle w:val="Hyperlink"/>
                <w:noProof/>
              </w:rPr>
              <w:t>CHAPTER 7: CONCLUSION AND FUTURE WORK</w:t>
            </w:r>
            <w:r w:rsidR="003C333D">
              <w:rPr>
                <w:noProof/>
                <w:webHidden/>
              </w:rPr>
              <w:tab/>
            </w:r>
            <w:r w:rsidR="003C333D">
              <w:rPr>
                <w:noProof/>
                <w:webHidden/>
              </w:rPr>
              <w:fldChar w:fldCharType="begin"/>
            </w:r>
            <w:r w:rsidR="003C333D">
              <w:rPr>
                <w:noProof/>
                <w:webHidden/>
              </w:rPr>
              <w:instrText xml:space="preserve"> PAGEREF _Toc52317944 \h </w:instrText>
            </w:r>
            <w:r w:rsidR="003C333D">
              <w:rPr>
                <w:noProof/>
                <w:webHidden/>
              </w:rPr>
            </w:r>
            <w:r w:rsidR="003C333D">
              <w:rPr>
                <w:noProof/>
                <w:webHidden/>
              </w:rPr>
              <w:fldChar w:fldCharType="separate"/>
            </w:r>
            <w:r w:rsidR="00A9031A">
              <w:rPr>
                <w:noProof/>
                <w:webHidden/>
              </w:rPr>
              <w:t>100</w:t>
            </w:r>
            <w:r w:rsidR="003C333D">
              <w:rPr>
                <w:noProof/>
                <w:webHidden/>
              </w:rPr>
              <w:fldChar w:fldCharType="end"/>
            </w:r>
          </w:hyperlink>
        </w:p>
        <w:p w:rsidR="003C333D" w:rsidRDefault="009D1F92">
          <w:pPr>
            <w:pStyle w:val="TOC2"/>
            <w:tabs>
              <w:tab w:val="right" w:leader="dot" w:pos="9350"/>
            </w:tabs>
            <w:rPr>
              <w:rFonts w:asciiTheme="minorHAnsi" w:hAnsiTheme="minorHAnsi" w:cstheme="minorBidi"/>
              <w:noProof/>
              <w:sz w:val="22"/>
            </w:rPr>
          </w:pPr>
          <w:hyperlink w:anchor="_Toc52317945" w:history="1">
            <w:r w:rsidR="003C333D" w:rsidRPr="00DC36D5">
              <w:rPr>
                <w:rStyle w:val="Hyperlink"/>
                <w:noProof/>
              </w:rPr>
              <w:t>REFERENCES</w:t>
            </w:r>
            <w:r w:rsidR="003C333D">
              <w:rPr>
                <w:noProof/>
                <w:webHidden/>
              </w:rPr>
              <w:tab/>
            </w:r>
            <w:r w:rsidR="003C333D">
              <w:rPr>
                <w:noProof/>
                <w:webHidden/>
              </w:rPr>
              <w:fldChar w:fldCharType="begin"/>
            </w:r>
            <w:r w:rsidR="003C333D">
              <w:rPr>
                <w:noProof/>
                <w:webHidden/>
              </w:rPr>
              <w:instrText xml:space="preserve"> PAGEREF _Toc52317945 \h </w:instrText>
            </w:r>
            <w:r w:rsidR="003C333D">
              <w:rPr>
                <w:noProof/>
                <w:webHidden/>
              </w:rPr>
            </w:r>
            <w:r w:rsidR="003C333D">
              <w:rPr>
                <w:noProof/>
                <w:webHidden/>
              </w:rPr>
              <w:fldChar w:fldCharType="separate"/>
            </w:r>
            <w:r w:rsidR="00A9031A">
              <w:rPr>
                <w:noProof/>
                <w:webHidden/>
              </w:rPr>
              <w:t>102</w:t>
            </w:r>
            <w:r w:rsidR="003C333D">
              <w:rPr>
                <w:noProof/>
                <w:webHidden/>
              </w:rPr>
              <w:fldChar w:fldCharType="end"/>
            </w:r>
          </w:hyperlink>
        </w:p>
        <w:p w:rsidR="00A2677C" w:rsidRDefault="00A2677C">
          <w:r>
            <w:rPr>
              <w:b/>
              <w:bCs/>
              <w:noProof/>
            </w:rPr>
            <w:fldChar w:fldCharType="end"/>
          </w:r>
        </w:p>
      </w:sdtContent>
    </w:sdt>
    <w:p w:rsidR="00FC5CA7" w:rsidRDefault="00FC5CA7" w:rsidP="00FC5CA7">
      <w:pPr>
        <w:jc w:val="center"/>
        <w:rPr>
          <w:rFonts w:cs="Times New Roman"/>
          <w:b/>
          <w:bCs/>
          <w:sz w:val="40"/>
          <w:szCs w:val="40"/>
        </w:rPr>
      </w:pPr>
    </w:p>
    <w:p w:rsidR="00FC5CA7" w:rsidRDefault="00FC5CA7">
      <w:pPr>
        <w:rPr>
          <w:rFonts w:cs="Times New Roman"/>
          <w:b/>
          <w:bCs/>
          <w:sz w:val="40"/>
          <w:szCs w:val="40"/>
        </w:rPr>
      </w:pPr>
      <w:r>
        <w:rPr>
          <w:rFonts w:cs="Times New Roman"/>
          <w:b/>
          <w:bCs/>
          <w:sz w:val="40"/>
          <w:szCs w:val="40"/>
        </w:rPr>
        <w:br w:type="page"/>
      </w:r>
    </w:p>
    <w:bookmarkStart w:id="0" w:name="_Toc52317895"/>
    <w:p w:rsidR="00FC5CA7" w:rsidRDefault="00FC5CA7" w:rsidP="00B31FA9">
      <w:pPr>
        <w:pStyle w:val="Heading1"/>
      </w:pPr>
      <w:r w:rsidRPr="00FC5CA7">
        <w:rPr>
          <w:noProof/>
          <w:lang w:bidi="bn-BD"/>
        </w:rPr>
        <w:lastRenderedPageBreak/>
        <mc:AlternateContent>
          <mc:Choice Requires="wps">
            <w:drawing>
              <wp:anchor distT="0" distB="0" distL="114300" distR="114300" simplePos="0" relativeHeight="251660288" behindDoc="0" locked="0" layoutInCell="1" allowOverlap="1" wp14:anchorId="1779F00E" wp14:editId="3BFB0075">
                <wp:simplePos x="0" y="0"/>
                <wp:positionH relativeFrom="margin">
                  <wp:align>center</wp:align>
                </wp:positionH>
                <wp:positionV relativeFrom="paragraph">
                  <wp:posOffset>-9525</wp:posOffset>
                </wp:positionV>
                <wp:extent cx="640080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250A851" id="Straight Connector 4" o:spid="_x0000_s1026" style="position:absolute;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RBQRq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 1: INTRODUCTION</w:t>
      </w:r>
      <w:bookmarkEnd w:id="0"/>
    </w:p>
    <w:p w:rsidR="00FC5CA7" w:rsidRDefault="00FC5CA7">
      <w:pPr>
        <w:rPr>
          <w:rFonts w:cs="Times New Roman"/>
          <w:sz w:val="36"/>
          <w:szCs w:val="36"/>
        </w:rPr>
      </w:pPr>
      <w:r>
        <w:rPr>
          <w:rFonts w:cs="Times New Roman"/>
          <w:sz w:val="36"/>
          <w:szCs w:val="36"/>
        </w:rPr>
        <w:br w:type="page"/>
      </w:r>
    </w:p>
    <w:p w:rsidR="00F91094" w:rsidRDefault="00F91094" w:rsidP="00F91094">
      <w:r>
        <w:lastRenderedPageBreak/>
        <w:t>In recent years, network analysis techniques have evolved (Chen et al., 2019; Williamson &amp; Tec, 2019) in proportion to the rapid growth of real world networks. Much research has been done on networks such as social networks (</w:t>
      </w:r>
      <w:proofErr w:type="spellStart"/>
      <w:r>
        <w:t>Bródka</w:t>
      </w:r>
      <w:proofErr w:type="spellEnd"/>
      <w:r>
        <w:t xml:space="preserve"> et al., 2011; </w:t>
      </w:r>
      <w:proofErr w:type="spellStart"/>
      <w:r>
        <w:t>Culotta</w:t>
      </w:r>
      <w:proofErr w:type="spellEnd"/>
      <w:r>
        <w:t xml:space="preserve"> &amp; Cutler, 2016), communication networks (</w:t>
      </w:r>
      <w:proofErr w:type="spellStart"/>
      <w:r>
        <w:t>Mccallum</w:t>
      </w:r>
      <w:proofErr w:type="spellEnd"/>
      <w:r>
        <w:t>, 2007),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networks (Williamson &amp; Tec, 2019), subgraph isomorphism (</w:t>
      </w:r>
      <w:proofErr w:type="spellStart"/>
      <w:r>
        <w:t>Cordella</w:t>
      </w:r>
      <w:proofErr w:type="spellEnd"/>
      <w:r>
        <w:t xml:space="preserve"> et al., 2004), graph simulation etc. A significant portion of the research conducted on networks has been on centralities (Newman, 2010) to deduce, “which” are the more important nodes in the graph i.e</w:t>
      </w:r>
      <w:proofErr w:type="gramStart"/>
      <w:r>
        <w:t>..</w:t>
      </w:r>
      <w:proofErr w:type="gramEnd"/>
      <w:r>
        <w:t xml:space="preserve"> </w:t>
      </w:r>
      <w:proofErr w:type="gramStart"/>
      <w:r>
        <w:t>central</w:t>
      </w:r>
      <w:proofErr w:type="gramEnd"/>
      <w:r>
        <w:t xml:space="preserve"> nodes or nodes that propagate most information, and how traffic flows through them. In turn, calculated centralities of various network graphs have been used in many other research fields as well. For example, analyzing social networks, such as tweet classification (Hussain &amp; Islam, 2016), detecting political discussion practices (Miller et al., 2015) and many other such applications (Cohn et al., 2019; </w:t>
      </w:r>
      <w:proofErr w:type="spellStart"/>
      <w:r>
        <w:t>Rossman</w:t>
      </w:r>
      <w:proofErr w:type="spellEnd"/>
      <w:r>
        <w:t xml:space="preserve"> et al., 2010; Yang &amp; Liu, 2008); has involved the generation of multiple centralities.  Centralities have also been used in analyzing road traffic networks, such as finding road network patterns (Zhang et al., 2011), tourism management (Lee et al., 2013) etc</w:t>
      </w:r>
      <w:proofErr w:type="gramStart"/>
      <w:r>
        <w:t>..</w:t>
      </w:r>
      <w:proofErr w:type="gramEnd"/>
      <w:r>
        <w:t xml:space="preserve"> Another important application of centrality measurements is in analyzing biological networks, as can be seen in (Bell et al., 1999; Joyce et al., 2010; Narayanan, 2005; Park &amp; Kim, 2009).</w:t>
      </w:r>
    </w:p>
    <w:p w:rsidR="00F91094" w:rsidRDefault="00F91094" w:rsidP="00F91094">
      <w:r>
        <w:t>Centralities such as Degree, Closeness, Betweenness, Crossclique, Pagerank, etc. have all been proposed and developed (</w:t>
      </w:r>
      <w:proofErr w:type="spellStart"/>
      <w:r>
        <w:t>Crucitti</w:t>
      </w:r>
      <w:proofErr w:type="spellEnd"/>
      <w:r>
        <w:t xml:space="preserve"> et al., 2006) over the years to answer “Which node is the most influential?” in various different applications (</w:t>
      </w:r>
      <w:proofErr w:type="spellStart"/>
      <w:r>
        <w:t>Landherr</w:t>
      </w:r>
      <w:proofErr w:type="spellEnd"/>
      <w:r>
        <w:t xml:space="preserve"> et al., 2010). “Significance” or “importance” of nodes varies from one context to another. For example, in some cases, it is essential to identify which node(s) propagate more information locally or globally in a </w:t>
      </w:r>
      <w:proofErr w:type="gramStart"/>
      <w:r>
        <w:t>graph(</w:t>
      </w:r>
      <w:proofErr w:type="gramEnd"/>
      <w:r>
        <w:t xml:space="preserve">Newman, 2010), whereas in other cases, detecting the central node(s) might be of more value (Chiu et al., 2016). Centralities can, therefore, be seen as features/characteristics of a graph; thus, it is possible to discriminate between networks based on their centrality values (Wang &amp; </w:t>
      </w:r>
      <w:proofErr w:type="spellStart"/>
      <w:r>
        <w:t>Krim</w:t>
      </w:r>
      <w:proofErr w:type="spellEnd"/>
      <w:r>
        <w:t>, 2012).</w:t>
      </w:r>
    </w:p>
    <w:p w:rsidR="00FF03B3" w:rsidRDefault="00F91094" w:rsidP="00F91094">
      <w:r>
        <w:t xml:space="preserve">In this research, centrality measures have been used to visually analyze the structure of real world networks. The hypothesis is that, the structure of a network is not random, but is rather dictated or </w:t>
      </w:r>
      <w:r>
        <w:lastRenderedPageBreak/>
        <w:t xml:space="preserve">largely affected by the behavior of the nodes in the network. As different centrality measures express different characteristics of the nodes in the network, the information given by the combination of centrality metrics should give similar visual representations for similar networks (such as email networks of two institutions), and different representations for different networks (such an email network and a product co-purchase network). Using dimensionality reduction methods, analysis of the higher dimensional representations of the networks is possible. </w:t>
      </w:r>
      <w:r w:rsidR="00FF03B3">
        <w:br w:type="page"/>
      </w:r>
    </w:p>
    <w:bookmarkStart w:id="1" w:name="_Toc52317899"/>
    <w:p w:rsidR="00222967" w:rsidRDefault="00222967" w:rsidP="00B31FA9">
      <w:pPr>
        <w:pStyle w:val="Heading1"/>
      </w:pPr>
      <w:r w:rsidRPr="00FC5CA7">
        <w:rPr>
          <w:noProof/>
          <w:lang w:bidi="bn-BD"/>
        </w:rPr>
        <w:lastRenderedPageBreak/>
        <mc:AlternateContent>
          <mc:Choice Requires="wps">
            <w:drawing>
              <wp:anchor distT="0" distB="0" distL="114300" distR="114300" simplePos="0" relativeHeight="251662336" behindDoc="0" locked="0" layoutInCell="1" allowOverlap="1" wp14:anchorId="274D6B43" wp14:editId="6018AC40">
                <wp:simplePos x="0" y="0"/>
                <wp:positionH relativeFrom="margin">
                  <wp:align>center</wp:align>
                </wp:positionH>
                <wp:positionV relativeFrom="paragraph">
                  <wp:posOffset>-9525</wp:posOffset>
                </wp:positionV>
                <wp:extent cx="640080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E388691" id="Straight Connector 5" o:spid="_x0000_s1026" style="position:absolute;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UMgYY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w:t>
      </w:r>
      <w:r w:rsidR="00A2677C">
        <w:t xml:space="preserve"> 2</w:t>
      </w:r>
      <w:r w:rsidRPr="00FC5CA7">
        <w:t>:</w:t>
      </w:r>
      <w:bookmarkEnd w:id="1"/>
      <w:r w:rsidR="00F91094">
        <w:t xml:space="preserve"> C</w:t>
      </w:r>
      <w:r w:rsidR="00F91094" w:rsidRPr="00F91094">
        <w:rPr>
          <w:szCs w:val="36"/>
        </w:rPr>
        <w:t>ENTRALITIES</w:t>
      </w:r>
    </w:p>
    <w:p w:rsidR="00C16E09" w:rsidRDefault="00C16E09" w:rsidP="00FC5CA7">
      <w:pPr>
        <w:rPr>
          <w:rFonts w:cs="Times New Roman"/>
          <w:sz w:val="36"/>
          <w:szCs w:val="36"/>
        </w:rPr>
      </w:pPr>
    </w:p>
    <w:p w:rsidR="00C16E09" w:rsidRDefault="00C16E09">
      <w:pPr>
        <w:rPr>
          <w:rFonts w:cs="Times New Roman"/>
          <w:sz w:val="36"/>
          <w:szCs w:val="36"/>
        </w:rPr>
      </w:pPr>
      <w:r>
        <w:rPr>
          <w:rFonts w:cs="Times New Roman"/>
          <w:sz w:val="36"/>
          <w:szCs w:val="36"/>
        </w:rPr>
        <w:br w:type="page"/>
      </w:r>
    </w:p>
    <w:p w:rsidR="003046D3" w:rsidRPr="003046D3" w:rsidRDefault="003046D3" w:rsidP="003046D3">
      <w:r w:rsidRPr="003046D3">
        <w:lastRenderedPageBreak/>
        <w:t xml:space="preserve">This study largely revolves around centralities as they are useful metrics to define the role of a node in a network. They can be used to explain the node’s importance both globally, or in their local communities/cliques. Centrality measures essentially describe the connectivity of a node within a network, based on factors such as number of connections, geodesic distances with other nodes, placement in between different cliques etc. </w:t>
      </w:r>
      <w:r w:rsidRPr="003046D3">
        <w:fldChar w:fldCharType="begin" w:fldLock="1"/>
      </w:r>
      <w:r w:rsidRPr="003046D3">
        <w:instrText xml:space="preserve">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id":"ITEM-2","itemData":{"DOI":"10.1142/S0218127407018403","ISSN":"02181274","abstract":"Centrality indices are an essential concept in network analysis. For those based on shortest-path distances the computation is at least quadratic in the number of nodes, since it usually involves solving the single-source shortest-paths (SSSP) problem from every node. Therefore, exact computation is infeasible for many large networks of interest today. Centrality scores can be estimated, however, from a limited number of SSSP computations. We present results from an experimental study of the quality of such estimates under various selection strategies for the source vertices. © World Scientific Publishing Company.","author":[{"dropping-particle":"","family":"Brandes","given":"Ulrik","non-dropping-particle":"","parse-names":false,"suffix":""},{"dropping-particle":"","family":"Pich","given":"Christian","non-dropping-particle":"","parse-names":false,"suffix":""}],"container-title":"International Journal of Bifurcation and Chaos","id":"ITEM-2","issue":"7","issued":{"date-parts":[["2007"]]},"page":"2303-2318","title":"Centrality estimation in large networks","type":"article-journal","volume":"17"},"uris":["http://www.mendeley.com/documents/?uuid=1124b581-edb3-49a6-ac5a-0aa80f8ed9bd"]},{"id":"ITEM-3","itemData":{"DOI":"10.1016/j.socnet.2004.11.008","author":[{"dropping-particle":"","family":"Borgatti","given":"Stephen P","non-dropping-particle":"","parse-names":false,"suffix":""}],"id":"ITEM-3","issue":"November 2003","issued":{"date-parts":[["2005"]]},"page":"55-71","title":"Centrality and network flow </w:instrText>
      </w:r>
      <w:r w:rsidRPr="003046D3">
        <w:rPr>
          <w:rFonts w:cs="Nirmala UI"/>
          <w:cs/>
          <w:lang w:bidi="or-IN"/>
        </w:rPr>
        <w:instrText>ଝ"</w:instrText>
      </w:r>
      <w:r w:rsidRPr="003046D3">
        <w:instrText>,"type":"article-journal","volume":"27"},"uris":["http://www.mendeley.com/documents/?uuid=8c1fa0e9-21ee-43a0-aa45-608673f2acab"]}],"mendeley":{"formattedCitation":"(Borgatti, 2005; Brandes &amp; Pich, 2007; Dwyer et al., 2003)","plainTextFormattedCitation":"(Borgatti, 2005; Brandes &amp; Pich, 2007; Dwyer et al., 2003)"},"properties":{"noteIndex":0},"schema":"https://github.com/citation-style-language/schema/raw/master/csl-citation.json"}</w:instrText>
      </w:r>
      <w:r w:rsidRPr="003046D3">
        <w:fldChar w:fldCharType="separate"/>
      </w:r>
      <w:r w:rsidRPr="003046D3">
        <w:rPr>
          <w:noProof/>
        </w:rPr>
        <w:t>(Borgatti, 2005; Brandes &amp; Pich, 2007; Dwyer et al., 2003)</w:t>
      </w:r>
      <w:r w:rsidRPr="003046D3">
        <w:fldChar w:fldCharType="end"/>
      </w:r>
      <w:r w:rsidRPr="003046D3">
        <w:t xml:space="preserve">. The centralities used in this research were chosen based on whether they expressed the global or local presence of the node, resource intensiveness and computability. The selected centralities are: degree, eigenvector, Pagerank, authority, Hubscore, Betweenness, closeness, eccentricity, Density of Maximum Neighborhood Component (DMNC), lobby index, leverage, local bridging. </w:t>
      </w:r>
    </w:p>
    <w:p w:rsidR="003046D3" w:rsidRPr="003046D3" w:rsidRDefault="003046D3" w:rsidP="003046D3">
      <w:pPr>
        <w:pStyle w:val="ListParagraph"/>
        <w:numPr>
          <w:ilvl w:val="0"/>
          <w:numId w:val="12"/>
        </w:numPr>
        <w:rPr>
          <w:rFonts w:cstheme="minorHAnsi"/>
          <w:color w:val="111111"/>
          <w:sz w:val="30"/>
          <w:szCs w:val="30"/>
          <w:shd w:val="clear" w:color="auto" w:fill="FFFFF8"/>
        </w:rPr>
      </w:pPr>
      <w:r w:rsidRPr="003046D3">
        <w:t>Degree: Total number of edges going into and out of a node. Denoted by</w:t>
      </w:r>
      <w:r w:rsidR="00A51C54">
        <w:t>:</w:t>
      </w:r>
    </w:p>
    <w:p w:rsidR="003046D3" w:rsidRPr="003046D3" w:rsidRDefault="003046D3" w:rsidP="003046D3">
      <w:pPr>
        <w:spacing w:line="259" w:lineRule="auto"/>
        <w:jc w:val="left"/>
        <w:rPr>
          <w:rFonts w:asciiTheme="minorHAnsi" w:hAnsiTheme="minorHAnsi" w:cstheme="minorHAnsi"/>
          <w:color w:val="111111"/>
          <w:sz w:val="21"/>
          <w:szCs w:val="21"/>
          <w:shd w:val="clear" w:color="auto" w:fill="FFFFF8"/>
        </w:rPr>
      </w:pPr>
      <m:oMathPara>
        <m:oMath>
          <m:sSub>
            <m:sSubPr>
              <m:ctrlPr>
                <w:rPr>
                  <w:rFonts w:ascii="Cambria Math" w:hAnsi="Cambria Math" w:cstheme="minorHAnsi"/>
                  <w:color w:val="111111"/>
                  <w:sz w:val="21"/>
                  <w:szCs w:val="21"/>
                  <w:shd w:val="clear" w:color="auto" w:fill="FFFFF8"/>
                </w:rPr>
              </m:ctrlPr>
            </m:sSubPr>
            <m:e>
              <m:r>
                <m:rPr>
                  <m:sty m:val="p"/>
                </m:rPr>
                <w:rPr>
                  <w:rFonts w:ascii="Cambria Math" w:hAnsi="Cambria Math" w:cstheme="minorHAnsi"/>
                  <w:color w:val="111111"/>
                  <w:sz w:val="21"/>
                  <w:szCs w:val="21"/>
                  <w:shd w:val="clear" w:color="auto" w:fill="FFFFF8"/>
                </w:rPr>
                <m:t>C</m:t>
              </m:r>
            </m:e>
            <m:sub>
              <m:r>
                <m:rPr>
                  <m:sty m:val="p"/>
                </m:rPr>
                <w:rPr>
                  <w:rFonts w:ascii="Cambria Math" w:hAnsi="Cambria Math" w:cstheme="minorHAnsi"/>
                  <w:color w:val="111111"/>
                  <w:sz w:val="21"/>
                  <w:szCs w:val="21"/>
                  <w:shd w:val="clear" w:color="auto" w:fill="FFFFF8"/>
                </w:rPr>
                <m:t>D</m:t>
              </m:r>
            </m:sub>
          </m:sSub>
          <m:r>
            <m:rPr>
              <m:sty m:val="p"/>
            </m:rPr>
            <w:rPr>
              <w:rFonts w:ascii="Cambria Math" w:hAnsi="Cambria Math" w:cstheme="minorHAnsi"/>
              <w:color w:val="111111"/>
              <w:sz w:val="21"/>
              <w:szCs w:val="21"/>
              <w:shd w:val="clear" w:color="auto" w:fill="FFFFF8"/>
            </w:rPr>
            <m:t>=</m:t>
          </m:r>
          <m:nary>
            <m:naryPr>
              <m:chr m:val="∑"/>
              <m:limLoc m:val="undOvr"/>
              <m:grow m:val="1"/>
              <m:ctrlPr>
                <w:rPr>
                  <w:rFonts w:ascii="Cambria Math" w:hAnsi="Cambria Math" w:cstheme="minorHAnsi"/>
                  <w:color w:val="111111"/>
                  <w:sz w:val="21"/>
                  <w:szCs w:val="21"/>
                  <w:shd w:val="clear" w:color="auto" w:fill="FFFFF8"/>
                </w:rPr>
              </m:ctrlPr>
            </m:naryPr>
            <m:sub>
              <m:r>
                <m:rPr>
                  <m:sty m:val="p"/>
                </m:rPr>
                <w:rPr>
                  <w:rFonts w:ascii="Cambria Math" w:hAnsi="Cambria Math" w:cstheme="minorHAnsi"/>
                  <w:color w:val="111111"/>
                  <w:sz w:val="21"/>
                  <w:szCs w:val="21"/>
                  <w:shd w:val="clear" w:color="auto" w:fill="FFFFF8"/>
                </w:rPr>
                <m:t>j=1</m:t>
              </m:r>
            </m:sub>
            <m:sup>
              <m:r>
                <m:rPr>
                  <m:sty m:val="p"/>
                </m:rPr>
                <w:rPr>
                  <w:rFonts w:ascii="Cambria Math" w:hAnsi="Cambria Math" w:cstheme="minorHAnsi"/>
                  <w:color w:val="111111"/>
                  <w:sz w:val="21"/>
                  <w:szCs w:val="21"/>
                  <w:shd w:val="clear" w:color="auto" w:fill="FFFFF8"/>
                </w:rPr>
                <m:t>n</m:t>
              </m:r>
            </m:sup>
            <m:e>
              <m:sSub>
                <m:sSubPr>
                  <m:ctrlPr>
                    <w:rPr>
                      <w:rFonts w:ascii="Cambria Math" w:hAnsi="Cambria Math" w:cstheme="minorHAnsi"/>
                      <w:color w:val="111111"/>
                      <w:sz w:val="21"/>
                      <w:szCs w:val="21"/>
                      <w:shd w:val="clear" w:color="auto" w:fill="FFFFF8"/>
                    </w:rPr>
                  </m:ctrlPr>
                </m:sSubPr>
                <m:e>
                  <m:r>
                    <m:rPr>
                      <m:sty m:val="p"/>
                    </m:rPr>
                    <w:rPr>
                      <w:rFonts w:ascii="Cambria Math" w:hAnsi="Cambria Math" w:cstheme="minorHAnsi"/>
                      <w:color w:val="111111"/>
                      <w:sz w:val="21"/>
                      <w:szCs w:val="21"/>
                      <w:shd w:val="clear" w:color="auto" w:fill="FFFFF8"/>
                    </w:rPr>
                    <m:t>A</m:t>
                  </m:r>
                </m:e>
                <m:sub>
                  <m:r>
                    <m:rPr>
                      <m:sty m:val="p"/>
                    </m:rPr>
                    <w:rPr>
                      <w:rFonts w:ascii="Cambria Math" w:hAnsi="Cambria Math" w:cstheme="minorHAnsi"/>
                      <w:color w:val="111111"/>
                      <w:sz w:val="21"/>
                      <w:szCs w:val="21"/>
                      <w:shd w:val="clear" w:color="auto" w:fill="FFFFF8"/>
                    </w:rPr>
                    <m:t>ij</m:t>
                  </m:r>
                </m:sub>
              </m:sSub>
            </m:e>
          </m:nary>
        </m:oMath>
      </m:oMathPara>
    </w:p>
    <w:p w:rsidR="003046D3" w:rsidRPr="003046D3" w:rsidRDefault="003046D3" w:rsidP="003046D3">
      <w:pPr>
        <w:numPr>
          <w:ilvl w:val="0"/>
          <w:numId w:val="9"/>
        </w:numPr>
        <w:spacing w:line="259" w:lineRule="auto"/>
        <w:contextualSpacing/>
        <w:jc w:val="left"/>
        <w:rPr>
          <w:rFonts w:asciiTheme="minorHAnsi" w:hAnsiTheme="minorHAnsi" w:cstheme="minorHAnsi"/>
          <w:color w:val="111111"/>
          <w:sz w:val="21"/>
          <w:szCs w:val="21"/>
          <w:shd w:val="clear" w:color="auto" w:fill="FFFFF8"/>
        </w:rPr>
      </w:pPr>
      <w:r w:rsidRPr="00A51C54">
        <w:t>Eigenvector: Ranking of nodes based on how many well-connected nodes they are connected to. Denoted by:</w:t>
      </w:r>
      <w:r w:rsidRPr="003046D3">
        <w:rPr>
          <w:rFonts w:asciiTheme="minorHAnsi" w:hAnsiTheme="minorHAnsi" w:cstheme="minorHAnsi"/>
          <w:color w:val="111111"/>
          <w:sz w:val="21"/>
          <w:szCs w:val="21"/>
          <w:shd w:val="clear" w:color="auto" w:fill="FFFFF8"/>
        </w:rPr>
        <w:t xml:space="preserve"> </w:t>
      </w:r>
    </w:p>
    <w:p w:rsidR="003046D3" w:rsidRPr="003046D3" w:rsidRDefault="003046D3" w:rsidP="003046D3">
      <w:pPr>
        <w:spacing w:line="259" w:lineRule="auto"/>
        <w:jc w:val="left"/>
        <w:rPr>
          <w:rFonts w:asciiTheme="minorHAnsi" w:eastAsiaTheme="minorEastAsia" w:hAnsiTheme="minorHAnsi" w:cstheme="minorHAnsi"/>
          <w:color w:val="111111"/>
          <w:sz w:val="21"/>
          <w:szCs w:val="21"/>
          <w:shd w:val="clear" w:color="auto" w:fill="FFFFF8"/>
        </w:rPr>
      </w:pPr>
      <m:oMathPara>
        <m:oMath>
          <m:r>
            <w:rPr>
              <w:rFonts w:ascii="Cambria Math" w:hAnsi="Cambria Math"/>
              <w:color w:val="111111"/>
              <w:sz w:val="21"/>
              <w:szCs w:val="21"/>
              <w:shd w:val="clear" w:color="auto" w:fill="FFFFF8"/>
            </w:rPr>
            <m:t>λ</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r>
            <w:rPr>
              <w:rFonts w:ascii="Cambria Math" w:hAnsi="Cambria Math"/>
              <w:color w:val="111111"/>
              <w:sz w:val="21"/>
              <w:szCs w:val="21"/>
              <w:shd w:val="clear" w:color="auto" w:fill="FFFFF8"/>
            </w:rPr>
            <m:t>=A</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oMath>
      </m:oMathPara>
    </w:p>
    <w:p w:rsidR="003046D3" w:rsidRPr="003046D3" w:rsidRDefault="003046D3" w:rsidP="003046D3">
      <w:pPr>
        <w:spacing w:line="259" w:lineRule="auto"/>
        <w:jc w:val="left"/>
        <w:rPr>
          <w:rFonts w:asciiTheme="minorHAnsi" w:eastAsiaTheme="minorEastAsia" w:hAnsiTheme="minorHAnsi" w:cstheme="minorHAnsi"/>
          <w:color w:val="111111"/>
          <w:sz w:val="21"/>
          <w:szCs w:val="21"/>
          <w:shd w:val="clear" w:color="auto" w:fill="FFFFF8"/>
        </w:rPr>
      </w:pPr>
      <w:r w:rsidRPr="00A51C54">
        <w:t xml:space="preserve">Where CIV is an eigenvector and </w:t>
      </w:r>
      <w:r w:rsidRPr="00A51C54">
        <w:sym w:font="Symbol" w:char="F06C"/>
      </w:r>
      <w:r w:rsidRPr="00A51C54">
        <w:t xml:space="preserve"> is an eigenvalue</w:t>
      </w:r>
      <w:r w:rsidRPr="003046D3">
        <w:rPr>
          <w:rFonts w:asciiTheme="minorHAnsi" w:eastAsiaTheme="minorEastAsia" w:hAnsiTheme="minorHAnsi" w:cstheme="minorHAnsi"/>
          <w:color w:val="111111"/>
          <w:sz w:val="21"/>
          <w:szCs w:val="21"/>
          <w:shd w:val="clear" w:color="auto" w:fill="FFFFF8"/>
        </w:rPr>
        <w:t>.</w:t>
      </w:r>
    </w:p>
    <w:p w:rsidR="003046D3" w:rsidRPr="003046D3" w:rsidRDefault="003046D3" w:rsidP="003046D3">
      <w:pPr>
        <w:numPr>
          <w:ilvl w:val="0"/>
          <w:numId w:val="9"/>
        </w:numPr>
        <w:spacing w:line="259" w:lineRule="auto"/>
        <w:contextualSpacing/>
        <w:jc w:val="left"/>
        <w:rPr>
          <w:rFonts w:asciiTheme="minorHAnsi" w:eastAsiaTheme="minorEastAsia" w:hAnsiTheme="minorHAnsi" w:cstheme="minorHAnsi"/>
          <w:color w:val="111111"/>
          <w:sz w:val="21"/>
          <w:szCs w:val="21"/>
          <w:shd w:val="clear" w:color="auto" w:fill="FFFFF8"/>
        </w:rPr>
      </w:pPr>
      <w:r w:rsidRPr="00A51C54">
        <w:t>Pagerank: Ranking of nodes based on the frequency of their appearance in a random traversal of the network. Denoted by:</w:t>
      </w:r>
      <w:r w:rsidRPr="003046D3">
        <w:rPr>
          <w:rFonts w:asciiTheme="minorHAnsi" w:eastAsiaTheme="minorEastAsia" w:hAnsiTheme="minorHAnsi" w:cstheme="minorHAnsi"/>
          <w:color w:val="111111"/>
          <w:sz w:val="21"/>
          <w:szCs w:val="21"/>
          <w:shd w:val="clear" w:color="auto" w:fill="FFFFF8"/>
        </w:rPr>
        <w:t xml:space="preserve"> </w:t>
      </w:r>
    </w:p>
    <w:p w:rsidR="003046D3" w:rsidRPr="003046D3" w:rsidRDefault="003046D3" w:rsidP="003046D3">
      <w:pPr>
        <w:spacing w:line="259" w:lineRule="auto"/>
        <w:jc w:val="left"/>
        <w:rPr>
          <w:rFonts w:asciiTheme="minorHAnsi" w:eastAsiaTheme="minorEastAsia" w:hAnsiTheme="minorHAnsi" w:cstheme="minorHAnsi"/>
          <w:color w:val="111111"/>
          <w:sz w:val="21"/>
          <w:szCs w:val="21"/>
          <w:shd w:val="clear" w:color="auto" w:fill="FFFFF8"/>
        </w:rPr>
      </w:pPr>
      <m:oMathPara>
        <m:oMath>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v</m:t>
              </m:r>
            </m:e>
          </m:d>
          <m:r>
            <w:rPr>
              <w:rFonts w:ascii="Cambria Math" w:eastAsiaTheme="minorEastAsia" w:hAnsi="Cambria Math" w:cstheme="minorHAnsi"/>
              <w:color w:val="111111"/>
              <w:sz w:val="21"/>
              <w:szCs w:val="21"/>
              <w:shd w:val="clear" w:color="auto" w:fill="FFFFF8"/>
            </w:rPr>
            <m:t>=</m:t>
          </m:r>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1-d</m:t>
              </m:r>
            </m:e>
          </m:d>
          <m:r>
            <w:rPr>
              <w:rFonts w:ascii="Cambria Math" w:eastAsiaTheme="minorEastAsia" w:hAnsi="Cambria Math" w:cstheme="minorHAnsi"/>
              <w:color w:val="111111"/>
              <w:sz w:val="21"/>
              <w:szCs w:val="21"/>
              <w:shd w:val="clear" w:color="auto" w:fill="FFFFF8"/>
            </w:rPr>
            <m:t>+d(</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den>
          </m:f>
          <m:r>
            <w:rPr>
              <w:rFonts w:ascii="Cambria Math" w:eastAsiaTheme="minorEastAsia" w:hAnsi="Cambria Math" w:cstheme="minorHAnsi"/>
              <w:color w:val="111111"/>
              <w:sz w:val="21"/>
              <w:szCs w:val="21"/>
              <w:shd w:val="clear" w:color="auto" w:fill="FFFFF8"/>
            </w:rPr>
            <m:t>+…+</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den>
          </m:f>
          <m:r>
            <w:rPr>
              <w:rFonts w:ascii="Cambria Math" w:eastAsiaTheme="minorEastAsia" w:hAnsi="Cambria Math" w:cstheme="minorHAnsi"/>
              <w:color w:val="111111"/>
              <w:sz w:val="21"/>
              <w:szCs w:val="21"/>
              <w:shd w:val="clear" w:color="auto" w:fill="FFFFF8"/>
            </w:rPr>
            <m:t>)</m:t>
          </m:r>
        </m:oMath>
      </m:oMathPara>
    </w:p>
    <w:p w:rsidR="003046D3" w:rsidRPr="003046D3" w:rsidRDefault="003046D3" w:rsidP="003046D3">
      <w:pPr>
        <w:spacing w:line="259" w:lineRule="auto"/>
        <w:jc w:val="left"/>
        <w:rPr>
          <w:rFonts w:asciiTheme="minorHAnsi" w:eastAsiaTheme="minorEastAsia" w:hAnsiTheme="minorHAnsi" w:cstheme="minorHAnsi"/>
          <w:color w:val="111111"/>
          <w:sz w:val="21"/>
          <w:szCs w:val="21"/>
          <w:shd w:val="clear" w:color="auto" w:fill="FFFFF8"/>
        </w:rPr>
      </w:pPr>
      <w:r w:rsidRPr="00A51C54">
        <w:t xml:space="preserve">Where </w:t>
      </w:r>
      <w:proofErr w:type="spellStart"/>
      <w:proofErr w:type="gramStart"/>
      <w:r w:rsidRPr="00A51C54">
        <w:t>ti</w:t>
      </w:r>
      <w:proofErr w:type="spellEnd"/>
      <w:r w:rsidRPr="00A51C54">
        <w:t xml:space="preserve"> ,</w:t>
      </w:r>
      <w:proofErr w:type="gramEnd"/>
      <w:r w:rsidRPr="00A51C54">
        <w:t xml:space="preserve"> </w:t>
      </w:r>
      <w:proofErr w:type="spellStart"/>
      <w:r w:rsidRPr="00A51C54">
        <w:t>i</w:t>
      </w:r>
      <w:proofErr w:type="spellEnd"/>
      <w:r w:rsidRPr="00A51C54">
        <w:t>=1,..n are the nodes that have a directed edge to node v, C(v) is the number of edges going out from v, and d is the damping factor</w:t>
      </w:r>
      <w:r w:rsidRPr="003046D3">
        <w:rPr>
          <w:rFonts w:asciiTheme="minorHAnsi" w:eastAsiaTheme="minorEastAsia" w:hAnsiTheme="minorHAnsi" w:cstheme="minorHAnsi"/>
          <w:color w:val="111111"/>
          <w:sz w:val="21"/>
          <w:szCs w:val="21"/>
          <w:shd w:val="clear" w:color="auto" w:fill="FFFFF8"/>
        </w:rPr>
        <w:t>.</w:t>
      </w:r>
    </w:p>
    <w:p w:rsidR="003046D3" w:rsidRPr="00A51C54" w:rsidRDefault="003046D3" w:rsidP="00A51C54">
      <w:pPr>
        <w:pStyle w:val="ListParagraph"/>
        <w:numPr>
          <w:ilvl w:val="0"/>
          <w:numId w:val="9"/>
        </w:numPr>
        <w:rPr>
          <w:shd w:val="clear" w:color="auto" w:fill="FFFFF8"/>
        </w:rPr>
      </w:pPr>
      <w:r w:rsidRPr="00A51C54">
        <w:rPr>
          <w:shd w:val="clear" w:color="auto" w:fill="FFFFF8"/>
        </w:rPr>
        <w:t xml:space="preserve">Authority: Ranking of nodes based on the principal eigenvector of </w:t>
      </w:r>
      <w:proofErr w:type="gramStart"/>
      <w:r w:rsidRPr="00A51C54">
        <w:rPr>
          <w:shd w:val="clear" w:color="auto" w:fill="FFFFF8"/>
        </w:rPr>
        <w:t>t(</w:t>
      </w:r>
      <w:proofErr w:type="gramEnd"/>
      <w:r w:rsidRPr="00A51C54">
        <w:rPr>
          <w:shd w:val="clear" w:color="auto" w:fill="FFFFF8"/>
        </w:rPr>
        <w:t>A)*A, where A is the adjacency matrix of the graph</w:t>
      </w:r>
      <w:r w:rsidR="00A51C54">
        <w:rPr>
          <w:shd w:val="clear" w:color="auto" w:fill="FFFFF8"/>
        </w:rPr>
        <w:t>.</w:t>
      </w:r>
    </w:p>
    <w:p w:rsidR="003046D3" w:rsidRPr="00A51C54" w:rsidRDefault="003046D3" w:rsidP="00A51C54">
      <w:pPr>
        <w:pStyle w:val="ListParagraph"/>
        <w:numPr>
          <w:ilvl w:val="0"/>
          <w:numId w:val="9"/>
        </w:numPr>
        <w:rPr>
          <w:shd w:val="clear" w:color="auto" w:fill="FFFFF8"/>
        </w:rPr>
      </w:pPr>
      <w:r w:rsidRPr="00A51C54">
        <w:rPr>
          <w:shd w:val="clear" w:color="auto" w:fill="FFFFF8"/>
        </w:rPr>
        <w:t>Hubscore: Ranking of nodes based on the principal eigenvector of A*</w:t>
      </w:r>
      <w:proofErr w:type="gramStart"/>
      <w:r w:rsidRPr="00A51C54">
        <w:rPr>
          <w:shd w:val="clear" w:color="auto" w:fill="FFFFF8"/>
        </w:rPr>
        <w:t>t(</w:t>
      </w:r>
      <w:proofErr w:type="gramEnd"/>
      <w:r w:rsidRPr="00A51C54">
        <w:rPr>
          <w:shd w:val="clear" w:color="auto" w:fill="FFFFF8"/>
        </w:rPr>
        <w:t xml:space="preserve">A), where A is the adjacency matrix of the graph. </w:t>
      </w:r>
    </w:p>
    <w:p w:rsidR="003046D3" w:rsidRPr="00A51C54" w:rsidRDefault="003046D3" w:rsidP="00A51C54">
      <w:pPr>
        <w:pStyle w:val="ListParagraph"/>
        <w:numPr>
          <w:ilvl w:val="0"/>
          <w:numId w:val="9"/>
        </w:numPr>
        <w:rPr>
          <w:sz w:val="22"/>
        </w:rPr>
      </w:pPr>
      <w:r w:rsidRPr="00A51C54">
        <w:rPr>
          <w:sz w:val="22"/>
        </w:rPr>
        <w:t xml:space="preserve">Betweenness: Ratio to define how many shortest paths pass through a node amongst total shortest paths between all the node pairs of the network. Denoted by: </w:t>
      </w:r>
      <w:r w:rsidRPr="00A51C54">
        <w:rPr>
          <w:i/>
          <w:iCs/>
          <w:color w:val="FF0000"/>
          <w:sz w:val="22"/>
        </w:rPr>
        <w:t xml:space="preserve"> </w:t>
      </w:r>
    </w:p>
    <w:p w:rsidR="003046D3" w:rsidRPr="003046D3" w:rsidRDefault="003046D3" w:rsidP="003046D3">
      <w:pPr>
        <w:spacing w:line="259" w:lineRule="auto"/>
        <w:jc w:val="left"/>
        <w:rPr>
          <w:rFonts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B</m:t>
              </m:r>
            </m:sub>
          </m:sSub>
          <m:d>
            <m:dPr>
              <m:ctrlPr>
                <w:rPr>
                  <w:rFonts w:ascii="Cambria Math" w:hAnsi="Cambria Math" w:cs="Times New Roman"/>
                  <w:i/>
                  <w:sz w:val="22"/>
                </w:rPr>
              </m:ctrlPr>
            </m:dPr>
            <m:e>
              <m:r>
                <w:rPr>
                  <w:rFonts w:ascii="Cambria Math" w:hAnsi="Cambria Math" w:cs="Times New Roman"/>
                  <w:sz w:val="22"/>
                </w:rPr>
                <m:t>v</m:t>
              </m:r>
            </m:e>
          </m:d>
          <m:r>
            <w:rPr>
              <w:rFonts w:ascii="Cambria Math" w:hAnsi="Cambria Math" w:cs="Times New Roman"/>
              <w:sz w:val="22"/>
            </w:rPr>
            <m:t>=</m:t>
          </m:r>
          <m:nary>
            <m:naryPr>
              <m:chr m:val="∑"/>
              <m:limLoc m:val="undOvr"/>
              <m:supHide m:val="1"/>
              <m:ctrlPr>
                <w:rPr>
                  <w:rFonts w:ascii="Cambria Math" w:hAnsi="Cambria Math" w:cs="Times New Roman"/>
                  <w:i/>
                  <w:sz w:val="22"/>
                </w:rPr>
              </m:ctrlPr>
            </m:naryPr>
            <m:sub>
              <m:r>
                <w:rPr>
                  <w:rFonts w:ascii="Cambria Math" w:hAnsi="Cambria Math" w:cs="Times New Roman"/>
                  <w:sz w:val="22"/>
                </w:rPr>
                <m:t>s≠t≠v∈V</m:t>
              </m:r>
            </m: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st</m:t>
                      </m:r>
                    </m:sub>
                  </m:sSub>
                  <m:d>
                    <m:dPr>
                      <m:ctrlPr>
                        <w:rPr>
                          <w:rFonts w:ascii="Cambria Math" w:hAnsi="Cambria Math" w:cs="Times New Roman"/>
                          <w:i/>
                          <w:sz w:val="22"/>
                        </w:rPr>
                      </m:ctrlPr>
                    </m:dPr>
                    <m:e>
                      <m:r>
                        <w:rPr>
                          <w:rFonts w:ascii="Cambria Math" w:hAnsi="Cambria Math" w:cs="Times New Roman"/>
                          <w:sz w:val="22"/>
                        </w:rPr>
                        <m:t>v</m:t>
                      </m:r>
                    </m:e>
                  </m:d>
                </m:num>
                <m:den>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st</m:t>
                      </m:r>
                    </m:sub>
                  </m:sSub>
                </m:den>
              </m:f>
            </m:e>
          </m:nary>
        </m:oMath>
      </m:oMathPara>
    </w:p>
    <w:p w:rsidR="003046D3" w:rsidRPr="003046D3" w:rsidRDefault="003046D3" w:rsidP="00A51C54">
      <w:pPr>
        <w:rPr>
          <w:rFonts w:eastAsiaTheme="minorEastAsia"/>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Pr="003046D3">
        <w:t xml:space="preserve"> </w:t>
      </w:r>
      <w:proofErr w:type="gramStart"/>
      <w:r w:rsidRPr="003046D3">
        <w:t>is</w:t>
      </w:r>
      <w:proofErr w:type="gramEnd"/>
      <w:r w:rsidRPr="003046D3">
        <w:t xml:space="preserve"> the number of shortest paths between node s and t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Pr="003046D3">
        <w:t xml:space="preserve"> (v) is the number of shortest paths passing on a node v out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p>
    <w:p w:rsidR="003046D3" w:rsidRPr="003046D3" w:rsidRDefault="003046D3" w:rsidP="003046D3">
      <w:pPr>
        <w:numPr>
          <w:ilvl w:val="0"/>
          <w:numId w:val="10"/>
        </w:numPr>
        <w:spacing w:line="259" w:lineRule="auto"/>
        <w:contextualSpacing/>
        <w:jc w:val="left"/>
        <w:rPr>
          <w:rFonts w:asciiTheme="minorHAnsi" w:hAnsiTheme="minorHAnsi"/>
          <w:sz w:val="22"/>
        </w:rPr>
      </w:pPr>
      <w:r w:rsidRPr="0064628B">
        <w:t>Closeness: Reciprocal of total distance from node v to all other nodes in the network. Denoted by</w:t>
      </w:r>
      <w:r w:rsidRPr="003046D3">
        <w:rPr>
          <w:rFonts w:asciiTheme="minorHAnsi" w:hAnsiTheme="minorHAnsi"/>
          <w:sz w:val="22"/>
        </w:rPr>
        <w:t xml:space="preserve">: </w:t>
      </w:r>
    </w:p>
    <w:p w:rsidR="003046D3" w:rsidRPr="003046D3" w:rsidRDefault="003046D3"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C</m:t>
              </m:r>
            </m:e>
            <m:sub>
              <m:r>
                <w:rPr>
                  <w:rFonts w:ascii="Cambria Math" w:hAnsi="Cambria Math"/>
                  <w:sz w:val="22"/>
                </w:rPr>
                <m:t>C</m:t>
              </m:r>
            </m:sub>
          </m:sSub>
          <m:d>
            <m:dPr>
              <m:ctrlPr>
                <w:rPr>
                  <w:rFonts w:ascii="Cambria Math" w:hAnsi="Cambria Math"/>
                  <w:i/>
                  <w:sz w:val="22"/>
                </w:rPr>
              </m:ctrlPr>
            </m:dPr>
            <m:e>
              <m:r>
                <w:rPr>
                  <w:rFonts w:ascii="Cambria Math" w:hAnsi="Cambria Math"/>
                  <w:sz w:val="22"/>
                </w:rPr>
                <m:t>v</m:t>
              </m:r>
            </m:e>
          </m:d>
          <m:r>
            <w:rPr>
              <w:rFonts w:ascii="Cambria Math" w:hAnsi="Cambria Math"/>
              <w:sz w:val="22"/>
            </w:rPr>
            <m:t>=</m:t>
          </m:r>
          <m:f>
            <m:fPr>
              <m:ctrlPr>
                <w:rPr>
                  <w:rFonts w:ascii="Cambria Math" w:hAnsi="Cambria Math"/>
                  <w:i/>
                  <w:sz w:val="22"/>
                </w:rPr>
              </m:ctrlPr>
            </m:fPr>
            <m:num>
              <m:r>
                <w:rPr>
                  <w:rFonts w:ascii="Cambria Math" w:hAnsi="Cambria Math"/>
                  <w:sz w:val="22"/>
                </w:rPr>
                <m:t>1</m:t>
              </m:r>
            </m:num>
            <m:den>
              <m:nary>
                <m:naryPr>
                  <m:chr m:val="∑"/>
                  <m:limLoc m:val="undOvr"/>
                  <m:supHide m:val="1"/>
                  <m:ctrlPr>
                    <w:rPr>
                      <w:rFonts w:ascii="Cambria Math" w:hAnsi="Cambria Math"/>
                      <w:i/>
                      <w:sz w:val="22"/>
                    </w:rPr>
                  </m:ctrlPr>
                </m:naryPr>
                <m:sub>
                  <m:r>
                    <w:rPr>
                      <w:rFonts w:ascii="Cambria Math" w:hAnsi="Cambria Math"/>
                      <w:sz w:val="22"/>
                    </w:rPr>
                    <m:t>t∈V</m:t>
                  </m:r>
                  <m:d>
                    <m:dPr>
                      <m:begChr m:val="{"/>
                      <m:endChr m:val="}"/>
                      <m:ctrlPr>
                        <w:rPr>
                          <w:rFonts w:ascii="Cambria Math" w:hAnsi="Cambria Math"/>
                          <w:i/>
                          <w:sz w:val="22"/>
                        </w:rPr>
                      </m:ctrlPr>
                    </m:dPr>
                    <m:e>
                      <m:r>
                        <w:rPr>
                          <w:rFonts w:ascii="Cambria Math" w:hAnsi="Cambria Math"/>
                          <w:sz w:val="22"/>
                        </w:rPr>
                        <m:t>v</m:t>
                      </m:r>
                    </m:e>
                  </m:d>
                </m:sub>
                <m:sup/>
                <m:e>
                  <m:r>
                    <w:rPr>
                      <w:rFonts w:ascii="Cambria Math" w:hAnsi="Cambria Math"/>
                      <w:sz w:val="22"/>
                    </w:rPr>
                    <m:t>dist</m:t>
                  </m:r>
                  <m:d>
                    <m:dPr>
                      <m:ctrlPr>
                        <w:rPr>
                          <w:rFonts w:ascii="Cambria Math" w:hAnsi="Cambria Math"/>
                          <w:i/>
                          <w:sz w:val="22"/>
                        </w:rPr>
                      </m:ctrlPr>
                    </m:dPr>
                    <m:e>
                      <m:r>
                        <w:rPr>
                          <w:rFonts w:ascii="Cambria Math" w:hAnsi="Cambria Math"/>
                          <w:sz w:val="22"/>
                        </w:rPr>
                        <m:t>v,t</m:t>
                      </m:r>
                    </m:e>
                  </m:d>
                </m:e>
              </m:nary>
            </m:den>
          </m:f>
        </m:oMath>
      </m:oMathPara>
    </w:p>
    <w:p w:rsidR="003046D3" w:rsidRPr="003046D3" w:rsidRDefault="003046D3" w:rsidP="0064628B">
      <w:r w:rsidRPr="003046D3">
        <w:t xml:space="preserve">Where </w:t>
      </w:r>
      <w:proofErr w:type="spellStart"/>
      <w:proofErr w:type="gramStart"/>
      <w:r w:rsidRPr="003046D3">
        <w:t>dist</w:t>
      </w:r>
      <w:proofErr w:type="spellEnd"/>
      <w:r w:rsidRPr="003046D3">
        <w:t>(</w:t>
      </w:r>
      <w:proofErr w:type="spellStart"/>
      <w:proofErr w:type="gramEnd"/>
      <w:r w:rsidRPr="003046D3">
        <w:t>v,t</w:t>
      </w:r>
      <w:proofErr w:type="spellEnd"/>
      <w:r w:rsidRPr="003046D3">
        <w:t>) denotes the distance between node v and t.</w:t>
      </w:r>
    </w:p>
    <w:p w:rsidR="003046D3" w:rsidRPr="003046D3" w:rsidRDefault="003046D3" w:rsidP="0064628B">
      <w:r w:rsidRPr="003046D3">
        <w:t>Eccentricity: Maximum distance between a node v and all other nodes. Denoted by:</w:t>
      </w:r>
    </w:p>
    <w:p w:rsidR="003046D3" w:rsidRPr="003046D3" w:rsidRDefault="003046D3"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C</m:t>
              </m:r>
            </m:e>
            <m:sub>
              <m:r>
                <w:rPr>
                  <w:rFonts w:ascii="Cambria Math" w:hAnsi="Cambria Math"/>
                  <w:sz w:val="22"/>
                </w:rPr>
                <m:t>E</m:t>
              </m:r>
            </m:sub>
          </m:sSub>
          <m:d>
            <m:dPr>
              <m:ctrlPr>
                <w:rPr>
                  <w:rFonts w:ascii="Cambria Math" w:hAnsi="Cambria Math"/>
                  <w:i/>
                  <w:sz w:val="22"/>
                </w:rPr>
              </m:ctrlPr>
            </m:dPr>
            <m:e>
              <m:r>
                <w:rPr>
                  <w:rFonts w:ascii="Cambria Math" w:hAnsi="Cambria Math"/>
                  <w:sz w:val="22"/>
                </w:rPr>
                <m:t>v</m:t>
              </m:r>
            </m:e>
          </m:d>
          <m:r>
            <w:rPr>
              <w:rFonts w:ascii="Cambria Math" w:hAnsi="Cambria Math"/>
              <w:sz w:val="22"/>
            </w:rPr>
            <m:t>=</m:t>
          </m:r>
          <m:f>
            <m:fPr>
              <m:ctrlPr>
                <w:rPr>
                  <w:rFonts w:ascii="Cambria Math" w:hAnsi="Cambria Math"/>
                  <w:i/>
                  <w:sz w:val="22"/>
                </w:rPr>
              </m:ctrlPr>
            </m:fPr>
            <m:num>
              <m:r>
                <w:rPr>
                  <w:rFonts w:ascii="Cambria Math" w:hAnsi="Cambria Math"/>
                  <w:sz w:val="22"/>
                </w:rPr>
                <m:t>1</m:t>
              </m:r>
            </m:num>
            <m:den>
              <m:func>
                <m:funcPr>
                  <m:ctrlPr>
                    <w:rPr>
                      <w:rFonts w:ascii="Cambria Math" w:hAnsi="Cambria Math"/>
                      <w:i/>
                      <w:sz w:val="22"/>
                    </w:rPr>
                  </m:ctrlPr>
                </m:funcPr>
                <m:fName>
                  <m:r>
                    <m:rPr>
                      <m:sty m:val="p"/>
                    </m:rPr>
                    <w:rPr>
                      <w:rFonts w:ascii="Cambria Math" w:hAnsi="Cambria Math"/>
                      <w:sz w:val="22"/>
                    </w:rPr>
                    <m:t>max</m:t>
                  </m:r>
                </m:fName>
                <m:e>
                  <m:r>
                    <w:rPr>
                      <w:rFonts w:ascii="Cambria Math" w:hAnsi="Cambria Math"/>
                      <w:sz w:val="22"/>
                    </w:rPr>
                    <m:t>{dist</m:t>
                  </m:r>
                  <m:d>
                    <m:dPr>
                      <m:ctrlPr>
                        <w:rPr>
                          <w:rFonts w:ascii="Cambria Math" w:hAnsi="Cambria Math"/>
                          <w:i/>
                          <w:sz w:val="22"/>
                        </w:rPr>
                      </m:ctrlPr>
                    </m:dPr>
                    <m:e>
                      <m:r>
                        <w:rPr>
                          <w:rFonts w:ascii="Cambria Math" w:hAnsi="Cambria Math"/>
                          <w:sz w:val="22"/>
                        </w:rPr>
                        <m:t>u,v</m:t>
                      </m:r>
                    </m:e>
                  </m:d>
                  <m:r>
                    <w:rPr>
                      <w:rFonts w:ascii="Cambria Math" w:hAnsi="Cambria Math"/>
                      <w:sz w:val="22"/>
                    </w:rPr>
                    <m:t>:u∈V}</m:t>
                  </m:r>
                </m:e>
              </m:func>
            </m:den>
          </m:f>
        </m:oMath>
      </m:oMathPara>
    </w:p>
    <w:p w:rsidR="003046D3" w:rsidRPr="003046D3" w:rsidRDefault="003046D3" w:rsidP="003046D3">
      <w:pPr>
        <w:numPr>
          <w:ilvl w:val="0"/>
          <w:numId w:val="10"/>
        </w:numPr>
        <w:spacing w:line="259" w:lineRule="auto"/>
        <w:contextualSpacing/>
        <w:jc w:val="left"/>
        <w:rPr>
          <w:rFonts w:asciiTheme="minorHAnsi" w:hAnsiTheme="minorHAnsi"/>
          <w:sz w:val="22"/>
        </w:rPr>
      </w:pPr>
      <w:r w:rsidRPr="0064628B">
        <w:t>DMNC: Density of the Maximum Neighborhood Component of a node. Denoted by:</w:t>
      </w:r>
      <w:r w:rsidRPr="003046D3">
        <w:rPr>
          <w:rFonts w:asciiTheme="minorHAnsi" w:hAnsiTheme="minorHAnsi"/>
          <w:sz w:val="22"/>
        </w:rPr>
        <w:t xml:space="preserve"> </w:t>
      </w:r>
    </w:p>
    <w:p w:rsidR="003046D3" w:rsidRPr="003046D3" w:rsidRDefault="003046D3" w:rsidP="003046D3">
      <w:pPr>
        <w:spacing w:line="259" w:lineRule="auto"/>
        <w:jc w:val="left"/>
        <w:rPr>
          <w:rFonts w:asciiTheme="minorHAnsi" w:eastAsiaTheme="minorEastAsia" w:hAnsiTheme="minorHAnsi"/>
          <w:sz w:val="22"/>
        </w:rPr>
      </w:pPr>
      <m:oMathPara>
        <m:oMath>
          <m:f>
            <m:fPr>
              <m:ctrlPr>
                <w:rPr>
                  <w:rFonts w:ascii="Cambria Math" w:hAnsi="Cambria Math"/>
                  <w:i/>
                  <w:sz w:val="22"/>
                </w:rPr>
              </m:ctrlPr>
            </m:fPr>
            <m:num>
              <m:r>
                <w:rPr>
                  <w:rFonts w:ascii="Cambria Math" w:hAnsi="Cambria Math"/>
                  <w:sz w:val="22"/>
                </w:rPr>
                <m:t>|E</m:t>
              </m:r>
              <m:d>
                <m:dPr>
                  <m:ctrlPr>
                    <w:rPr>
                      <w:rFonts w:ascii="Cambria Math" w:hAnsi="Cambria Math"/>
                      <w:i/>
                      <w:sz w:val="22"/>
                    </w:rPr>
                  </m:ctrlPr>
                </m:dPr>
                <m:e>
                  <m:r>
                    <w:rPr>
                      <w:rFonts w:ascii="Cambria Math" w:hAnsi="Cambria Math"/>
                      <w:sz w:val="22"/>
                    </w:rPr>
                    <m:t>MNC</m:t>
                  </m:r>
                  <m:d>
                    <m:dPr>
                      <m:ctrlPr>
                        <w:rPr>
                          <w:rFonts w:ascii="Cambria Math" w:hAnsi="Cambria Math"/>
                          <w:i/>
                          <w:sz w:val="22"/>
                        </w:rPr>
                      </m:ctrlPr>
                    </m:dPr>
                    <m:e>
                      <m:r>
                        <w:rPr>
                          <w:rFonts w:ascii="Cambria Math" w:hAnsi="Cambria Math"/>
                          <w:sz w:val="22"/>
                        </w:rPr>
                        <m:t>v</m:t>
                      </m:r>
                    </m:e>
                  </m:d>
                </m:e>
              </m:d>
              <m:r>
                <w:rPr>
                  <w:rFonts w:ascii="Cambria Math" w:hAnsi="Cambria Math"/>
                  <w:sz w:val="22"/>
                </w:rPr>
                <m:t>|</m:t>
              </m:r>
            </m:num>
            <m:den>
              <m:sSup>
                <m:sSupPr>
                  <m:ctrlPr>
                    <w:rPr>
                      <w:rFonts w:ascii="Cambria Math" w:hAnsi="Cambria Math"/>
                      <w:i/>
                      <w:sz w:val="22"/>
                    </w:rPr>
                  </m:ctrlPr>
                </m:sSupPr>
                <m:e>
                  <m:r>
                    <w:rPr>
                      <w:rFonts w:ascii="Cambria Math" w:hAnsi="Cambria Math"/>
                      <w:sz w:val="22"/>
                    </w:rPr>
                    <m:t>|V</m:t>
                  </m:r>
                  <m:d>
                    <m:dPr>
                      <m:ctrlPr>
                        <w:rPr>
                          <w:rFonts w:ascii="Cambria Math" w:hAnsi="Cambria Math"/>
                          <w:i/>
                          <w:sz w:val="22"/>
                        </w:rPr>
                      </m:ctrlPr>
                    </m:dPr>
                    <m:e>
                      <m:r>
                        <w:rPr>
                          <w:rFonts w:ascii="Cambria Math" w:hAnsi="Cambria Math"/>
                          <w:sz w:val="22"/>
                        </w:rPr>
                        <m:t>MNC</m:t>
                      </m:r>
                      <m:d>
                        <m:dPr>
                          <m:ctrlPr>
                            <w:rPr>
                              <w:rFonts w:ascii="Cambria Math" w:hAnsi="Cambria Math"/>
                              <w:i/>
                              <w:sz w:val="22"/>
                            </w:rPr>
                          </m:ctrlPr>
                        </m:dPr>
                        <m:e>
                          <m:r>
                            <w:rPr>
                              <w:rFonts w:ascii="Cambria Math" w:hAnsi="Cambria Math"/>
                              <w:sz w:val="22"/>
                            </w:rPr>
                            <m:t>v</m:t>
                          </m:r>
                        </m:e>
                      </m:d>
                    </m:e>
                  </m:d>
                  <m:r>
                    <w:rPr>
                      <w:rFonts w:ascii="Cambria Math" w:hAnsi="Cambria Math"/>
                      <w:sz w:val="22"/>
                    </w:rPr>
                    <m:t>|</m:t>
                  </m:r>
                </m:e>
                <m:sup>
                  <m:r>
                    <w:rPr>
                      <w:rFonts w:ascii="Cambria Math" w:hAnsi="Cambria Math"/>
                      <w:sz w:val="22"/>
                    </w:rPr>
                    <m:t>ε</m:t>
                  </m:r>
                </m:sup>
              </m:sSup>
            </m:den>
          </m:f>
        </m:oMath>
      </m:oMathPara>
    </w:p>
    <w:p w:rsidR="003046D3" w:rsidRPr="003046D3" w:rsidRDefault="003046D3" w:rsidP="0064628B">
      <w:r w:rsidRPr="003046D3">
        <w:t xml:space="preserve">Where </w:t>
      </w:r>
      <m:oMath>
        <m:r>
          <w:rPr>
            <w:rFonts w:ascii="Cambria Math" w:hAnsi="Cambria Math"/>
          </w:rPr>
          <m:t>1≤ε≤2</m:t>
        </m:r>
      </m:oMath>
    </w:p>
    <w:p w:rsidR="003046D3" w:rsidRPr="003046D3" w:rsidRDefault="003046D3" w:rsidP="003046D3">
      <w:pPr>
        <w:numPr>
          <w:ilvl w:val="0"/>
          <w:numId w:val="10"/>
        </w:numPr>
        <w:spacing w:line="259" w:lineRule="auto"/>
        <w:contextualSpacing/>
        <w:jc w:val="left"/>
        <w:rPr>
          <w:rFonts w:asciiTheme="minorHAnsi" w:eastAsiaTheme="minorEastAsia" w:hAnsiTheme="minorHAnsi"/>
          <w:sz w:val="22"/>
        </w:rPr>
      </w:pPr>
      <w:r w:rsidRPr="0064628B">
        <w:t>Lobby index: Defines the biggest integer k such that the node has at least k neighbors which have degree of at least k.</w:t>
      </w:r>
      <w:r w:rsidRPr="003046D3">
        <w:rPr>
          <w:rFonts w:asciiTheme="minorHAnsi" w:eastAsiaTheme="minorEastAsia" w:hAnsiTheme="minorHAnsi"/>
          <w:sz w:val="22"/>
        </w:rPr>
        <w:t xml:space="preserve"> </w:t>
      </w:r>
    </w:p>
    <w:p w:rsidR="003046D3" w:rsidRPr="003046D3" w:rsidRDefault="003046D3" w:rsidP="003046D3">
      <w:pPr>
        <w:numPr>
          <w:ilvl w:val="0"/>
          <w:numId w:val="10"/>
        </w:numPr>
        <w:spacing w:line="259" w:lineRule="auto"/>
        <w:contextualSpacing/>
        <w:jc w:val="left"/>
        <w:rPr>
          <w:rFonts w:asciiTheme="minorHAnsi" w:hAnsiTheme="minorHAnsi"/>
          <w:sz w:val="22"/>
        </w:rPr>
      </w:pPr>
      <w:r w:rsidRPr="0064628B">
        <w:t>Leverage: Relationship between the degree of a node and the degree of all of its neighbors, averaged over the total number of neighbors. Denoted by:</w:t>
      </w:r>
      <w:r w:rsidRPr="003046D3">
        <w:rPr>
          <w:rFonts w:asciiTheme="minorHAnsi" w:hAnsiTheme="minorHAnsi"/>
          <w:sz w:val="22"/>
        </w:rPr>
        <w:t xml:space="preserve"> </w:t>
      </w:r>
    </w:p>
    <w:p w:rsidR="003046D3" w:rsidRPr="003046D3" w:rsidRDefault="003046D3"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l</m:t>
              </m:r>
            </m:e>
            <m:sub>
              <m:r>
                <w:rPr>
                  <w:rFonts w:ascii="Cambria Math" w:hAnsi="Cambria Math"/>
                  <w:sz w:val="22"/>
                </w:rPr>
                <m:t>i</m:t>
              </m:r>
            </m:sub>
          </m:sSub>
          <m:r>
            <w:rPr>
              <w:rFonts w:ascii="Cambria Math" w:hAnsi="Cambria Math"/>
              <w:sz w:val="22"/>
            </w:rPr>
            <m:t>=</m:t>
          </m:r>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den>
          </m:f>
          <m:nary>
            <m:naryPr>
              <m:chr m:val="∑"/>
              <m:limLoc m:val="undOvr"/>
              <m:supHide m:val="1"/>
              <m:ctrlPr>
                <w:rPr>
                  <w:rFonts w:ascii="Cambria Math" w:hAnsi="Cambria Math"/>
                  <w:i/>
                  <w:sz w:val="22"/>
                </w:rPr>
              </m:ctrlPr>
            </m:naryPr>
            <m:sub>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sub>
            <m:sup/>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j</m:t>
                      </m:r>
                    </m:sub>
                  </m:sSub>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j</m:t>
                      </m:r>
                    </m:sub>
                  </m:sSub>
                </m:den>
              </m:f>
            </m:e>
          </m:nary>
        </m:oMath>
      </m:oMathPara>
    </w:p>
    <w:p w:rsidR="003046D3" w:rsidRPr="003046D3" w:rsidRDefault="003046D3" w:rsidP="003046D3">
      <w:pPr>
        <w:numPr>
          <w:ilvl w:val="0"/>
          <w:numId w:val="11"/>
        </w:numPr>
        <w:spacing w:line="259" w:lineRule="auto"/>
        <w:contextualSpacing/>
        <w:jc w:val="left"/>
        <w:rPr>
          <w:rFonts w:asciiTheme="minorHAnsi" w:hAnsiTheme="minorHAnsi"/>
          <w:sz w:val="22"/>
        </w:rPr>
      </w:pPr>
      <w:r w:rsidRPr="003046D3">
        <w:rPr>
          <w:rFonts w:asciiTheme="minorHAnsi" w:hAnsiTheme="minorHAnsi"/>
          <w:sz w:val="22"/>
        </w:rPr>
        <w:t xml:space="preserve">Local bridging: </w:t>
      </w:r>
      <w:hyperlink r:id="rId7" w:history="1">
        <w:r w:rsidRPr="003046D3">
          <w:rPr>
            <w:rFonts w:asciiTheme="minorHAnsi" w:hAnsiTheme="minorHAnsi"/>
            <w:color w:val="0563C1" w:themeColor="hyperlink"/>
            <w:sz w:val="22"/>
            <w:u w:val="single"/>
          </w:rPr>
          <w:t>https://www.centiserver.org/centrality/Local_Bridging_Centrality/</w:t>
        </w:r>
      </w:hyperlink>
      <w:r w:rsidRPr="003046D3">
        <w:rPr>
          <w:rFonts w:asciiTheme="minorHAnsi" w:hAnsiTheme="minorHAnsi"/>
          <w:sz w:val="22"/>
        </w:rPr>
        <w:t xml:space="preserve"> </w:t>
      </w:r>
      <w:r w:rsidRPr="003046D3">
        <w:rPr>
          <w:rFonts w:asciiTheme="minorHAnsi" w:hAnsiTheme="minorHAnsi"/>
          <w:i/>
          <w:iCs/>
          <w:color w:val="FF0000"/>
          <w:sz w:val="22"/>
        </w:rPr>
        <w:t>// COPY PASTING THE LINK CAUSE I CANNOT WRITE THIS</w:t>
      </w:r>
    </w:p>
    <w:p w:rsidR="003046D3" w:rsidRPr="003046D3" w:rsidRDefault="003046D3" w:rsidP="003046D3">
      <w:pPr>
        <w:spacing w:line="259" w:lineRule="auto"/>
        <w:jc w:val="left"/>
        <w:rPr>
          <w:rFonts w:asciiTheme="minorHAnsi" w:hAnsiTheme="minorHAnsi"/>
          <w:sz w:val="22"/>
        </w:rPr>
      </w:pPr>
    </w:p>
    <w:p w:rsidR="003046D3" w:rsidRPr="003046D3" w:rsidRDefault="003046D3" w:rsidP="003046D3">
      <w:pPr>
        <w:keepNext/>
        <w:spacing w:after="200" w:line="240" w:lineRule="auto"/>
        <w:jc w:val="left"/>
        <w:rPr>
          <w:rFonts w:asciiTheme="minorHAnsi" w:hAnsiTheme="minorHAnsi"/>
          <w:i/>
          <w:iCs/>
          <w:color w:val="44546A" w:themeColor="text2"/>
          <w:sz w:val="18"/>
          <w:szCs w:val="18"/>
        </w:rPr>
      </w:pPr>
      <w:r w:rsidRPr="003046D3">
        <w:rPr>
          <w:rFonts w:asciiTheme="minorHAnsi" w:hAnsiTheme="minorHAnsi"/>
          <w:i/>
          <w:iCs/>
          <w:color w:val="44546A" w:themeColor="text2"/>
          <w:sz w:val="18"/>
          <w:szCs w:val="18"/>
        </w:rPr>
        <w:t xml:space="preserve">Table </w:t>
      </w:r>
      <w:r w:rsidRPr="003046D3">
        <w:rPr>
          <w:rFonts w:asciiTheme="minorHAnsi" w:hAnsiTheme="minorHAnsi"/>
          <w:i/>
          <w:iCs/>
          <w:color w:val="44546A" w:themeColor="text2"/>
          <w:sz w:val="18"/>
          <w:szCs w:val="18"/>
        </w:rPr>
        <w:fldChar w:fldCharType="begin"/>
      </w:r>
      <w:r w:rsidRPr="003046D3">
        <w:rPr>
          <w:rFonts w:asciiTheme="minorHAnsi" w:hAnsiTheme="minorHAnsi"/>
          <w:i/>
          <w:iCs/>
          <w:color w:val="44546A" w:themeColor="text2"/>
          <w:sz w:val="18"/>
          <w:szCs w:val="18"/>
        </w:rPr>
        <w:instrText xml:space="preserve"> SEQ Table \* ARABIC </w:instrText>
      </w:r>
      <w:r w:rsidRPr="003046D3">
        <w:rPr>
          <w:rFonts w:asciiTheme="minorHAnsi" w:hAnsiTheme="minorHAnsi"/>
          <w:i/>
          <w:iCs/>
          <w:color w:val="44546A" w:themeColor="text2"/>
          <w:sz w:val="18"/>
          <w:szCs w:val="18"/>
        </w:rPr>
        <w:fldChar w:fldCharType="separate"/>
      </w:r>
      <w:r w:rsidRPr="003046D3">
        <w:rPr>
          <w:rFonts w:asciiTheme="minorHAnsi" w:hAnsiTheme="minorHAnsi"/>
          <w:i/>
          <w:iCs/>
          <w:noProof/>
          <w:color w:val="44546A" w:themeColor="text2"/>
          <w:sz w:val="18"/>
          <w:szCs w:val="18"/>
        </w:rPr>
        <w:t>1</w:t>
      </w:r>
      <w:r w:rsidRPr="003046D3">
        <w:rPr>
          <w:rFonts w:asciiTheme="minorHAnsi" w:hAnsiTheme="minorHAnsi"/>
          <w:i/>
          <w:iCs/>
          <w:noProof/>
          <w:color w:val="44546A" w:themeColor="text2"/>
          <w:sz w:val="18"/>
          <w:szCs w:val="18"/>
        </w:rPr>
        <w:fldChar w:fldCharType="end"/>
      </w:r>
      <w:r w:rsidRPr="003046D3">
        <w:rPr>
          <w:rFonts w:asciiTheme="minorHAnsi" w:hAnsiTheme="minorHAnsi"/>
          <w:i/>
          <w:iCs/>
          <w:color w:val="44546A" w:themeColor="text2"/>
          <w:sz w:val="18"/>
          <w:szCs w:val="18"/>
        </w:rPr>
        <w:t xml:space="preserve"> Node centralities VS Community/Clique Centralities</w:t>
      </w:r>
    </w:p>
    <w:tbl>
      <w:tblPr>
        <w:tblStyle w:val="TableGrid1"/>
        <w:tblW w:w="0" w:type="auto"/>
        <w:tblLook w:val="04A0" w:firstRow="1" w:lastRow="0" w:firstColumn="1" w:lastColumn="0" w:noHBand="0" w:noVBand="1"/>
      </w:tblPr>
      <w:tblGrid>
        <w:gridCol w:w="2875"/>
        <w:gridCol w:w="3510"/>
        <w:gridCol w:w="2965"/>
      </w:tblGrid>
      <w:tr w:rsidR="003046D3" w:rsidRPr="003046D3" w:rsidTr="002638FA">
        <w:tc>
          <w:tcPr>
            <w:tcW w:w="2875" w:type="dxa"/>
            <w:shd w:val="clear" w:color="auto" w:fill="C5E0B3" w:themeFill="accent6" w:themeFillTint="66"/>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Node Centrality</w:t>
            </w:r>
          </w:p>
        </w:tc>
        <w:tc>
          <w:tcPr>
            <w:tcW w:w="3510" w:type="dxa"/>
            <w:shd w:val="clear" w:color="auto" w:fill="C5E0B3" w:themeFill="accent6" w:themeFillTint="66"/>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Community Centrality</w:t>
            </w:r>
          </w:p>
        </w:tc>
        <w:tc>
          <w:tcPr>
            <w:tcW w:w="2965" w:type="dxa"/>
            <w:shd w:val="clear" w:color="auto" w:fill="C5E0B3" w:themeFill="accent6" w:themeFillTint="66"/>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Both Node and Community</w:t>
            </w: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Degree</w:t>
            </w:r>
          </w:p>
        </w:tc>
        <w:tc>
          <w:tcPr>
            <w:tcW w:w="3510"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DMNC</w:t>
            </w:r>
          </w:p>
        </w:tc>
        <w:tc>
          <w:tcPr>
            <w:tcW w:w="296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Leverage</w:t>
            </w: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Eigenvector</w:t>
            </w:r>
          </w:p>
        </w:tc>
        <w:tc>
          <w:tcPr>
            <w:tcW w:w="3510"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Lobby index</w:t>
            </w:r>
          </w:p>
        </w:tc>
        <w:tc>
          <w:tcPr>
            <w:tcW w:w="296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Eccentricity</w:t>
            </w: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Pagerank</w:t>
            </w:r>
          </w:p>
        </w:tc>
        <w:tc>
          <w:tcPr>
            <w:tcW w:w="3510"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Local bridging</w:t>
            </w: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Authority</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Hubscore</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Betweenness</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Closeness</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bl>
    <w:p w:rsidR="003046D3" w:rsidRPr="003046D3" w:rsidRDefault="003046D3" w:rsidP="003046D3">
      <w:pPr>
        <w:spacing w:line="259" w:lineRule="auto"/>
        <w:jc w:val="left"/>
        <w:rPr>
          <w:rFonts w:asciiTheme="minorHAnsi" w:hAnsiTheme="minorHAnsi"/>
          <w:sz w:val="22"/>
        </w:rPr>
      </w:pPr>
    </w:p>
    <w:p w:rsidR="00C16E09" w:rsidRDefault="00C16E09" w:rsidP="00832B88">
      <w:r>
        <w:br w:type="page"/>
      </w:r>
    </w:p>
    <w:p w:rsidR="00B3223C" w:rsidRPr="00B31FA9" w:rsidRDefault="00B31FA9" w:rsidP="00B31FA9">
      <w:pPr>
        <w:spacing w:line="259" w:lineRule="auto"/>
        <w:jc w:val="left"/>
        <w:rPr>
          <w:rFonts w:eastAsiaTheme="majorEastAsia" w:cstheme="majorBidi"/>
          <w:b/>
          <w:color w:val="000000" w:themeColor="text1"/>
          <w:sz w:val="44"/>
          <w:szCs w:val="44"/>
        </w:rPr>
      </w:pPr>
      <w:bookmarkStart w:id="2" w:name="_Toc52317900"/>
      <w:r w:rsidRPr="00B31FA9">
        <w:rPr>
          <w:noProof/>
          <w:lang w:bidi="bn-BD"/>
        </w:rPr>
        <w:lastRenderedPageBreak/>
        <mc:AlternateContent>
          <mc:Choice Requires="wps">
            <w:drawing>
              <wp:anchor distT="0" distB="0" distL="114300" distR="114300" simplePos="0" relativeHeight="251677696" behindDoc="0" locked="0" layoutInCell="1" allowOverlap="1" wp14:anchorId="69E1A8F8" wp14:editId="111C0EDC">
                <wp:simplePos x="0" y="0"/>
                <wp:positionH relativeFrom="margin">
                  <wp:posOffset>-229870</wp:posOffset>
                </wp:positionH>
                <wp:positionV relativeFrom="paragraph">
                  <wp:posOffset>-124593</wp:posOffset>
                </wp:positionV>
                <wp:extent cx="6400800" cy="0"/>
                <wp:effectExtent l="0" t="19050" r="19050" b="19050"/>
                <wp:wrapNone/>
                <wp:docPr id="164" name="Straight Connector 16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85176B7" id="Straight Connector 164" o:spid="_x0000_s1026" style="position:absolute;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18.1pt,-9.8pt" to="485.9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" strokecolor="black [3200]" strokeweight="2.25pt">
                <v:stroke joinstyle="miter"/>
                <w10:wrap anchorx="margin"/>
              </v:line>
            </w:pict>
          </mc:Fallback>
        </mc:AlternateContent>
      </w:r>
      <w:r w:rsidRPr="00B31FA9">
        <w:t>CHAPTER 3: L</w:t>
      </w:r>
      <w:r w:rsidRPr="00B31FA9">
        <w:rPr>
          <w:sz w:val="36"/>
          <w:szCs w:val="36"/>
        </w:rPr>
        <w:t>ITERATURE</w:t>
      </w:r>
      <w:r w:rsidRPr="00B31FA9">
        <w:t xml:space="preserve"> R</w:t>
      </w:r>
      <w:r w:rsidRPr="00B31FA9">
        <w:rPr>
          <w:sz w:val="36"/>
          <w:szCs w:val="36"/>
        </w:rPr>
        <w:t>EVIEW</w:t>
      </w:r>
      <w:r w:rsidR="00B3223C" w:rsidRPr="00B31FA9">
        <w:br w:type="page"/>
      </w:r>
      <w:r>
        <w:lastRenderedPageBreak/>
        <w:br w:type="page"/>
      </w:r>
    </w:p>
    <w:p w:rsidR="00C16E09" w:rsidRDefault="00C16E09" w:rsidP="00B31FA9">
      <w:pPr>
        <w:pStyle w:val="Heading1"/>
        <w:rPr>
          <w:rFonts w:cs="Times New Roman"/>
        </w:rPr>
      </w:pPr>
      <w:r w:rsidRPr="00FC5CA7">
        <w:rPr>
          <w:noProof/>
          <w:lang w:bidi="bn-BD"/>
        </w:rPr>
        <w:lastRenderedPageBreak/>
        <mc:AlternateContent>
          <mc:Choice Requires="wps">
            <w:drawing>
              <wp:anchor distT="0" distB="0" distL="114300" distR="114300" simplePos="0" relativeHeight="251664384" behindDoc="0" locked="0" layoutInCell="1" allowOverlap="1" wp14:anchorId="2D94F4F5" wp14:editId="46862F73">
                <wp:simplePos x="0" y="0"/>
                <wp:positionH relativeFrom="margin">
                  <wp:align>center</wp:align>
                </wp:positionH>
                <wp:positionV relativeFrom="paragraph">
                  <wp:posOffset>-9525</wp:posOffset>
                </wp:positionV>
                <wp:extent cx="6400800" cy="0"/>
                <wp:effectExtent l="0" t="19050" r="19050" b="19050"/>
                <wp:wrapNone/>
                <wp:docPr id="6" name="Straight Connector 6"/>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39C2887" id="Straight Connector 6" o:spid="_x0000_s1026" style="position:absolute;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W2sAjs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t>CHAPTER</w:t>
      </w:r>
      <w:r w:rsidR="00B31FA9">
        <w:t xml:space="preserve"> 4</w:t>
      </w:r>
      <w:r>
        <w:t>: D</w:t>
      </w:r>
      <w:r w:rsidRPr="00C16E09">
        <w:t>ATASETS</w:t>
      </w:r>
      <w:bookmarkEnd w:id="2"/>
    </w:p>
    <w:p w:rsidR="00C16E09" w:rsidRDefault="00C16E09" w:rsidP="00C16E09"/>
    <w:p w:rsidR="00786F4E" w:rsidRDefault="00C16E09" w:rsidP="00786F4E">
      <w:r>
        <w:br w:type="page"/>
      </w:r>
      <w:bookmarkStart w:id="3" w:name="_Toc52317913"/>
      <w:r w:rsidR="002638FA" w:rsidRPr="002638FA">
        <w:lastRenderedPageBreak/>
        <w:t>The datasets used in this study belong to the following categories: Social Networks, Citation Networks, Collaboration Networks, Product Co-Purchase Networks, Communication networks, Internet P2P networks, Ground Truth Networks and Signed Networks. The description of each network are given below.</w:t>
      </w:r>
      <w:bookmarkStart w:id="4" w:name="_Toc52317901"/>
    </w:p>
    <w:p w:rsidR="002638FA" w:rsidRPr="00786F4E" w:rsidRDefault="00B31FA9" w:rsidP="00786F4E">
      <w:pPr>
        <w:pStyle w:val="Heading2"/>
        <w:rPr>
          <w:rFonts w:eastAsiaTheme="minorHAnsi" w:cstheme="minorBidi"/>
          <w:color w:val="auto"/>
          <w:sz w:val="24"/>
          <w:szCs w:val="22"/>
        </w:rPr>
      </w:pPr>
      <w:r>
        <w:t>4</w:t>
      </w:r>
      <w:r w:rsidR="00786F4E">
        <w:t>.1</w:t>
      </w:r>
      <w:r w:rsidR="00786F4E">
        <w:tab/>
      </w:r>
      <w:r w:rsidR="002638FA" w:rsidRPr="00786F4E">
        <w:t>Social Network</w:t>
      </w:r>
      <w:bookmarkStart w:id="5" w:name="_Toc52317902"/>
      <w:bookmarkEnd w:id="4"/>
    </w:p>
    <w:p w:rsidR="002638FA" w:rsidRPr="002638FA" w:rsidRDefault="00B31FA9" w:rsidP="00786F4E">
      <w:pPr>
        <w:pStyle w:val="Heading3"/>
      </w:pPr>
      <w:r>
        <w:t>4</w:t>
      </w:r>
      <w:r w:rsidR="00786F4E">
        <w:t>.</w:t>
      </w:r>
      <w:r w:rsidR="00371E73">
        <w:t>1.1</w:t>
      </w:r>
      <w:r w:rsidR="00371E73">
        <w:tab/>
      </w:r>
      <w:r w:rsidR="002638FA" w:rsidRPr="002638FA">
        <w:t>Ego Networks (Facebook and Twitter)</w:t>
      </w:r>
      <w:bookmarkEnd w:id="5"/>
    </w:p>
    <w:p w:rsidR="002638FA" w:rsidRPr="002638FA" w:rsidRDefault="002638FA" w:rsidP="007F2C9D">
      <w:r w:rsidRPr="002638FA">
        <w:t>The Ego networks are essentially networks centered around one particular node. Such networks are formed by taking one node, and finding all the vertices that are directly connected to it while also finding the connections between those vertices. Two ego networks have been used in this research, namely the “Ego-Facebook” dataset which contains 4039 nodes and 88233 edges as it combines 10 ego networks, and “Ego-Twitter” dataset which contains 81306 nodes and 2420765 edges. The Facebook ego networks were collected by Facebook users willingly using an app and twitter information was collected using web crawlers.</w:t>
      </w:r>
    </w:p>
    <w:p w:rsidR="002638FA" w:rsidRPr="002638FA" w:rsidRDefault="00B31FA9" w:rsidP="00786F4E">
      <w:pPr>
        <w:pStyle w:val="Heading3"/>
      </w:pPr>
      <w:bookmarkStart w:id="6" w:name="_Toc52317903"/>
      <w:r>
        <w:t>4</w:t>
      </w:r>
      <w:r w:rsidR="00786F4E">
        <w:t>.</w:t>
      </w:r>
      <w:r w:rsidR="00371E73">
        <w:t>1.2</w:t>
      </w:r>
      <w:r w:rsidR="00371E73">
        <w:tab/>
      </w:r>
      <w:r w:rsidR="002638FA" w:rsidRPr="002638FA">
        <w:t>Page to Page Networks (Facebook)</w:t>
      </w:r>
      <w:bookmarkEnd w:id="6"/>
    </w:p>
    <w:p w:rsidR="002638FA" w:rsidRPr="002638FA" w:rsidRDefault="002638FA" w:rsidP="007F2C9D">
      <w:r w:rsidRPr="002638FA">
        <w:t>Another type of network is formed between pages instead of account-holders. The “</w:t>
      </w:r>
      <w:proofErr w:type="spellStart"/>
      <w:r w:rsidRPr="002638FA">
        <w:t>Gemsec</w:t>
      </w:r>
      <w:proofErr w:type="spellEnd"/>
      <w:r w:rsidRPr="002638FA">
        <w:t xml:space="preserve">-Facebook” datasets consist of networks of 8 different categories- Artists (50515 nodes and 819306 edges), Athletes (13866 nodes and 86858 edges), Company (14113 nodes and 52310 edges), Government (7057 nodes and 89455 edges), New sites (27917 nodes and 206259 edges), Politicians (5908 nodes and 41729 edges), Public figures (11565 nodes and 67114 edges), and </w:t>
      </w:r>
      <w:proofErr w:type="spellStart"/>
      <w:r w:rsidRPr="002638FA">
        <w:t>Tv</w:t>
      </w:r>
      <w:proofErr w:type="spellEnd"/>
      <w:r w:rsidRPr="002638FA">
        <w:t xml:space="preserve"> shows (3892 nodes and 17262 edges). Each individual dataset consists of verified Facebook pages of that category, and edges exist between pages that like each other.</w:t>
      </w:r>
    </w:p>
    <w:p w:rsidR="002638FA" w:rsidRPr="002638FA" w:rsidRDefault="00B31FA9" w:rsidP="00786F4E">
      <w:pPr>
        <w:pStyle w:val="Heading3"/>
      </w:pPr>
      <w:bookmarkStart w:id="7" w:name="_Toc52317904"/>
      <w:r>
        <w:t>4</w:t>
      </w:r>
      <w:r w:rsidR="00786F4E">
        <w:t>.</w:t>
      </w:r>
      <w:r w:rsidR="00371E73">
        <w:t>1.3</w:t>
      </w:r>
      <w:r w:rsidR="00371E73">
        <w:tab/>
      </w:r>
      <w:r w:rsidR="002638FA" w:rsidRPr="002638FA">
        <w:t>Twitch</w:t>
      </w:r>
      <w:bookmarkEnd w:id="7"/>
      <w:r w:rsidR="002638FA" w:rsidRPr="002638FA">
        <w:t xml:space="preserve"> </w:t>
      </w:r>
    </w:p>
    <w:p w:rsidR="002638FA" w:rsidRPr="002638FA" w:rsidRDefault="002638FA" w:rsidP="007F2C9D">
      <w:r w:rsidRPr="002638FA">
        <w:t>Twitch is a website on which people can livestream, and it is used mostly by gamers. The “</w:t>
      </w:r>
      <w:proofErr w:type="spellStart"/>
      <w:r w:rsidRPr="002638FA">
        <w:t>Musae</w:t>
      </w:r>
      <w:proofErr w:type="spellEnd"/>
      <w:r w:rsidRPr="002638FA">
        <w:t xml:space="preserve">-twitch” datasets consists of 6 networks – DE (9498 nodes and 153138 edges), ENGB (7126 nodes and 35324 edges), ES (4648 nodes and 59382 edges), FR (6549 nodes and 112666 edges), PTBR (1912 nodes and 31299 edges), </w:t>
      </w:r>
      <w:proofErr w:type="gramStart"/>
      <w:r w:rsidRPr="002638FA">
        <w:t>RU</w:t>
      </w:r>
      <w:proofErr w:type="gramEnd"/>
      <w:r w:rsidRPr="002638FA">
        <w:t xml:space="preserve"> (4385 nodes and 37304 edges) - divided by the languages used by the streamers. The edges represent friendships between the streamers. The data was collected on May 2018.</w:t>
      </w:r>
    </w:p>
    <w:p w:rsidR="002638FA" w:rsidRPr="002638FA" w:rsidRDefault="00B31FA9" w:rsidP="00786F4E">
      <w:pPr>
        <w:pStyle w:val="Heading3"/>
      </w:pPr>
      <w:bookmarkStart w:id="8" w:name="_Toc52317905"/>
      <w:r>
        <w:lastRenderedPageBreak/>
        <w:t>4</w:t>
      </w:r>
      <w:r w:rsidR="00786F4E">
        <w:t>.</w:t>
      </w:r>
      <w:r w:rsidR="003A4BDE">
        <w:t>1.4</w:t>
      </w:r>
      <w:r w:rsidR="003A4BDE">
        <w:tab/>
      </w:r>
      <w:r w:rsidR="002638FA" w:rsidRPr="002638FA">
        <w:t>Last.fm</w:t>
      </w:r>
      <w:bookmarkEnd w:id="8"/>
    </w:p>
    <w:p w:rsidR="002638FA" w:rsidRDefault="002638FA" w:rsidP="007F2C9D">
      <w:r w:rsidRPr="002638FA">
        <w:t>Last.fm is a website that has been providing music services since 2003. The “Feather-</w:t>
      </w:r>
      <w:proofErr w:type="spellStart"/>
      <w:r w:rsidRPr="002638FA">
        <w:t>lastfm</w:t>
      </w:r>
      <w:proofErr w:type="spellEnd"/>
      <w:r w:rsidRPr="002638FA">
        <w:t xml:space="preserve">-social” dataset contains a social network of </w:t>
      </w:r>
      <w:proofErr w:type="spellStart"/>
      <w:r w:rsidRPr="002638FA">
        <w:t>LastFM</w:t>
      </w:r>
      <w:proofErr w:type="spellEnd"/>
      <w:r w:rsidRPr="002638FA">
        <w:t xml:space="preserve"> users which was collected in March 2020. The nodes represent users residing in Asian countries and edges represent mutual follow relationships. It has 7624 nodes and 27806 edges.</w:t>
      </w:r>
    </w:p>
    <w:p w:rsidR="00A12872" w:rsidRPr="002638FA" w:rsidRDefault="00A12872" w:rsidP="002638FA">
      <w:pPr>
        <w:spacing w:line="259" w:lineRule="auto"/>
        <w:jc w:val="left"/>
        <w:rPr>
          <w:rFonts w:asciiTheme="minorHAnsi" w:hAnsiTheme="minorHAnsi"/>
          <w:sz w:val="22"/>
        </w:rPr>
      </w:pPr>
    </w:p>
    <w:p w:rsidR="002638FA" w:rsidRPr="002638FA" w:rsidRDefault="00B31FA9" w:rsidP="00266D90">
      <w:pPr>
        <w:pStyle w:val="Heading2"/>
      </w:pPr>
      <w:bookmarkStart w:id="9" w:name="_Toc52317909"/>
      <w:r>
        <w:t>4</w:t>
      </w:r>
      <w:r w:rsidR="00786F4E">
        <w:t>.2</w:t>
      </w:r>
      <w:r w:rsidR="00786F4E">
        <w:tab/>
      </w:r>
      <w:r w:rsidR="002638FA" w:rsidRPr="002638FA">
        <w:t>Communication Networks</w:t>
      </w:r>
      <w:bookmarkEnd w:id="9"/>
    </w:p>
    <w:p w:rsidR="002638FA" w:rsidRPr="002638FA" w:rsidRDefault="002638FA" w:rsidP="007F2C9D">
      <w:r w:rsidRPr="002638FA">
        <w:t>Communication networks can be constructed by collecting email data from institutes. Such networks are the “Email-</w:t>
      </w:r>
      <w:proofErr w:type="spellStart"/>
      <w:r w:rsidRPr="002638FA">
        <w:t>EuAll</w:t>
      </w:r>
      <w:proofErr w:type="spellEnd"/>
      <w:r w:rsidRPr="002638FA">
        <w:t>” and “Email-</w:t>
      </w:r>
      <w:proofErr w:type="spellStart"/>
      <w:r w:rsidRPr="002638FA">
        <w:t>enron</w:t>
      </w:r>
      <w:proofErr w:type="spellEnd"/>
      <w:r w:rsidRPr="002638FA">
        <w:t>” networks. “Email-</w:t>
      </w:r>
      <w:proofErr w:type="spellStart"/>
      <w:r w:rsidRPr="002638FA">
        <w:t>EuAll</w:t>
      </w:r>
      <w:proofErr w:type="spellEnd"/>
      <w:r w:rsidRPr="002638FA">
        <w:t>” has 265214 nodes and 420045 edges, and was collected from a European institute from October 2003 to May 2005. The nodes represent email address and a directed edge signifies that source node sent at least one email to target node. “Email-</w:t>
      </w:r>
      <w:proofErr w:type="spellStart"/>
      <w:r w:rsidRPr="002638FA">
        <w:t>enron</w:t>
      </w:r>
      <w:proofErr w:type="spellEnd"/>
      <w:r w:rsidRPr="002638FA">
        <w:t>” has 36692 nodes and 367662 edges and was collected, and made public, from the Enron Corporation when it was being investigated. This network is undirected and contains an edge between nodes if any email was exchanged between them.</w:t>
      </w:r>
    </w:p>
    <w:p w:rsidR="002638FA" w:rsidRPr="002638FA" w:rsidRDefault="00B31FA9" w:rsidP="00266D90">
      <w:pPr>
        <w:pStyle w:val="Heading3"/>
      </w:pPr>
      <w:bookmarkStart w:id="10" w:name="_Toc52317906"/>
      <w:r>
        <w:t>4</w:t>
      </w:r>
      <w:r w:rsidR="00266D90">
        <w:t>.3</w:t>
      </w:r>
      <w:r w:rsidR="00266D90">
        <w:tab/>
      </w:r>
      <w:r w:rsidR="002638FA" w:rsidRPr="002638FA">
        <w:t>Collaboration Networks</w:t>
      </w:r>
      <w:bookmarkEnd w:id="10"/>
      <w:r w:rsidR="002638FA" w:rsidRPr="002638FA">
        <w:t xml:space="preserve"> </w:t>
      </w:r>
    </w:p>
    <w:p w:rsidR="002638FA" w:rsidRPr="002638FA" w:rsidRDefault="002638FA" w:rsidP="007F2C9D">
      <w:r w:rsidRPr="002638FA">
        <w:t xml:space="preserve">The </w:t>
      </w:r>
      <w:proofErr w:type="spellStart"/>
      <w:r w:rsidRPr="002638FA">
        <w:t>Arxiv</w:t>
      </w:r>
      <w:proofErr w:type="spellEnd"/>
      <w:r w:rsidRPr="002638FA">
        <w:t xml:space="preserve"> collaboration networks were collected from the e-print </w:t>
      </w:r>
      <w:proofErr w:type="spellStart"/>
      <w:r w:rsidRPr="002638FA">
        <w:t>arXiv</w:t>
      </w:r>
      <w:proofErr w:type="spellEnd"/>
      <w:r w:rsidRPr="002638FA">
        <w:t xml:space="preserve"> websites. The edges represent collaborations between authors, so if one author collaborated with another an undirected edge exists between them. The data consists of papers published </w:t>
      </w:r>
      <w:proofErr w:type="gramStart"/>
      <w:r w:rsidRPr="002638FA">
        <w:t>between January 1993 to April 2003</w:t>
      </w:r>
      <w:proofErr w:type="gramEnd"/>
      <w:r w:rsidRPr="002638FA">
        <w:t>. The “Ca-</w:t>
      </w:r>
      <w:proofErr w:type="spellStart"/>
      <w:r w:rsidRPr="002638FA">
        <w:t>AstroPH</w:t>
      </w:r>
      <w:proofErr w:type="spellEnd"/>
      <w:r w:rsidRPr="002638FA">
        <w:t>” dataset has 18772 nodes and 396160 edges, and represents collaborations in papers of the Astro Physics category. The “Ca-</w:t>
      </w:r>
      <w:proofErr w:type="spellStart"/>
      <w:r w:rsidRPr="002638FA">
        <w:t>HepPH</w:t>
      </w:r>
      <w:proofErr w:type="spellEnd"/>
      <w:r w:rsidRPr="002638FA">
        <w:t>” dataset has 12008 nodes and 237010 edges, and represents collaborations in papers of the High Energy Physics - Phenomenology category.</w:t>
      </w:r>
    </w:p>
    <w:p w:rsidR="002638FA" w:rsidRPr="002638FA" w:rsidRDefault="00B31FA9" w:rsidP="00266D90">
      <w:pPr>
        <w:pStyle w:val="Heading3"/>
      </w:pPr>
      <w:bookmarkStart w:id="11" w:name="_Toc52317907"/>
      <w:r>
        <w:t>4</w:t>
      </w:r>
      <w:r w:rsidR="00266D90">
        <w:t>.4</w:t>
      </w:r>
      <w:r w:rsidR="00266D90">
        <w:tab/>
      </w:r>
      <w:r w:rsidR="002638FA" w:rsidRPr="002638FA">
        <w:t>Citation Networks</w:t>
      </w:r>
      <w:bookmarkEnd w:id="11"/>
    </w:p>
    <w:p w:rsidR="002638FA" w:rsidRPr="002638FA" w:rsidRDefault="002638FA" w:rsidP="007F2C9D">
      <w:r w:rsidRPr="002638FA">
        <w:t xml:space="preserve">The </w:t>
      </w:r>
      <w:proofErr w:type="spellStart"/>
      <w:r w:rsidRPr="002638FA">
        <w:t>Arxiv</w:t>
      </w:r>
      <w:proofErr w:type="spellEnd"/>
      <w:r w:rsidRPr="002638FA">
        <w:t xml:space="preserve"> citation networks were also collected from the e-print </w:t>
      </w:r>
      <w:proofErr w:type="spellStart"/>
      <w:r w:rsidRPr="002638FA">
        <w:t>arXiv</w:t>
      </w:r>
      <w:proofErr w:type="spellEnd"/>
      <w:r w:rsidRPr="002638FA">
        <w:t xml:space="preserve"> database. These datasets represent which papers cite each other within this database, and if one paper cites another, a directed edge is drawn from the former to the latter. Information regarding cited papers that do </w:t>
      </w:r>
      <w:proofErr w:type="spellStart"/>
      <w:r w:rsidRPr="002638FA">
        <w:t>no</w:t>
      </w:r>
      <w:proofErr w:type="spellEnd"/>
      <w:r w:rsidRPr="002638FA">
        <w:t xml:space="preserve"> exist within the database is not present in the networks. The data is collected from papers published between January 1993 and April 2003. The “</w:t>
      </w:r>
      <w:proofErr w:type="spellStart"/>
      <w:r w:rsidRPr="002638FA">
        <w:t>cit-HepPH</w:t>
      </w:r>
      <w:proofErr w:type="spellEnd"/>
      <w:r w:rsidRPr="002638FA">
        <w:t xml:space="preserve">” dataset contains 34546 nodes and 421577 edges and consists of papers submitted to the High Energy Physics- Phenomenology category. The </w:t>
      </w:r>
      <w:r w:rsidRPr="002638FA">
        <w:lastRenderedPageBreak/>
        <w:t>“</w:t>
      </w:r>
      <w:proofErr w:type="spellStart"/>
      <w:r w:rsidRPr="002638FA">
        <w:t>cit-HepTH</w:t>
      </w:r>
      <w:proofErr w:type="spellEnd"/>
      <w:r w:rsidRPr="002638FA">
        <w:t>” dataset contains 27770 nodes and 352807 edges and consists of papers submitted to the High Energy Physics- Theory category.</w:t>
      </w:r>
    </w:p>
    <w:p w:rsidR="002638FA" w:rsidRPr="002638FA" w:rsidRDefault="00B31FA9" w:rsidP="00266D90">
      <w:pPr>
        <w:pStyle w:val="Heading3"/>
      </w:pPr>
      <w:bookmarkStart w:id="12" w:name="_Toc52317908"/>
      <w:r>
        <w:t>4</w:t>
      </w:r>
      <w:r w:rsidR="00266D90">
        <w:t>.5</w:t>
      </w:r>
      <w:r w:rsidR="00266D90">
        <w:tab/>
      </w:r>
      <w:r w:rsidR="002638FA" w:rsidRPr="002638FA">
        <w:t>Co-purchase Networks</w:t>
      </w:r>
      <w:bookmarkEnd w:id="12"/>
    </w:p>
    <w:p w:rsidR="002638FA" w:rsidRPr="002638FA" w:rsidRDefault="002638FA" w:rsidP="007F2C9D">
      <w:r w:rsidRPr="002638FA">
        <w:t>The Amazon product co-purchasing networks were collected by crawling the website and collecting information from the “Customers Who Bought This Item Also Bought” feature. A directed edge exists from one product to another if the former is frequently bought companying the latter. The “Amazon0302” dataset was collected on 2nd March 2003 and has 262111 nodes and 1234876 edges. The “Amazon0601” dataset was collected on 1st June 2003 and has 403394 nodes and 3387388 edges.</w:t>
      </w:r>
    </w:p>
    <w:p w:rsidR="002638FA" w:rsidRPr="002638FA" w:rsidRDefault="00B31FA9" w:rsidP="00266D90">
      <w:pPr>
        <w:pStyle w:val="Heading3"/>
      </w:pPr>
      <w:bookmarkStart w:id="13" w:name="_Toc52317910"/>
      <w:r>
        <w:t>4</w:t>
      </w:r>
      <w:r w:rsidR="00266D90">
        <w:t>.6</w:t>
      </w:r>
      <w:r w:rsidR="00266D90">
        <w:tab/>
      </w:r>
      <w:r w:rsidR="002638FA" w:rsidRPr="002638FA">
        <w:t>Internet P2P Networks</w:t>
      </w:r>
      <w:bookmarkEnd w:id="13"/>
      <w:r w:rsidR="002638FA" w:rsidRPr="002638FA">
        <w:t xml:space="preserve"> </w:t>
      </w:r>
    </w:p>
    <w:p w:rsidR="002638FA" w:rsidRPr="002638FA" w:rsidRDefault="002638FA" w:rsidP="007F2C9D">
      <w:r w:rsidRPr="002638FA">
        <w:t xml:space="preserve">The hosts in a peep-to-peer sharing system also form networks. Such networks were constructed from the Gnutella file sharing network by taking 9 snapshots across a few days in August 2002. The ones used in this research are: “P2p-Gnutella04” (10876 nodes and 39994 edges) which was collected on 4th August, “p2p-Gnutella30” (36682 nodes and 88328 edges) which was collected on 30th August, </w:t>
      </w:r>
      <w:proofErr w:type="gramStart"/>
      <w:r w:rsidRPr="002638FA">
        <w:t>“</w:t>
      </w:r>
      <w:proofErr w:type="gramEnd"/>
      <w:r w:rsidRPr="002638FA">
        <w:t>p2p-Gnutella31” (62586 nodes and 147892 edges) which was taken on 31st August.</w:t>
      </w:r>
    </w:p>
    <w:p w:rsidR="002638FA" w:rsidRDefault="002638FA" w:rsidP="007F2C9D">
      <w:r w:rsidRPr="002638FA">
        <w:t>The following table</w:t>
      </w:r>
      <w:r w:rsidR="00F27FDB">
        <w:t>s</w:t>
      </w:r>
      <w:r w:rsidRPr="002638FA">
        <w:t xml:space="preserve"> show</w:t>
      </w:r>
      <w:r w:rsidR="00F27FDB">
        <w:t xml:space="preserve"> the details of each dataset of each category:</w:t>
      </w:r>
    </w:p>
    <w:p w:rsidR="00CE589C" w:rsidRDefault="00CE589C" w:rsidP="00CE589C">
      <w:r>
        <w:t>Social Networks:</w:t>
      </w:r>
    </w:p>
    <w:tbl>
      <w:tblPr>
        <w:tblStyle w:val="GridTable4-Accent6"/>
        <w:tblW w:w="0" w:type="auto"/>
        <w:tblLook w:val="04A0" w:firstRow="1" w:lastRow="0" w:firstColumn="1" w:lastColumn="0" w:noHBand="0" w:noVBand="1"/>
      </w:tblPr>
      <w:tblGrid>
        <w:gridCol w:w="2240"/>
        <w:gridCol w:w="1210"/>
        <w:gridCol w:w="1054"/>
        <w:gridCol w:w="1602"/>
        <w:gridCol w:w="1473"/>
        <w:gridCol w:w="1771"/>
      </w:tblGrid>
      <w:tr w:rsidR="00D87018" w:rsidRPr="00F27FDB" w:rsidTr="00B263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D87018" w:rsidP="00851E7B">
            <w:r w:rsidRPr="00851E7B">
              <w:t xml:space="preserve">Dataset </w:t>
            </w:r>
            <w:r w:rsidR="00F27FDB" w:rsidRPr="00851E7B">
              <w:t>name</w:t>
            </w:r>
          </w:p>
        </w:tc>
        <w:tc>
          <w:tcPr>
            <w:tcW w:w="1213"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No.</w:t>
            </w:r>
            <w:r w:rsidR="00851E7B">
              <w:t xml:space="preserve"> N</w:t>
            </w:r>
            <w:r w:rsidR="00F27FDB" w:rsidRPr="00851E7B">
              <w:t>odes</w:t>
            </w:r>
          </w:p>
        </w:tc>
        <w:tc>
          <w:tcPr>
            <w:tcW w:w="1043"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No. </w:t>
            </w:r>
            <w:r w:rsidR="00F27FDB" w:rsidRPr="00851E7B">
              <w:t>Edges</w:t>
            </w:r>
          </w:p>
        </w:tc>
        <w:tc>
          <w:tcPr>
            <w:tcW w:w="1606"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Average </w:t>
            </w:r>
            <w:r w:rsidR="00F27FDB" w:rsidRPr="00851E7B">
              <w:t>Degree</w:t>
            </w:r>
          </w:p>
        </w:tc>
        <w:tc>
          <w:tcPr>
            <w:tcW w:w="1468"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Graph </w:t>
            </w:r>
            <w:r w:rsidR="00F27FDB" w:rsidRPr="00851E7B">
              <w:t>Density</w:t>
            </w:r>
          </w:p>
        </w:tc>
        <w:tc>
          <w:tcPr>
            <w:tcW w:w="1775"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Graph </w:t>
            </w:r>
            <w:r w:rsidR="00F27FDB" w:rsidRPr="00851E7B">
              <w:t>Transitivity</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r w:rsidRPr="00851E7B">
              <w:t>Ego-Facebook</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039</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8233</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3.69051745</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5408581</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519189302</w:t>
            </w:r>
          </w:p>
        </w:tc>
      </w:tr>
      <w:tr w:rsidR="00851E7B"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tcPr>
          <w:p w:rsidR="00B26314" w:rsidRPr="00851E7B" w:rsidRDefault="00B26314" w:rsidP="00851E7B">
            <w:r w:rsidRPr="00851E7B">
              <w:t>Ego-Twitter</w:t>
            </w:r>
          </w:p>
        </w:tc>
        <w:tc>
          <w:tcPr>
            <w:tcW w:w="1213"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81306</w:t>
            </w:r>
          </w:p>
        </w:tc>
        <w:tc>
          <w:tcPr>
            <w:tcW w:w="1043"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2420765</w:t>
            </w:r>
          </w:p>
        </w:tc>
        <w:tc>
          <w:tcPr>
            <w:tcW w:w="1606"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59.5470199</w:t>
            </w:r>
          </w:p>
        </w:tc>
        <w:tc>
          <w:tcPr>
            <w:tcW w:w="1468"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0.000366191</w:t>
            </w:r>
          </w:p>
        </w:tc>
        <w:tc>
          <w:tcPr>
            <w:tcW w:w="1775"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0.170572209</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w:t>
            </w:r>
            <w:proofErr w:type="spellStart"/>
            <w:r w:rsidRPr="00851E7B">
              <w:t>Tv</w:t>
            </w:r>
            <w:proofErr w:type="spellEnd"/>
            <w:r w:rsidRPr="00851E7B">
              <w:t xml:space="preserve"> show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892</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7262</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870503597</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1139582</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590643566</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Politician</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5908</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41729</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4.12626947</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119552</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301073736</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lastRenderedPageBreak/>
              <w:t>Gemsec</w:t>
            </w:r>
            <w:proofErr w:type="spellEnd"/>
            <w:r w:rsidRPr="00851E7B">
              <w:t>-Facebook-Government</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057</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9455</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5.35213263</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179624</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223768822</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Public figure</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1565</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67114</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1.60639862</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050179</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166564488</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Athletes edge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3866</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6858</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2.52819847</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45176</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29227029</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Company</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4113</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52310</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7.413023454</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0262631</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153198695</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New site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7917</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06259</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4.77658774</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264652</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13984782</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Artist edges</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50515</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819306</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2.43812729</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0321074</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5349711</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PTBR</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912</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1299</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2.73953975</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8561595</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30980962</w:t>
            </w:r>
          </w:p>
        </w:tc>
      </w:tr>
      <w:tr w:rsidR="00B26314"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RU</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4385</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7304</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7.01436716</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1940065</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48648019</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E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648</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59382</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5.55163511</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274867</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84234875</w:t>
            </w:r>
          </w:p>
        </w:tc>
      </w:tr>
      <w:tr w:rsidR="00B26314"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FR</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6549</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12666</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4.40708505</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2626896</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54128273</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ENGB</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126</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5324</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9.914117317</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69563</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42433249</w:t>
            </w:r>
          </w:p>
        </w:tc>
      </w:tr>
      <w:tr w:rsidR="00B26314"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DE</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9498</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53138</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2.24636766</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1697535</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46470889</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r w:rsidRPr="00851E7B">
              <w:t>Feather-</w:t>
            </w:r>
            <w:proofErr w:type="spellStart"/>
            <w:r w:rsidRPr="00851E7B">
              <w:t>lastfm</w:t>
            </w:r>
            <w:proofErr w:type="spellEnd"/>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624</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7806</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294333683</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47838</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78622548</w:t>
            </w:r>
          </w:p>
        </w:tc>
      </w:tr>
    </w:tbl>
    <w:p w:rsidR="007F2C9D" w:rsidRDefault="007F2C9D" w:rsidP="002638FA">
      <w:pPr>
        <w:spacing w:line="259" w:lineRule="auto"/>
        <w:jc w:val="left"/>
        <w:rPr>
          <w:rFonts w:asciiTheme="minorHAnsi" w:hAnsiTheme="minorHAnsi"/>
          <w:sz w:val="22"/>
        </w:rPr>
      </w:pPr>
    </w:p>
    <w:p w:rsidR="00F27FDB" w:rsidRDefault="007F2C9D" w:rsidP="002638FA">
      <w:pPr>
        <w:spacing w:line="259" w:lineRule="auto"/>
        <w:jc w:val="left"/>
        <w:rPr>
          <w:rFonts w:asciiTheme="minorHAnsi" w:hAnsiTheme="minorHAnsi"/>
          <w:sz w:val="22"/>
        </w:rPr>
      </w:pPr>
      <w:r>
        <w:rPr>
          <w:rFonts w:asciiTheme="minorHAnsi" w:hAnsiTheme="minorHAnsi"/>
          <w:sz w:val="22"/>
        </w:rPr>
        <w:br w:type="page"/>
      </w:r>
    </w:p>
    <w:p w:rsidR="00CE589C" w:rsidRDefault="00CE589C" w:rsidP="00CE589C">
      <w:r>
        <w:lastRenderedPageBreak/>
        <w:t>Communication Networks:</w:t>
      </w:r>
    </w:p>
    <w:tbl>
      <w:tblPr>
        <w:tblStyle w:val="GridTable4-Accent6"/>
        <w:tblW w:w="0" w:type="auto"/>
        <w:tblLook w:val="04A0" w:firstRow="1" w:lastRow="0" w:firstColumn="1" w:lastColumn="0" w:noHBand="0" w:noVBand="1"/>
      </w:tblPr>
      <w:tblGrid>
        <w:gridCol w:w="2245"/>
        <w:gridCol w:w="1080"/>
        <w:gridCol w:w="1247"/>
        <w:gridCol w:w="1540"/>
        <w:gridCol w:w="1447"/>
        <w:gridCol w:w="1791"/>
      </w:tblGrid>
      <w:tr w:rsidR="00851E7B" w:rsidRPr="00B26314" w:rsidTr="003D14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D87018" w:rsidP="00851E7B">
            <w:r>
              <w:t xml:space="preserve">Dataset </w:t>
            </w:r>
            <w:r w:rsidR="00B26314" w:rsidRPr="00B26314">
              <w:t>name</w:t>
            </w:r>
          </w:p>
        </w:tc>
        <w:tc>
          <w:tcPr>
            <w:tcW w:w="1080" w:type="dxa"/>
            <w:noWrap/>
            <w:hideMark/>
          </w:tcPr>
          <w:p w:rsidR="00B26314" w:rsidRPr="00B26314" w:rsidRDefault="00D87018" w:rsidP="00851E7B">
            <w:pPr>
              <w:cnfStyle w:val="100000000000" w:firstRow="1" w:lastRow="0" w:firstColumn="0" w:lastColumn="0" w:oddVBand="0" w:evenVBand="0" w:oddHBand="0" w:evenHBand="0" w:firstRowFirstColumn="0" w:firstRowLastColumn="0" w:lastRowFirstColumn="0" w:lastRowLastColumn="0"/>
            </w:pPr>
            <w:r>
              <w:t xml:space="preserve">No. </w:t>
            </w:r>
            <w:r w:rsidR="00B26314" w:rsidRPr="00B26314">
              <w:t>Nodes</w:t>
            </w:r>
          </w:p>
        </w:tc>
        <w:tc>
          <w:tcPr>
            <w:tcW w:w="1247"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No. </w:t>
            </w:r>
            <w:r w:rsidR="00B26314" w:rsidRPr="00B26314">
              <w:t>Edges</w:t>
            </w:r>
          </w:p>
        </w:tc>
        <w:tc>
          <w:tcPr>
            <w:tcW w:w="1540"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Average </w:t>
            </w:r>
            <w:r w:rsidR="00B26314" w:rsidRPr="00B26314">
              <w:t>Degree</w:t>
            </w:r>
          </w:p>
        </w:tc>
        <w:tc>
          <w:tcPr>
            <w:tcW w:w="1447"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Graph </w:t>
            </w:r>
            <w:r w:rsidR="00B26314" w:rsidRPr="00B26314">
              <w:t>Density</w:t>
            </w:r>
          </w:p>
        </w:tc>
        <w:tc>
          <w:tcPr>
            <w:tcW w:w="1791"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Graph </w:t>
            </w:r>
            <w:r w:rsidR="00B26314" w:rsidRPr="00B26314">
              <w:t>Transitivity</w:t>
            </w:r>
          </w:p>
        </w:tc>
      </w:tr>
      <w:tr w:rsidR="00851E7B" w:rsidRPr="00B26314"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B26314" w:rsidP="00851E7B">
            <w:r w:rsidRPr="00B26314">
              <w:t>Email-Enron</w:t>
            </w:r>
          </w:p>
        </w:tc>
        <w:tc>
          <w:tcPr>
            <w:tcW w:w="1080"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36692</w:t>
            </w:r>
          </w:p>
        </w:tc>
        <w:tc>
          <w:tcPr>
            <w:tcW w:w="1247"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367662</w:t>
            </w:r>
          </w:p>
        </w:tc>
        <w:tc>
          <w:tcPr>
            <w:tcW w:w="1540"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20.04044478</w:t>
            </w:r>
          </w:p>
        </w:tc>
        <w:tc>
          <w:tcPr>
            <w:tcW w:w="1447"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0.00027309</w:t>
            </w:r>
          </w:p>
        </w:tc>
        <w:tc>
          <w:tcPr>
            <w:tcW w:w="1791"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0.085310796</w:t>
            </w:r>
          </w:p>
        </w:tc>
      </w:tr>
      <w:tr w:rsidR="00851E7B" w:rsidRPr="00B26314" w:rsidTr="003D14A0">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B26314" w:rsidP="00851E7B">
            <w:r w:rsidRPr="00B26314">
              <w:t>Email-</w:t>
            </w:r>
            <w:proofErr w:type="spellStart"/>
            <w:r w:rsidRPr="00B26314">
              <w:t>EUAll</w:t>
            </w:r>
            <w:proofErr w:type="spellEnd"/>
          </w:p>
        </w:tc>
        <w:tc>
          <w:tcPr>
            <w:tcW w:w="1080"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265214</w:t>
            </w:r>
          </w:p>
        </w:tc>
        <w:tc>
          <w:tcPr>
            <w:tcW w:w="1247"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420045</w:t>
            </w:r>
          </w:p>
        </w:tc>
        <w:tc>
          <w:tcPr>
            <w:tcW w:w="1540"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3.167592963</w:t>
            </w:r>
          </w:p>
        </w:tc>
        <w:tc>
          <w:tcPr>
            <w:tcW w:w="1447"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5.97E-06</w:t>
            </w:r>
          </w:p>
        </w:tc>
        <w:tc>
          <w:tcPr>
            <w:tcW w:w="1791"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0.004106431</w:t>
            </w:r>
          </w:p>
        </w:tc>
      </w:tr>
    </w:tbl>
    <w:p w:rsidR="00CE589C" w:rsidRDefault="00CE589C" w:rsidP="00CE589C"/>
    <w:p w:rsidR="00025057" w:rsidRDefault="00025057" w:rsidP="00CE589C">
      <w:r>
        <w:t>Collaboration</w:t>
      </w:r>
      <w:r w:rsidR="0064500C">
        <w:t xml:space="preserve"> Networks:</w:t>
      </w:r>
    </w:p>
    <w:tbl>
      <w:tblPr>
        <w:tblStyle w:val="GridTable4-Accent6"/>
        <w:tblW w:w="0" w:type="auto"/>
        <w:tblLook w:val="04A0" w:firstRow="1" w:lastRow="0" w:firstColumn="1" w:lastColumn="0" w:noHBand="0" w:noVBand="1"/>
      </w:tblPr>
      <w:tblGrid>
        <w:gridCol w:w="2245"/>
        <w:gridCol w:w="1073"/>
        <w:gridCol w:w="1087"/>
        <w:gridCol w:w="1632"/>
        <w:gridCol w:w="1494"/>
        <w:gridCol w:w="1819"/>
      </w:tblGrid>
      <w:tr w:rsidR="0064500C" w:rsidRPr="0064500C" w:rsidTr="0064500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Dataset</w:t>
            </w:r>
            <w:r>
              <w:t xml:space="preserve"> </w:t>
            </w:r>
            <w:r w:rsidRPr="0064500C">
              <w:t>name</w:t>
            </w:r>
          </w:p>
        </w:tc>
        <w:tc>
          <w:tcPr>
            <w:tcW w:w="1073"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No </w:t>
            </w:r>
            <w:r w:rsidRPr="0064500C">
              <w:t>Nodes</w:t>
            </w:r>
          </w:p>
        </w:tc>
        <w:tc>
          <w:tcPr>
            <w:tcW w:w="1087"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No </w:t>
            </w:r>
            <w:r w:rsidRPr="0064500C">
              <w:t>Edges</w:t>
            </w:r>
          </w:p>
        </w:tc>
        <w:tc>
          <w:tcPr>
            <w:tcW w:w="1632"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Average </w:t>
            </w:r>
            <w:r w:rsidRPr="0064500C">
              <w:t>Degree</w:t>
            </w:r>
          </w:p>
        </w:tc>
        <w:tc>
          <w:tcPr>
            <w:tcW w:w="1494"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Graph </w:t>
            </w:r>
            <w:r w:rsidRPr="0064500C">
              <w:t>Density</w:t>
            </w:r>
          </w:p>
        </w:tc>
        <w:tc>
          <w:tcPr>
            <w:tcW w:w="1819"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Graph </w:t>
            </w:r>
            <w:r w:rsidRPr="0064500C">
              <w:t>Transitivity</w:t>
            </w:r>
          </w:p>
        </w:tc>
      </w:tr>
      <w:tr w:rsidR="0064500C" w:rsidRPr="0064500C" w:rsidTr="006450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CA-</w:t>
            </w:r>
            <w:proofErr w:type="spellStart"/>
            <w:r w:rsidRPr="0064500C">
              <w:t>HepPh</w:t>
            </w:r>
            <w:proofErr w:type="spellEnd"/>
          </w:p>
        </w:tc>
        <w:tc>
          <w:tcPr>
            <w:tcW w:w="1073"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12008</w:t>
            </w:r>
          </w:p>
        </w:tc>
        <w:tc>
          <w:tcPr>
            <w:tcW w:w="1087"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237010</w:t>
            </w:r>
          </w:p>
        </w:tc>
        <w:tc>
          <w:tcPr>
            <w:tcW w:w="1632"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39.47534977</w:t>
            </w:r>
          </w:p>
        </w:tc>
        <w:tc>
          <w:tcPr>
            <w:tcW w:w="1494"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0.00164371</w:t>
            </w:r>
          </w:p>
        </w:tc>
        <w:tc>
          <w:tcPr>
            <w:tcW w:w="1819"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0.659477009</w:t>
            </w:r>
          </w:p>
        </w:tc>
      </w:tr>
      <w:tr w:rsidR="0064500C" w:rsidRPr="0064500C" w:rsidTr="0064500C">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CA-</w:t>
            </w:r>
            <w:proofErr w:type="spellStart"/>
            <w:r w:rsidRPr="0064500C">
              <w:t>AstroPh</w:t>
            </w:r>
            <w:proofErr w:type="spellEnd"/>
          </w:p>
        </w:tc>
        <w:tc>
          <w:tcPr>
            <w:tcW w:w="1073"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18772</w:t>
            </w:r>
          </w:p>
        </w:tc>
        <w:tc>
          <w:tcPr>
            <w:tcW w:w="1087"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396160</w:t>
            </w:r>
          </w:p>
        </w:tc>
        <w:tc>
          <w:tcPr>
            <w:tcW w:w="1632"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42.20754315</w:t>
            </w:r>
          </w:p>
        </w:tc>
        <w:tc>
          <w:tcPr>
            <w:tcW w:w="1494"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0.001124215</w:t>
            </w:r>
          </w:p>
        </w:tc>
        <w:tc>
          <w:tcPr>
            <w:tcW w:w="1819"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0.318001581</w:t>
            </w:r>
          </w:p>
        </w:tc>
      </w:tr>
    </w:tbl>
    <w:p w:rsidR="0064500C" w:rsidRDefault="0064500C" w:rsidP="00CE589C"/>
    <w:p w:rsidR="0064500C" w:rsidRDefault="0064500C" w:rsidP="00CE589C">
      <w:r>
        <w:t>Citation Networks:</w:t>
      </w:r>
    </w:p>
    <w:tbl>
      <w:tblPr>
        <w:tblStyle w:val="GridTable4-Accent6"/>
        <w:tblW w:w="0" w:type="auto"/>
        <w:tblLook w:val="04A0" w:firstRow="1" w:lastRow="0" w:firstColumn="1" w:lastColumn="0" w:noHBand="0" w:noVBand="1"/>
      </w:tblPr>
      <w:tblGrid>
        <w:gridCol w:w="2198"/>
        <w:gridCol w:w="1125"/>
        <w:gridCol w:w="1464"/>
        <w:gridCol w:w="1474"/>
        <w:gridCol w:w="1474"/>
        <w:gridCol w:w="1615"/>
      </w:tblGrid>
      <w:tr w:rsidR="003D14A0" w:rsidRPr="00146506" w:rsidTr="003D14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9" w:type="dxa"/>
            <w:noWrap/>
            <w:hideMark/>
          </w:tcPr>
          <w:p w:rsidR="00146506" w:rsidRPr="00146506" w:rsidRDefault="00146506" w:rsidP="00146506">
            <w:r>
              <w:t xml:space="preserve">Dataset </w:t>
            </w:r>
            <w:r w:rsidRPr="00146506">
              <w:t>name</w:t>
            </w:r>
          </w:p>
        </w:tc>
        <w:tc>
          <w:tcPr>
            <w:tcW w:w="1126"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No </w:t>
            </w:r>
            <w:r w:rsidRPr="00146506">
              <w:t>Nodes</w:t>
            </w:r>
          </w:p>
        </w:tc>
        <w:tc>
          <w:tcPr>
            <w:tcW w:w="1466"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No </w:t>
            </w:r>
            <w:r w:rsidRPr="00146506">
              <w:t>Edges</w:t>
            </w:r>
          </w:p>
        </w:tc>
        <w:tc>
          <w:tcPr>
            <w:tcW w:w="1471"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Average </w:t>
            </w:r>
            <w:r w:rsidRPr="00146506">
              <w:t>Degree</w:t>
            </w:r>
          </w:p>
        </w:tc>
        <w:tc>
          <w:tcPr>
            <w:tcW w:w="1471"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Density</w:t>
            </w:r>
          </w:p>
        </w:tc>
        <w:tc>
          <w:tcPr>
            <w:tcW w:w="1617"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Transitivity</w:t>
            </w:r>
          </w:p>
        </w:tc>
      </w:tr>
      <w:tr w:rsidR="00146506" w:rsidRPr="00146506"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9" w:type="dxa"/>
            <w:noWrap/>
            <w:hideMark/>
          </w:tcPr>
          <w:p w:rsidR="00146506" w:rsidRPr="00146506" w:rsidRDefault="00146506" w:rsidP="00146506">
            <w:proofErr w:type="spellStart"/>
            <w:r w:rsidRPr="00146506">
              <w:t>Cit-HepTh</w:t>
            </w:r>
            <w:proofErr w:type="spellEnd"/>
          </w:p>
        </w:tc>
        <w:tc>
          <w:tcPr>
            <w:tcW w:w="1126"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7770</w:t>
            </w:r>
          </w:p>
        </w:tc>
        <w:tc>
          <w:tcPr>
            <w:tcW w:w="1466"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352807</w:t>
            </w:r>
          </w:p>
        </w:tc>
        <w:tc>
          <w:tcPr>
            <w:tcW w:w="1471"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5.40921858</w:t>
            </w:r>
          </w:p>
        </w:tc>
        <w:tc>
          <w:tcPr>
            <w:tcW w:w="1471"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000457494</w:t>
            </w:r>
          </w:p>
        </w:tc>
        <w:tc>
          <w:tcPr>
            <w:tcW w:w="1617"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119569073</w:t>
            </w:r>
          </w:p>
        </w:tc>
      </w:tr>
      <w:tr w:rsidR="00146506" w:rsidRPr="00146506" w:rsidTr="003D14A0">
        <w:trPr>
          <w:trHeight w:val="300"/>
        </w:trPr>
        <w:tc>
          <w:tcPr>
            <w:cnfStyle w:val="001000000000" w:firstRow="0" w:lastRow="0" w:firstColumn="1" w:lastColumn="0" w:oddVBand="0" w:evenVBand="0" w:oddHBand="0" w:evenHBand="0" w:firstRowFirstColumn="0" w:firstRowLastColumn="0" w:lastRowFirstColumn="0" w:lastRowLastColumn="0"/>
            <w:tcW w:w="2199" w:type="dxa"/>
            <w:noWrap/>
            <w:hideMark/>
          </w:tcPr>
          <w:p w:rsidR="00146506" w:rsidRPr="00146506" w:rsidRDefault="00146506" w:rsidP="00146506">
            <w:proofErr w:type="spellStart"/>
            <w:r w:rsidRPr="00146506">
              <w:t>Cit-HepPh</w:t>
            </w:r>
            <w:proofErr w:type="spellEnd"/>
          </w:p>
        </w:tc>
        <w:tc>
          <w:tcPr>
            <w:tcW w:w="1126"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34546</w:t>
            </w:r>
          </w:p>
        </w:tc>
        <w:tc>
          <w:tcPr>
            <w:tcW w:w="1466"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421577</w:t>
            </w:r>
          </w:p>
        </w:tc>
        <w:tc>
          <w:tcPr>
            <w:tcW w:w="1471"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24.4067041</w:t>
            </w:r>
          </w:p>
        </w:tc>
        <w:tc>
          <w:tcPr>
            <w:tcW w:w="1471"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000353249</w:t>
            </w:r>
          </w:p>
        </w:tc>
        <w:tc>
          <w:tcPr>
            <w:tcW w:w="1617"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145656674</w:t>
            </w:r>
          </w:p>
        </w:tc>
      </w:tr>
    </w:tbl>
    <w:p w:rsidR="0064500C" w:rsidRDefault="0064500C" w:rsidP="00CE589C"/>
    <w:p w:rsidR="00146506" w:rsidRDefault="00146506" w:rsidP="00CE589C">
      <w:r>
        <w:t>Co-purchase Networks:</w:t>
      </w:r>
    </w:p>
    <w:tbl>
      <w:tblPr>
        <w:tblStyle w:val="GridTable4-Accent6"/>
        <w:tblW w:w="0" w:type="auto"/>
        <w:tblLook w:val="04A0" w:firstRow="1" w:lastRow="0" w:firstColumn="1" w:lastColumn="0" w:noHBand="0" w:noVBand="1"/>
      </w:tblPr>
      <w:tblGrid>
        <w:gridCol w:w="2129"/>
        <w:gridCol w:w="1195"/>
        <w:gridCol w:w="1613"/>
        <w:gridCol w:w="1476"/>
        <w:gridCol w:w="1312"/>
        <w:gridCol w:w="1625"/>
      </w:tblGrid>
      <w:tr w:rsidR="003D14A0" w:rsidRPr="00146506" w:rsidTr="003D14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sidP="00146506">
            <w:r>
              <w:t xml:space="preserve">Dataset </w:t>
            </w:r>
            <w:r w:rsidRPr="00146506">
              <w:t>name</w:t>
            </w:r>
          </w:p>
        </w:tc>
        <w:tc>
          <w:tcPr>
            <w:tcW w:w="1195"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No </w:t>
            </w:r>
            <w:r w:rsidRPr="00146506">
              <w:t>Nodes</w:t>
            </w:r>
          </w:p>
        </w:tc>
        <w:tc>
          <w:tcPr>
            <w:tcW w:w="1613"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No </w:t>
            </w:r>
            <w:r w:rsidRPr="00146506">
              <w:t>Edges</w:t>
            </w:r>
          </w:p>
        </w:tc>
        <w:tc>
          <w:tcPr>
            <w:tcW w:w="1475"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Average </w:t>
            </w:r>
            <w:r w:rsidRPr="00146506">
              <w:t>Degree</w:t>
            </w:r>
          </w:p>
        </w:tc>
        <w:tc>
          <w:tcPr>
            <w:tcW w:w="1312"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Density</w:t>
            </w:r>
          </w:p>
        </w:tc>
        <w:tc>
          <w:tcPr>
            <w:tcW w:w="1625"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Transitivity</w:t>
            </w:r>
          </w:p>
        </w:tc>
      </w:tr>
      <w:tr w:rsidR="00146506" w:rsidRPr="00146506"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 w:rsidRPr="00146506">
              <w:t>Amazon0302</w:t>
            </w:r>
          </w:p>
        </w:tc>
        <w:tc>
          <w:tcPr>
            <w:tcW w:w="119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62111</w:t>
            </w:r>
          </w:p>
        </w:tc>
        <w:tc>
          <w:tcPr>
            <w:tcW w:w="1613"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1234876</w:t>
            </w:r>
          </w:p>
        </w:tc>
        <w:tc>
          <w:tcPr>
            <w:tcW w:w="147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9.422542358</w:t>
            </w:r>
          </w:p>
        </w:tc>
        <w:tc>
          <w:tcPr>
            <w:tcW w:w="1312"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1.80E-05</w:t>
            </w:r>
          </w:p>
        </w:tc>
        <w:tc>
          <w:tcPr>
            <w:tcW w:w="162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236082716</w:t>
            </w:r>
          </w:p>
        </w:tc>
      </w:tr>
      <w:tr w:rsidR="00146506" w:rsidRPr="00146506" w:rsidTr="003D14A0">
        <w:trPr>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sidP="00146506">
            <w:r w:rsidRPr="00146506">
              <w:t>Amazon0312</w:t>
            </w:r>
          </w:p>
        </w:tc>
        <w:tc>
          <w:tcPr>
            <w:tcW w:w="119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400727</w:t>
            </w:r>
          </w:p>
        </w:tc>
        <w:tc>
          <w:tcPr>
            <w:tcW w:w="1613"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3200440</w:t>
            </w:r>
          </w:p>
        </w:tc>
        <w:tc>
          <w:tcPr>
            <w:tcW w:w="147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15.97316877</w:t>
            </w:r>
          </w:p>
        </w:tc>
        <w:tc>
          <w:tcPr>
            <w:tcW w:w="1312"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1.99E-05</w:t>
            </w:r>
          </w:p>
        </w:tc>
        <w:tc>
          <w:tcPr>
            <w:tcW w:w="162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16048945</w:t>
            </w:r>
          </w:p>
        </w:tc>
      </w:tr>
      <w:tr w:rsidR="00146506" w:rsidRPr="00146506"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sidP="00146506">
            <w:r w:rsidRPr="00146506">
              <w:t>Amazon0601</w:t>
            </w:r>
          </w:p>
        </w:tc>
        <w:tc>
          <w:tcPr>
            <w:tcW w:w="119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403394</w:t>
            </w:r>
          </w:p>
        </w:tc>
        <w:tc>
          <w:tcPr>
            <w:tcW w:w="1613"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3387388</w:t>
            </w:r>
          </w:p>
        </w:tc>
        <w:tc>
          <w:tcPr>
            <w:tcW w:w="147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16.79443918</w:t>
            </w:r>
          </w:p>
        </w:tc>
        <w:tc>
          <w:tcPr>
            <w:tcW w:w="1312"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08E-05</w:t>
            </w:r>
          </w:p>
        </w:tc>
        <w:tc>
          <w:tcPr>
            <w:tcW w:w="162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165622114</w:t>
            </w:r>
          </w:p>
        </w:tc>
      </w:tr>
    </w:tbl>
    <w:p w:rsidR="00146506" w:rsidRDefault="00146506" w:rsidP="00CE589C"/>
    <w:p w:rsidR="004F0CEA" w:rsidRDefault="004F0CEA" w:rsidP="00CE589C"/>
    <w:p w:rsidR="004F0CEA" w:rsidRDefault="004F0CEA" w:rsidP="00CE589C">
      <w:r>
        <w:lastRenderedPageBreak/>
        <w:t>Internet P2P Networks:</w:t>
      </w:r>
    </w:p>
    <w:tbl>
      <w:tblPr>
        <w:tblStyle w:val="GridTable4-Accent6"/>
        <w:tblW w:w="0" w:type="auto"/>
        <w:tblLook w:val="04A0" w:firstRow="1" w:lastRow="0" w:firstColumn="1" w:lastColumn="0" w:noHBand="0" w:noVBand="1"/>
      </w:tblPr>
      <w:tblGrid>
        <w:gridCol w:w="2023"/>
        <w:gridCol w:w="1290"/>
        <w:gridCol w:w="1478"/>
        <w:gridCol w:w="1471"/>
        <w:gridCol w:w="1471"/>
        <w:gridCol w:w="1617"/>
      </w:tblGrid>
      <w:tr w:rsidR="00F64EFB" w:rsidRPr="00F64EFB" w:rsidTr="00F64EF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t xml:space="preserve">Dataset </w:t>
            </w:r>
            <w:r w:rsidRPr="00F64EFB">
              <w:t>name</w:t>
            </w:r>
          </w:p>
        </w:tc>
        <w:tc>
          <w:tcPr>
            <w:tcW w:w="1294"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No </w:t>
            </w:r>
            <w:r w:rsidRPr="00F64EFB">
              <w:t>Nodes</w:t>
            </w:r>
          </w:p>
        </w:tc>
        <w:tc>
          <w:tcPr>
            <w:tcW w:w="1483"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No </w:t>
            </w:r>
            <w:r w:rsidRPr="00F64EFB">
              <w:t>Edges</w:t>
            </w:r>
          </w:p>
        </w:tc>
        <w:tc>
          <w:tcPr>
            <w:tcW w:w="1467"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Average </w:t>
            </w:r>
            <w:r w:rsidRPr="00F64EFB">
              <w:t>Degree</w:t>
            </w:r>
          </w:p>
        </w:tc>
        <w:tc>
          <w:tcPr>
            <w:tcW w:w="1452"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Graph </w:t>
            </w:r>
            <w:r w:rsidRPr="00F64EFB">
              <w:t>Density</w:t>
            </w:r>
          </w:p>
        </w:tc>
        <w:tc>
          <w:tcPr>
            <w:tcW w:w="1623"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Graph </w:t>
            </w:r>
            <w:r w:rsidRPr="00F64EFB">
              <w:t>Transitivity</w:t>
            </w:r>
          </w:p>
        </w:tc>
      </w:tr>
      <w:tr w:rsidR="00F64EFB" w:rsidRPr="00F64EFB" w:rsidTr="00F64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 w:rsidRPr="00F64EFB">
              <w:t>p2p-Gnutella04</w:t>
            </w:r>
          </w:p>
        </w:tc>
        <w:tc>
          <w:tcPr>
            <w:tcW w:w="1294"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10876</w:t>
            </w:r>
          </w:p>
        </w:tc>
        <w:tc>
          <w:tcPr>
            <w:tcW w:w="148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39994</w:t>
            </w:r>
          </w:p>
        </w:tc>
        <w:tc>
          <w:tcPr>
            <w:tcW w:w="146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7.354542111</w:t>
            </w:r>
          </w:p>
        </w:tc>
        <w:tc>
          <w:tcPr>
            <w:tcW w:w="1452"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0338109</w:t>
            </w:r>
          </w:p>
        </w:tc>
        <w:tc>
          <w:tcPr>
            <w:tcW w:w="162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5402029</w:t>
            </w:r>
          </w:p>
        </w:tc>
      </w:tr>
      <w:tr w:rsidR="00F64EFB" w:rsidRPr="00F64EFB" w:rsidTr="00F64EFB">
        <w:trPr>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08</w:t>
            </w:r>
          </w:p>
        </w:tc>
        <w:tc>
          <w:tcPr>
            <w:tcW w:w="1294"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300</w:t>
            </w:r>
          </w:p>
        </w:tc>
        <w:tc>
          <w:tcPr>
            <w:tcW w:w="148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20776</w:t>
            </w:r>
          </w:p>
        </w:tc>
        <w:tc>
          <w:tcPr>
            <w:tcW w:w="146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595556</w:t>
            </w:r>
          </w:p>
        </w:tc>
        <w:tc>
          <w:tcPr>
            <w:tcW w:w="1452"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052354</w:t>
            </w:r>
          </w:p>
        </w:tc>
        <w:tc>
          <w:tcPr>
            <w:tcW w:w="162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2066042</w:t>
            </w:r>
          </w:p>
        </w:tc>
      </w:tr>
      <w:tr w:rsidR="00F64EFB" w:rsidRPr="00F64EFB" w:rsidTr="00F64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24</w:t>
            </w:r>
          </w:p>
        </w:tc>
        <w:tc>
          <w:tcPr>
            <w:tcW w:w="1294"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26517</w:t>
            </w:r>
          </w:p>
        </w:tc>
        <w:tc>
          <w:tcPr>
            <w:tcW w:w="148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65368</w:t>
            </w:r>
          </w:p>
        </w:tc>
        <w:tc>
          <w:tcPr>
            <w:tcW w:w="146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4.930271</w:t>
            </w:r>
          </w:p>
        </w:tc>
        <w:tc>
          <w:tcPr>
            <w:tcW w:w="1452"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9.30E-05</w:t>
            </w:r>
          </w:p>
        </w:tc>
        <w:tc>
          <w:tcPr>
            <w:tcW w:w="162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4101532</w:t>
            </w:r>
          </w:p>
        </w:tc>
      </w:tr>
      <w:tr w:rsidR="00F64EFB" w:rsidRPr="00F64EFB" w:rsidTr="00F64EFB">
        <w:trPr>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25</w:t>
            </w:r>
          </w:p>
        </w:tc>
        <w:tc>
          <w:tcPr>
            <w:tcW w:w="1294"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22687</w:t>
            </w:r>
          </w:p>
        </w:tc>
        <w:tc>
          <w:tcPr>
            <w:tcW w:w="148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54704</w:t>
            </w:r>
          </w:p>
        </w:tc>
        <w:tc>
          <w:tcPr>
            <w:tcW w:w="146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4.822497</w:t>
            </w:r>
          </w:p>
        </w:tc>
        <w:tc>
          <w:tcPr>
            <w:tcW w:w="1452"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0106288</w:t>
            </w:r>
          </w:p>
        </w:tc>
        <w:tc>
          <w:tcPr>
            <w:tcW w:w="162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4535649</w:t>
            </w:r>
          </w:p>
        </w:tc>
      </w:tr>
      <w:tr w:rsidR="00F64EFB" w:rsidRPr="00F64EFB" w:rsidTr="00F64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30</w:t>
            </w:r>
          </w:p>
        </w:tc>
        <w:tc>
          <w:tcPr>
            <w:tcW w:w="1294"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36682</w:t>
            </w:r>
          </w:p>
        </w:tc>
        <w:tc>
          <w:tcPr>
            <w:tcW w:w="148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88328</w:t>
            </w:r>
          </w:p>
        </w:tc>
        <w:tc>
          <w:tcPr>
            <w:tcW w:w="146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4.815876997</w:t>
            </w:r>
          </w:p>
        </w:tc>
        <w:tc>
          <w:tcPr>
            <w:tcW w:w="1452"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6.56E-05</w:t>
            </w:r>
          </w:p>
        </w:tc>
        <w:tc>
          <w:tcPr>
            <w:tcW w:w="162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5163701</w:t>
            </w:r>
          </w:p>
        </w:tc>
      </w:tr>
      <w:tr w:rsidR="00F64EFB" w:rsidRPr="00F64EFB" w:rsidTr="00F64EFB">
        <w:trPr>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31</w:t>
            </w:r>
          </w:p>
        </w:tc>
        <w:tc>
          <w:tcPr>
            <w:tcW w:w="1294"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2586</w:t>
            </w:r>
          </w:p>
        </w:tc>
        <w:tc>
          <w:tcPr>
            <w:tcW w:w="148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147892</w:t>
            </w:r>
          </w:p>
        </w:tc>
        <w:tc>
          <w:tcPr>
            <w:tcW w:w="146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4.726040968</w:t>
            </w:r>
          </w:p>
        </w:tc>
        <w:tc>
          <w:tcPr>
            <w:tcW w:w="1452"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3.78E-05</w:t>
            </w:r>
          </w:p>
        </w:tc>
        <w:tc>
          <w:tcPr>
            <w:tcW w:w="162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3872019</w:t>
            </w:r>
          </w:p>
        </w:tc>
      </w:tr>
    </w:tbl>
    <w:p w:rsidR="004F0CEA" w:rsidRPr="002638FA" w:rsidRDefault="004F0CEA" w:rsidP="00CE589C"/>
    <w:p w:rsidR="002638FA" w:rsidRDefault="002638FA" w:rsidP="002638FA">
      <w:r>
        <w:br w:type="page"/>
      </w:r>
    </w:p>
    <w:p w:rsidR="008F59C0" w:rsidRDefault="00511DAF" w:rsidP="00B31FA9">
      <w:pPr>
        <w:pStyle w:val="Heading1"/>
        <w:rPr>
          <w:rFonts w:cs="Times New Roman"/>
        </w:rPr>
      </w:pPr>
      <w:r w:rsidRPr="00FC5CA7">
        <w:rPr>
          <w:noProof/>
          <w:lang w:bidi="bn-BD"/>
        </w:rPr>
        <w:lastRenderedPageBreak/>
        <w:t xml:space="preserve"> </w:t>
      </w:r>
      <w:r w:rsidR="008F59C0" w:rsidRPr="00FC5CA7">
        <w:rPr>
          <w:noProof/>
          <w:lang w:bidi="bn-BD"/>
        </w:rPr>
        <mc:AlternateContent>
          <mc:Choice Requires="wps">
            <w:drawing>
              <wp:anchor distT="0" distB="0" distL="114300" distR="114300" simplePos="0" relativeHeight="251666432" behindDoc="0" locked="0" layoutInCell="1" allowOverlap="1" wp14:anchorId="24D71D74" wp14:editId="6B91BA56">
                <wp:simplePos x="0" y="0"/>
                <wp:positionH relativeFrom="margin">
                  <wp:align>center</wp:align>
                </wp:positionH>
                <wp:positionV relativeFrom="paragraph">
                  <wp:posOffset>-9525</wp:posOffset>
                </wp:positionV>
                <wp:extent cx="6400800" cy="0"/>
                <wp:effectExtent l="0" t="19050" r="19050" b="19050"/>
                <wp:wrapNone/>
                <wp:docPr id="7" name="Straight Connector 7"/>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E0F6E64" id="Straight Connector 7" o:spid="_x0000_s1026" style="position:absolute;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XlwC/M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008F59C0" w:rsidRPr="00FC5CA7">
        <w:t>CHAPTER</w:t>
      </w:r>
      <w:r w:rsidR="00B31FA9">
        <w:t xml:space="preserve"> 5</w:t>
      </w:r>
      <w:r w:rsidR="008F59C0">
        <w:t>:</w:t>
      </w:r>
      <w:r w:rsidR="00BF3587">
        <w:t xml:space="preserve"> </w:t>
      </w:r>
      <w:bookmarkEnd w:id="3"/>
      <w:r w:rsidR="00F87F71">
        <w:t>A</w:t>
      </w:r>
      <w:r w:rsidR="00F87F71" w:rsidRPr="00F87F71">
        <w:rPr>
          <w:sz w:val="36"/>
          <w:szCs w:val="36"/>
        </w:rPr>
        <w:t>BLATION</w:t>
      </w:r>
      <w:r w:rsidR="00F87F71">
        <w:t xml:space="preserve"> S</w:t>
      </w:r>
      <w:r w:rsidR="00F87F71" w:rsidRPr="00F87F71">
        <w:rPr>
          <w:sz w:val="36"/>
          <w:szCs w:val="36"/>
        </w:rPr>
        <w:t>TUDY</w:t>
      </w:r>
    </w:p>
    <w:p w:rsidR="008F59C0" w:rsidRDefault="008F59C0" w:rsidP="008F59C0"/>
    <w:p w:rsidR="00BF3587" w:rsidRDefault="008F59C0" w:rsidP="008F59C0">
      <w:pPr>
        <w:rPr>
          <w:rFonts w:cs="Times New Roman"/>
          <w:sz w:val="36"/>
          <w:szCs w:val="36"/>
        </w:rPr>
      </w:pPr>
      <w:r>
        <w:rPr>
          <w:rFonts w:cs="Times New Roman"/>
          <w:sz w:val="36"/>
          <w:szCs w:val="36"/>
        </w:rPr>
        <w:br w:type="page"/>
      </w:r>
    </w:p>
    <w:p w:rsidR="00F87F71" w:rsidRPr="00F87F71" w:rsidRDefault="00F87F71" w:rsidP="00F87F71">
      <w:r w:rsidRPr="00F87F71">
        <w:lastRenderedPageBreak/>
        <w:t>An ablation study was conducted to see the effects of the different centralities on the structure, and hence the visualizations, of the networks. The ablation models were designed based on what the centralities express and which category (node centrality or community centrality) they belong to. An ablation matrix is given below:</w:t>
      </w:r>
    </w:p>
    <w:p w:rsidR="00F87F71" w:rsidRPr="00F87F71" w:rsidRDefault="00F87F71" w:rsidP="00F87F71">
      <w:pPr>
        <w:spacing w:line="259" w:lineRule="auto"/>
        <w:jc w:val="left"/>
        <w:rPr>
          <w:rFonts w:asciiTheme="minorHAnsi" w:eastAsiaTheme="majorEastAsia" w:hAnsiTheme="minorHAnsi" w:cstheme="minorHAnsi"/>
          <w:b/>
          <w:color w:val="000000" w:themeColor="text1"/>
          <w:sz w:val="32"/>
          <w:szCs w:val="26"/>
        </w:rPr>
      </w:pPr>
      <w:r w:rsidRPr="00F87F71">
        <w:rPr>
          <w:rFonts w:asciiTheme="minorHAnsi" w:hAnsiTheme="minorHAnsi"/>
          <w:noProof/>
          <w:sz w:val="22"/>
          <w:lang w:bidi="bn-BD"/>
        </w:rPr>
        <w:drawing>
          <wp:inline distT="0" distB="0" distL="0" distR="0" wp14:anchorId="7B253C6C" wp14:editId="5E8C022E">
            <wp:extent cx="5941638" cy="2152650"/>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9378" cy="2169946"/>
                    </a:xfrm>
                    <a:prstGeom prst="rect">
                      <a:avLst/>
                    </a:prstGeom>
                    <a:noFill/>
                    <a:ln>
                      <a:noFill/>
                    </a:ln>
                  </pic:spPr>
                </pic:pic>
              </a:graphicData>
            </a:graphic>
          </wp:inline>
        </w:drawing>
      </w:r>
    </w:p>
    <w:p w:rsidR="00F87F71" w:rsidRPr="00F87F71" w:rsidRDefault="00F87F71" w:rsidP="00F87F71">
      <w:pPr>
        <w:pStyle w:val="Heading2"/>
        <w:rPr>
          <w:sz w:val="22"/>
        </w:rPr>
      </w:pPr>
      <w:r w:rsidRPr="00F87F71">
        <w:t xml:space="preserve">Model 1 </w:t>
      </w:r>
    </w:p>
    <w:p w:rsidR="00F87F71" w:rsidRPr="00F87F71" w:rsidRDefault="00F87F71" w:rsidP="00F87F71">
      <w:pPr>
        <w:rPr>
          <w:sz w:val="22"/>
        </w:rPr>
      </w:pPr>
      <w:r w:rsidRPr="00F87F71">
        <w:t>In model 1, all centralities were kept to see the impact of both community and central node driven centralities.</w:t>
      </w:r>
    </w:p>
    <w:p w:rsidR="00F87F71" w:rsidRPr="00F87F71" w:rsidRDefault="00F87F71" w:rsidP="00F87F71">
      <w:pPr>
        <w:pStyle w:val="Heading2"/>
      </w:pPr>
      <w:r w:rsidRPr="00F87F71">
        <w:t xml:space="preserve">Model 2 </w:t>
      </w:r>
    </w:p>
    <w:p w:rsidR="00F87F71" w:rsidRPr="00F87F71" w:rsidRDefault="00F87F71" w:rsidP="00F87F71">
      <w:r w:rsidRPr="00F87F71">
        <w:t>In model 2, we removed only degree. Degree centrality is the most influential centrality in the sense that it is used to calculate many other centralities. Therefore, we wanted to see how removing affects the model</w:t>
      </w:r>
    </w:p>
    <w:p w:rsidR="00F87F71" w:rsidRPr="00F87F71" w:rsidRDefault="00F87F71" w:rsidP="00F87F71">
      <w:pPr>
        <w:pStyle w:val="Heading2"/>
      </w:pPr>
      <w:r w:rsidRPr="00F87F71">
        <w:t xml:space="preserve">Model 3 </w:t>
      </w:r>
    </w:p>
    <w:p w:rsidR="00F87F71" w:rsidRPr="00F87F71" w:rsidRDefault="00F87F71" w:rsidP="00F87F71">
      <w:r w:rsidRPr="00F87F71">
        <w:t>In model 3, centralities that calculated community were removed. The goal was to see how well the model performs when only centralities that are calculated globally (WITHOUT taking neighborhood/ community into account) are used.</w:t>
      </w:r>
    </w:p>
    <w:p w:rsidR="00F87F71" w:rsidRPr="00F87F71" w:rsidRDefault="00F87F71" w:rsidP="00F87F71">
      <w:pPr>
        <w:pStyle w:val="Heading2"/>
      </w:pPr>
      <w:r w:rsidRPr="00F87F71">
        <w:t>Model 4</w:t>
      </w:r>
    </w:p>
    <w:p w:rsidR="00F87F71" w:rsidRPr="00F87F71" w:rsidRDefault="00F87F71" w:rsidP="00F87F71">
      <w:r w:rsidRPr="00F87F71">
        <w:t>In model 4, centralities that used global information for central node calculation were removed. The idea was to see how the model performed when global centralities were taken out of the equation and centralities that depend on neighborhood/ community were used.</w:t>
      </w:r>
    </w:p>
    <w:p w:rsidR="00F87F71" w:rsidRPr="00F87F71" w:rsidRDefault="00F87F71" w:rsidP="00F87F71">
      <w:pPr>
        <w:pStyle w:val="Heading2"/>
      </w:pPr>
      <w:r w:rsidRPr="00F87F71">
        <w:lastRenderedPageBreak/>
        <w:t xml:space="preserve">Model 5 </w:t>
      </w:r>
    </w:p>
    <w:p w:rsidR="00F87F71" w:rsidRPr="00F87F71" w:rsidRDefault="00F87F71" w:rsidP="00F87F71">
      <w:r w:rsidRPr="00F87F71">
        <w:t xml:space="preserve">In model 5, eigenvector, </w:t>
      </w:r>
      <w:proofErr w:type="spellStart"/>
      <w:r w:rsidRPr="00F87F71">
        <w:t>pagerank</w:t>
      </w:r>
      <w:proofErr w:type="spellEnd"/>
      <w:r w:rsidRPr="00F87F71">
        <w:t xml:space="preserve">, </w:t>
      </w:r>
      <w:proofErr w:type="spellStart"/>
      <w:r w:rsidRPr="00F87F71">
        <w:t>hubscore</w:t>
      </w:r>
      <w:proofErr w:type="spellEnd"/>
      <w:r w:rsidRPr="00F87F71">
        <w:t xml:space="preserve"> and authority centrality were removed. These centralities calculate importance of a node in similar manner. Therefore, the goal was to see how the impact of “importance” amongst nodes differs from the impact of “distance” between nodes.</w:t>
      </w:r>
    </w:p>
    <w:p w:rsidR="00F87F71" w:rsidRPr="00F87F71" w:rsidRDefault="00F87F71" w:rsidP="00F87F71">
      <w:pPr>
        <w:pStyle w:val="Heading2"/>
      </w:pPr>
      <w:r w:rsidRPr="00F87F71">
        <w:t xml:space="preserve">Model 6 </w:t>
      </w:r>
    </w:p>
    <w:p w:rsidR="00F87F71" w:rsidRPr="00F87F71" w:rsidRDefault="00F87F71" w:rsidP="00F87F71">
      <w:r w:rsidRPr="00F87F71">
        <w:t xml:space="preserve">In model 6, </w:t>
      </w:r>
      <w:proofErr w:type="spellStart"/>
      <w:r w:rsidRPr="00F87F71">
        <w:t>betweenness</w:t>
      </w:r>
      <w:proofErr w:type="spellEnd"/>
      <w:r w:rsidRPr="00F87F71">
        <w:t xml:space="preserve">, eccentricity, closeness and information centrality were removed to see how the impact of “distance” between nodes differs from the impact of “importance” amongst nodes. </w:t>
      </w:r>
    </w:p>
    <w:p w:rsidR="00F87F71" w:rsidRPr="00F87F71" w:rsidRDefault="00F87F71" w:rsidP="00F87F71">
      <w:pPr>
        <w:pStyle w:val="Heading2"/>
      </w:pPr>
      <w:r w:rsidRPr="00F87F71">
        <w:t xml:space="preserve">Model 7 </w:t>
      </w:r>
    </w:p>
    <w:p w:rsidR="00F87F71" w:rsidRPr="00F87F71" w:rsidRDefault="00F87F71" w:rsidP="00F87F71">
      <w:r w:rsidRPr="00F87F71">
        <w:t xml:space="preserve">Model 7 is mix of both central nodes based centralities and community oriented centralities. In this model leverage, lobby, </w:t>
      </w:r>
      <w:proofErr w:type="spellStart"/>
      <w:r w:rsidRPr="00F87F71">
        <w:t>dmnc</w:t>
      </w:r>
      <w:proofErr w:type="spellEnd"/>
      <w:r w:rsidRPr="00F87F71">
        <w:t>, local bridging, information centrality, eigenvector and closeness were not used. The goal was to see how a model with more global information about “central” nodes with some community information behaves.</w:t>
      </w:r>
    </w:p>
    <w:p w:rsidR="00F87F71" w:rsidRPr="00F87F71" w:rsidRDefault="00F87F71" w:rsidP="00F87F71">
      <w:pPr>
        <w:pStyle w:val="Heading2"/>
      </w:pPr>
      <w:r w:rsidRPr="00F87F71">
        <w:t xml:space="preserve">Model 8 </w:t>
      </w:r>
    </w:p>
    <w:p w:rsidR="00F87F71" w:rsidRPr="00F87F71" w:rsidRDefault="00F87F71" w:rsidP="00F87F71">
      <w:r w:rsidRPr="00F87F71">
        <w:t xml:space="preserve">This is same as model 7. However, here degree, </w:t>
      </w:r>
      <w:proofErr w:type="spellStart"/>
      <w:r w:rsidRPr="00F87F71">
        <w:t>hubscore</w:t>
      </w:r>
      <w:proofErr w:type="spellEnd"/>
      <w:r w:rsidRPr="00F87F71">
        <w:t xml:space="preserve">, authority, </w:t>
      </w:r>
      <w:proofErr w:type="spellStart"/>
      <w:r w:rsidRPr="00F87F71">
        <w:t>betweenness</w:t>
      </w:r>
      <w:proofErr w:type="spellEnd"/>
      <w:r w:rsidRPr="00F87F71">
        <w:t>, information, eccentricity and leverage were not used. The purpose was to see the results of equal proportions of community and central node information.</w:t>
      </w:r>
    </w:p>
    <w:p w:rsidR="00F87F71" w:rsidRPr="00F87F71" w:rsidRDefault="00F87F71" w:rsidP="00F87F71">
      <w:pPr>
        <w:pStyle w:val="Heading2"/>
      </w:pPr>
      <w:r w:rsidRPr="00F87F71">
        <w:t xml:space="preserve">Model 9 </w:t>
      </w:r>
    </w:p>
    <w:p w:rsidR="00F87F71" w:rsidRPr="00F87F71" w:rsidRDefault="00F87F71" w:rsidP="00F87F71">
      <w:r w:rsidRPr="00F87F71">
        <w:t xml:space="preserve">Same as prior 2 models. In model 9, closeness, eigenvector, authority, </w:t>
      </w:r>
      <w:proofErr w:type="spellStart"/>
      <w:r w:rsidRPr="00F87F71">
        <w:t>hubscore</w:t>
      </w:r>
      <w:proofErr w:type="spellEnd"/>
      <w:r w:rsidRPr="00F87F71">
        <w:t xml:space="preserve">, </w:t>
      </w:r>
      <w:proofErr w:type="spellStart"/>
      <w:r w:rsidRPr="00F87F71">
        <w:t>betweenness</w:t>
      </w:r>
      <w:proofErr w:type="spellEnd"/>
      <w:r w:rsidRPr="00F87F71">
        <w:t>, leverage and information centrality were unused. The goal was to see how more information about community and some information about central nodes affects the result.</w:t>
      </w:r>
    </w:p>
    <w:p w:rsidR="00BF3587" w:rsidRDefault="00BF3587" w:rsidP="00F87F71">
      <w:pPr>
        <w:ind w:left="360"/>
      </w:pPr>
      <w:r>
        <w:br w:type="page"/>
      </w:r>
    </w:p>
    <w:bookmarkStart w:id="14" w:name="_Toc52317926"/>
    <w:p w:rsidR="004035D4" w:rsidRPr="004035D4" w:rsidRDefault="004035D4" w:rsidP="00B31FA9">
      <w:pPr>
        <w:pStyle w:val="Heading1"/>
        <w:rPr>
          <w:rFonts w:cs="Times New Roman"/>
        </w:rPr>
      </w:pPr>
      <w:r w:rsidRPr="00FC5CA7">
        <w:rPr>
          <w:noProof/>
          <w:lang w:bidi="bn-BD"/>
        </w:rPr>
        <w:lastRenderedPageBreak/>
        <mc:AlternateContent>
          <mc:Choice Requires="wps">
            <w:drawing>
              <wp:anchor distT="0" distB="0" distL="114300" distR="114300" simplePos="0" relativeHeight="251672576" behindDoc="0" locked="0" layoutInCell="1" allowOverlap="1" wp14:anchorId="1C76AFB6" wp14:editId="103FA639">
                <wp:simplePos x="0" y="0"/>
                <wp:positionH relativeFrom="margin">
                  <wp:align>center</wp:align>
                </wp:positionH>
                <wp:positionV relativeFrom="paragraph">
                  <wp:posOffset>-9525</wp:posOffset>
                </wp:positionV>
                <wp:extent cx="6400800" cy="0"/>
                <wp:effectExtent l="0" t="19050" r="19050" b="19050"/>
                <wp:wrapNone/>
                <wp:docPr id="69" name="Straight Connector 69"/>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BFFD97D" id="Straight Connector 69" o:spid="_x0000_s1026" style="position:absolute;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" strokecolor="black [3200]" strokeweight="2.25pt">
                <v:stroke joinstyle="miter"/>
                <w10:wrap anchorx="margin"/>
              </v:line>
            </w:pict>
          </mc:Fallback>
        </mc:AlternateContent>
      </w:r>
      <w:r w:rsidRPr="00FC5CA7">
        <w:t>CHAPTER</w:t>
      </w:r>
      <w:r w:rsidR="00B31FA9">
        <w:t xml:space="preserve"> 6</w:t>
      </w:r>
      <w:r>
        <w:t>: RESULTS &amp; ANALYSIS</w:t>
      </w:r>
      <w:bookmarkEnd w:id="14"/>
    </w:p>
    <w:p w:rsidR="004035D4" w:rsidRDefault="004035D4" w:rsidP="004035D4"/>
    <w:p w:rsidR="008F59C0" w:rsidRDefault="004035D4" w:rsidP="008F59C0">
      <w:pPr>
        <w:rPr>
          <w:rFonts w:cs="Times New Roman"/>
          <w:sz w:val="36"/>
          <w:szCs w:val="36"/>
        </w:rPr>
      </w:pPr>
      <w:r>
        <w:rPr>
          <w:rFonts w:cs="Times New Roman"/>
          <w:sz w:val="36"/>
          <w:szCs w:val="36"/>
        </w:rPr>
        <w:br w:type="page"/>
      </w:r>
    </w:p>
    <w:p w:rsidR="00354AE5" w:rsidRDefault="004035D4" w:rsidP="00354AE5">
      <w:pPr>
        <w:pStyle w:val="Heading2"/>
      </w:pPr>
      <w:bookmarkStart w:id="15" w:name="_Toc52317927"/>
      <w:r>
        <w:lastRenderedPageBreak/>
        <w:t>6</w:t>
      </w:r>
      <w:r w:rsidR="00354AE5">
        <w:t>.1</w:t>
      </w:r>
      <w:r w:rsidR="00354AE5">
        <w:tab/>
        <w:t>P2P</w:t>
      </w:r>
      <w:r w:rsidR="00354AE5" w:rsidRPr="00354AE5">
        <w:t>-Gnutella04</w:t>
      </w:r>
      <w:r w:rsidR="00354AE5">
        <w:t xml:space="preserve"> dataset</w:t>
      </w:r>
      <w:bookmarkEnd w:id="15"/>
    </w:p>
    <w:p w:rsidR="00C16E09" w:rsidRDefault="004035D4" w:rsidP="00354AE5">
      <w:pPr>
        <w:pStyle w:val="Heading3"/>
      </w:pPr>
      <w:bookmarkStart w:id="16" w:name="_Toc52317928"/>
      <w:r>
        <w:t>6</w:t>
      </w:r>
      <w:r w:rsidR="008F59C0">
        <w:t>.1</w:t>
      </w:r>
      <w:r w:rsidR="00354AE5">
        <w:t>.1</w:t>
      </w:r>
      <w:r w:rsidR="008F59C0">
        <w:tab/>
        <w:t>Boxplot</w:t>
      </w:r>
      <w:r w:rsidR="00354AE5">
        <w:t xml:space="preserve"> and Correlation plots</w:t>
      </w:r>
      <w:bookmarkEnd w:id="16"/>
    </w:p>
    <w:p w:rsidR="00354AE5" w:rsidRDefault="00354AE5" w:rsidP="00354AE5">
      <w:pPr>
        <w:keepNext/>
      </w:pPr>
      <w:r>
        <w:rPr>
          <w:noProof/>
          <w:lang w:bidi="bn-BD"/>
        </w:rPr>
        <w:drawing>
          <wp:inline distT="0" distB="0" distL="0" distR="0" wp14:anchorId="74D888A9" wp14:editId="31FF9ED3">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xplot.bmp"/>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r w:rsidR="00A9031A">
        <w:fldChar w:fldCharType="begin"/>
      </w:r>
      <w:r w:rsidR="00A9031A">
        <w:instrText xml:space="preserve"> SEQ Figure \* ARABIC </w:instrText>
      </w:r>
      <w:r w:rsidR="00A9031A">
        <w:fldChar w:fldCharType="separate"/>
      </w:r>
      <w:r w:rsidR="00A9031A">
        <w:rPr>
          <w:noProof/>
        </w:rPr>
        <w:t>1</w:t>
      </w:r>
      <w:r w:rsidR="00A9031A">
        <w:rPr>
          <w:noProof/>
        </w:rPr>
        <w:fldChar w:fldCharType="end"/>
      </w:r>
      <w:r>
        <w:t xml:space="preserve"> Boxplot</w:t>
      </w:r>
    </w:p>
    <w:p w:rsidR="00354AE5" w:rsidRDefault="00354AE5" w:rsidP="00354AE5">
      <w:pPr>
        <w:keepNext/>
      </w:pPr>
      <w:r>
        <w:rPr>
          <w:noProof/>
          <w:lang w:bidi="bn-BD"/>
        </w:rPr>
        <w:drawing>
          <wp:inline distT="0" distB="0" distL="0" distR="0" wp14:anchorId="703AEDB3" wp14:editId="1FBDD18F">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rplot.bmp"/>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r w:rsidR="00A9031A">
        <w:fldChar w:fldCharType="begin"/>
      </w:r>
      <w:r w:rsidR="00A9031A">
        <w:instrText xml:space="preserve"> SEQ Figure \* ARABIC </w:instrText>
      </w:r>
      <w:r w:rsidR="00A9031A">
        <w:fldChar w:fldCharType="separate"/>
      </w:r>
      <w:r w:rsidR="00A9031A">
        <w:rPr>
          <w:noProof/>
        </w:rPr>
        <w:t>2</w:t>
      </w:r>
      <w:r w:rsidR="00A9031A">
        <w:rPr>
          <w:noProof/>
        </w:rPr>
        <w:fldChar w:fldCharType="end"/>
      </w:r>
      <w:r>
        <w:t xml:space="preserve"> Correlation plot</w:t>
      </w:r>
    </w:p>
    <w:p w:rsidR="00354AE5" w:rsidRDefault="00354AE5">
      <w:r>
        <w:lastRenderedPageBreak/>
        <w:br w:type="page"/>
      </w:r>
    </w:p>
    <w:p w:rsidR="008F59C0" w:rsidRDefault="004035D4" w:rsidP="00354AE5">
      <w:pPr>
        <w:pStyle w:val="Heading3"/>
      </w:pPr>
      <w:bookmarkStart w:id="17" w:name="_Toc52317929"/>
      <w:r>
        <w:lastRenderedPageBreak/>
        <w:t>6.1.</w:t>
      </w:r>
      <w:r w:rsidR="00354AE5">
        <w:t>2</w:t>
      </w:r>
      <w:r w:rsidR="008F59C0">
        <w:tab/>
        <w:t>PCA</w:t>
      </w:r>
      <w:bookmarkEnd w:id="17"/>
      <w:r w:rsidR="008F59C0">
        <w:t xml:space="preserve"> </w:t>
      </w:r>
    </w:p>
    <w:p w:rsidR="008F59C0" w:rsidRDefault="00354AE5" w:rsidP="008F59C0">
      <w:r>
        <w:rPr>
          <w:noProof/>
          <w:lang w:bidi="bn-BD"/>
        </w:rPr>
        <w:drawing>
          <wp:inline distT="0" distB="0" distL="0" distR="0" wp14:anchorId="501D1338" wp14:editId="067734FF">
            <wp:extent cx="3124200" cy="27997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s2 contribution.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24200" cy="2799715"/>
                    </a:xfrm>
                    <a:prstGeom prst="rect">
                      <a:avLst/>
                    </a:prstGeom>
                  </pic:spPr>
                </pic:pic>
              </a:graphicData>
            </a:graphic>
          </wp:inline>
        </w:drawing>
      </w:r>
      <w:r w:rsidR="003F7C71">
        <w:rPr>
          <w:noProof/>
          <w:lang w:bidi="bn-BD"/>
        </w:rPr>
        <w:drawing>
          <wp:inline distT="0" distB="0" distL="0" distR="0" wp14:anchorId="2638D276" wp14:editId="6CEEB8B4">
            <wp:extent cx="2724150" cy="27920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mension contribution.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4150" cy="2792095"/>
                    </a:xfrm>
                    <a:prstGeom prst="rect">
                      <a:avLst/>
                    </a:prstGeom>
                  </pic:spPr>
                </pic:pic>
              </a:graphicData>
            </a:graphic>
          </wp:inline>
        </w:drawing>
      </w:r>
    </w:p>
    <w:p w:rsidR="00085983" w:rsidRDefault="00085983" w:rsidP="00376CE1">
      <w:pPr>
        <w:pStyle w:val="Caption"/>
        <w:jc w:val="center"/>
      </w:pPr>
      <w:r>
        <w:t>Figure 3 Principal Component Analysis (PCA)</w:t>
      </w:r>
      <w:r>
        <w:tab/>
      </w:r>
      <w:r>
        <w:tab/>
      </w:r>
      <w:r>
        <w:tab/>
        <w:t>Figure 4 Dimension Contribution</w:t>
      </w:r>
    </w:p>
    <w:p w:rsidR="003F7C71" w:rsidRDefault="003F7C71" w:rsidP="008F59C0"/>
    <w:p w:rsidR="003F7C71" w:rsidRDefault="003F7C71" w:rsidP="008F59C0">
      <w:r>
        <w:rPr>
          <w:noProof/>
          <w:lang w:bidi="bn-BD"/>
        </w:rPr>
        <w:drawing>
          <wp:inline distT="0" distB="0" distL="0" distR="0" wp14:anchorId="1D30C84E" wp14:editId="73811600">
            <wp:extent cx="2990850" cy="2868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plot.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7795" cy="2875592"/>
                    </a:xfrm>
                    <a:prstGeom prst="rect">
                      <a:avLst/>
                    </a:prstGeom>
                  </pic:spPr>
                </pic:pic>
              </a:graphicData>
            </a:graphic>
          </wp:inline>
        </w:drawing>
      </w:r>
      <w:r>
        <w:rPr>
          <w:noProof/>
          <w:lang w:bidi="bn-BD"/>
        </w:rPr>
        <w:drawing>
          <wp:inline distT="0" distB="0" distL="0" distR="0" wp14:anchorId="3A35EAA6" wp14:editId="4177A477">
            <wp:extent cx="2838450" cy="2887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plot.bmp"/>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2846369" cy="2896037"/>
                    </a:xfrm>
                    <a:prstGeom prst="rect">
                      <a:avLst/>
                    </a:prstGeom>
                  </pic:spPr>
                </pic:pic>
              </a:graphicData>
            </a:graphic>
          </wp:inline>
        </w:drawing>
      </w:r>
    </w:p>
    <w:p w:rsidR="00085983" w:rsidRDefault="00085983" w:rsidP="00376CE1">
      <w:pPr>
        <w:pStyle w:val="Caption"/>
        <w:jc w:val="center"/>
      </w:pPr>
      <w:r>
        <w:t>Figure 5 Scree plot</w:t>
      </w:r>
      <w:r>
        <w:tab/>
      </w:r>
      <w:r>
        <w:tab/>
      </w:r>
      <w:r>
        <w:tab/>
      </w:r>
      <w:r>
        <w:tab/>
      </w:r>
      <w:r>
        <w:tab/>
      </w:r>
      <w:r>
        <w:tab/>
        <w:t xml:space="preserve">Figure 6 </w:t>
      </w:r>
      <w:proofErr w:type="spellStart"/>
      <w:r>
        <w:t>Biplot</w:t>
      </w:r>
      <w:proofErr w:type="spellEnd"/>
    </w:p>
    <w:p w:rsidR="003D2297" w:rsidRDefault="003F7C71">
      <w:r>
        <w:br w:type="page"/>
      </w:r>
    </w:p>
    <w:p w:rsidR="008F59C0" w:rsidRDefault="004035D4" w:rsidP="00354AE5">
      <w:pPr>
        <w:pStyle w:val="Heading3"/>
      </w:pPr>
      <w:bookmarkStart w:id="18" w:name="_Toc52317930"/>
      <w:r>
        <w:lastRenderedPageBreak/>
        <w:t>6.1.</w:t>
      </w:r>
      <w:r w:rsidR="00354AE5">
        <w:t>3</w:t>
      </w:r>
      <w:r w:rsidR="008F59C0">
        <w:tab/>
        <w:t xml:space="preserve">t-SNE </w:t>
      </w:r>
      <w:r w:rsidR="00A17154">
        <w:t>and</w:t>
      </w:r>
      <w:r w:rsidR="008F59C0">
        <w:t xml:space="preserve"> K-means </w:t>
      </w:r>
      <w:r w:rsidR="00A17154">
        <w:t>on t-SNE</w:t>
      </w:r>
      <w:bookmarkEnd w:id="18"/>
    </w:p>
    <w:p w:rsidR="00C33D38" w:rsidRPr="00C33D38" w:rsidRDefault="00C33D38" w:rsidP="00C33D38">
      <w:r>
        <w:t>t-SNE Model 1:</w:t>
      </w:r>
    </w:p>
    <w:p w:rsidR="00085983" w:rsidRDefault="00085983" w:rsidP="008F59C0">
      <w:r>
        <w:rPr>
          <w:noProof/>
          <w:lang w:bidi="bn-BD"/>
        </w:rPr>
        <w:drawing>
          <wp:inline distT="0" distB="0" distL="0" distR="0" wp14:anchorId="25ED51FB" wp14:editId="1C6EE17A">
            <wp:extent cx="2944368" cy="282858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sne_model_1_m1.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44368" cy="2828585"/>
                    </a:xfrm>
                    <a:prstGeom prst="rect">
                      <a:avLst/>
                    </a:prstGeom>
                  </pic:spPr>
                </pic:pic>
              </a:graphicData>
            </a:graphic>
          </wp:inline>
        </w:drawing>
      </w:r>
      <w:r>
        <w:rPr>
          <w:noProof/>
          <w:lang w:bidi="bn-BD"/>
        </w:rPr>
        <w:drawing>
          <wp:inline distT="0" distB="0" distL="0" distR="0" wp14:anchorId="64CCD03F" wp14:editId="205DF34E">
            <wp:extent cx="2948683" cy="284543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sne_model_1_m2.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1545" cy="2896446"/>
                    </a:xfrm>
                    <a:prstGeom prst="rect">
                      <a:avLst/>
                    </a:prstGeom>
                  </pic:spPr>
                </pic:pic>
              </a:graphicData>
            </a:graphic>
          </wp:inline>
        </w:drawing>
      </w:r>
    </w:p>
    <w:p w:rsidR="00085983" w:rsidRDefault="00085983" w:rsidP="00376CE1">
      <w:pPr>
        <w:pStyle w:val="Caption"/>
        <w:jc w:val="center"/>
      </w:pPr>
      <w:r>
        <w:t xml:space="preserve">Figure </w:t>
      </w:r>
      <w:r w:rsidR="00C33D38">
        <w:t>7 t-SNE on Model 1</w:t>
      </w:r>
      <w:r w:rsidR="00C33D38">
        <w:tab/>
      </w:r>
      <w:r w:rsidR="00C33D38">
        <w:tab/>
      </w:r>
      <w:r w:rsidR="00C33D38">
        <w:tab/>
      </w:r>
      <w:r w:rsidR="00C33D38">
        <w:tab/>
      </w:r>
      <w:r w:rsidR="00C33D38">
        <w:tab/>
        <w:t>Figure 8 t-SNE on Model 2</w:t>
      </w:r>
    </w:p>
    <w:p w:rsidR="00085983" w:rsidRDefault="00085983" w:rsidP="008F59C0"/>
    <w:p w:rsidR="00085983" w:rsidRDefault="00085983" w:rsidP="008F59C0">
      <w:r>
        <w:rPr>
          <w:noProof/>
          <w:lang w:bidi="bn-BD"/>
        </w:rPr>
        <w:drawing>
          <wp:inline distT="0" distB="0" distL="0" distR="0" wp14:anchorId="4F4BB8D3" wp14:editId="26FE470D">
            <wp:extent cx="2942477" cy="28459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sne_model_1_m3.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2813" cy="2855938"/>
                    </a:xfrm>
                    <a:prstGeom prst="rect">
                      <a:avLst/>
                    </a:prstGeom>
                  </pic:spPr>
                </pic:pic>
              </a:graphicData>
            </a:graphic>
          </wp:inline>
        </w:drawing>
      </w:r>
      <w:r>
        <w:rPr>
          <w:noProof/>
          <w:lang w:bidi="bn-BD"/>
        </w:rPr>
        <w:drawing>
          <wp:inline distT="0" distB="0" distL="0" distR="0" wp14:anchorId="03F893BF" wp14:editId="7248A794">
            <wp:extent cx="2943860" cy="284772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sne_model_1_m4.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4829" cy="2858333"/>
                    </a:xfrm>
                    <a:prstGeom prst="rect">
                      <a:avLst/>
                    </a:prstGeom>
                  </pic:spPr>
                </pic:pic>
              </a:graphicData>
            </a:graphic>
          </wp:inline>
        </w:drawing>
      </w:r>
    </w:p>
    <w:p w:rsidR="00C33D38" w:rsidRDefault="00C33D38" w:rsidP="00376CE1">
      <w:pPr>
        <w:pStyle w:val="Caption"/>
        <w:jc w:val="center"/>
      </w:pPr>
      <w:r>
        <w:t xml:space="preserve">Figure 9 t-SNE on Model 3 </w:t>
      </w:r>
      <w:r>
        <w:tab/>
      </w:r>
      <w:r>
        <w:tab/>
      </w:r>
      <w:r>
        <w:tab/>
      </w:r>
      <w:r>
        <w:tab/>
      </w:r>
      <w:r>
        <w:tab/>
        <w:t>Figure 10 t-SNE on Model 4</w:t>
      </w:r>
    </w:p>
    <w:p w:rsidR="00085983" w:rsidRDefault="00085983">
      <w:r>
        <w:br w:type="page"/>
      </w:r>
    </w:p>
    <w:p w:rsidR="00085983" w:rsidRDefault="00C33D38" w:rsidP="008F59C0">
      <w:r>
        <w:rPr>
          <w:noProof/>
          <w:lang w:bidi="bn-BD"/>
        </w:rPr>
        <w:lastRenderedPageBreak/>
        <w:drawing>
          <wp:inline distT="0" distB="0" distL="0" distR="0" wp14:anchorId="6851C483" wp14:editId="23ECB739">
            <wp:extent cx="2943789" cy="2845942"/>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sne_model_1_m5.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7922" cy="2849937"/>
                    </a:xfrm>
                    <a:prstGeom prst="rect">
                      <a:avLst/>
                    </a:prstGeom>
                  </pic:spPr>
                </pic:pic>
              </a:graphicData>
            </a:graphic>
          </wp:inline>
        </w:drawing>
      </w:r>
      <w:r>
        <w:rPr>
          <w:noProof/>
          <w:lang w:bidi="bn-BD"/>
        </w:rPr>
        <w:drawing>
          <wp:inline distT="0" distB="0" distL="0" distR="0" wp14:anchorId="4B3DD32F" wp14:editId="1DDB84DF">
            <wp:extent cx="2943860" cy="284772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sne_model_1_m6.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0293" cy="2853946"/>
                    </a:xfrm>
                    <a:prstGeom prst="rect">
                      <a:avLst/>
                    </a:prstGeom>
                  </pic:spPr>
                </pic:pic>
              </a:graphicData>
            </a:graphic>
          </wp:inline>
        </w:drawing>
      </w:r>
    </w:p>
    <w:p w:rsidR="00C33D38" w:rsidRDefault="00C33D38" w:rsidP="00376CE1">
      <w:pPr>
        <w:pStyle w:val="Caption"/>
        <w:jc w:val="center"/>
      </w:pPr>
      <w:r>
        <w:t>Figure 11 t-SNE on Model 5</w:t>
      </w:r>
      <w:r>
        <w:tab/>
      </w:r>
      <w:r>
        <w:tab/>
      </w:r>
      <w:r>
        <w:tab/>
      </w:r>
      <w:r>
        <w:tab/>
      </w:r>
      <w:r>
        <w:tab/>
        <w:t>Figure 12 t-SNE on Model 6</w:t>
      </w:r>
    </w:p>
    <w:p w:rsidR="00C33D38" w:rsidRDefault="00C33D38" w:rsidP="00C33D38">
      <w:r>
        <w:rPr>
          <w:noProof/>
          <w:lang w:bidi="bn-BD"/>
        </w:rPr>
        <w:drawing>
          <wp:inline distT="0" distB="0" distL="0" distR="0" wp14:anchorId="09852DD7" wp14:editId="553C47E1">
            <wp:extent cx="2942590" cy="28048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sne_model_1_m7.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46691" cy="2808754"/>
                    </a:xfrm>
                    <a:prstGeom prst="rect">
                      <a:avLst/>
                    </a:prstGeom>
                  </pic:spPr>
                </pic:pic>
              </a:graphicData>
            </a:graphic>
          </wp:inline>
        </w:drawing>
      </w:r>
      <w:r>
        <w:rPr>
          <w:noProof/>
          <w:lang w:bidi="bn-BD"/>
        </w:rPr>
        <w:drawing>
          <wp:inline distT="0" distB="0" distL="0" distR="0" wp14:anchorId="049E541D" wp14:editId="490D9A0D">
            <wp:extent cx="2943860" cy="2796353"/>
            <wp:effectExtent l="0" t="0" r="889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sne_model_1_m8.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4549" cy="2806507"/>
                    </a:xfrm>
                    <a:prstGeom prst="rect">
                      <a:avLst/>
                    </a:prstGeom>
                  </pic:spPr>
                </pic:pic>
              </a:graphicData>
            </a:graphic>
          </wp:inline>
        </w:drawing>
      </w:r>
    </w:p>
    <w:p w:rsidR="00C33D38" w:rsidRPr="00C33D38" w:rsidRDefault="00C33D38" w:rsidP="00376CE1">
      <w:pPr>
        <w:pStyle w:val="Caption"/>
        <w:jc w:val="center"/>
      </w:pPr>
      <w:r>
        <w:t>Figure 13 t-SNE on Model 7</w:t>
      </w:r>
      <w:r>
        <w:tab/>
      </w:r>
      <w:r>
        <w:tab/>
      </w:r>
      <w:r>
        <w:tab/>
      </w:r>
      <w:r>
        <w:tab/>
      </w:r>
      <w:r>
        <w:tab/>
        <w:t>Figure 14 t-SNE on Model 8</w:t>
      </w:r>
    </w:p>
    <w:p w:rsidR="00085983" w:rsidRDefault="00085983">
      <w:r>
        <w:br w:type="page"/>
      </w:r>
    </w:p>
    <w:p w:rsidR="00C33D38" w:rsidRDefault="00C33D38" w:rsidP="003D2297">
      <w:pPr>
        <w:jc w:val="center"/>
      </w:pPr>
      <w:r>
        <w:rPr>
          <w:noProof/>
          <w:lang w:bidi="bn-BD"/>
        </w:rPr>
        <w:lastRenderedPageBreak/>
        <w:drawing>
          <wp:inline distT="0" distB="0" distL="0" distR="0" wp14:anchorId="29DBC36F" wp14:editId="6EE54393">
            <wp:extent cx="2942590" cy="29178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sne_model_1_m9.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1471" cy="2926667"/>
                    </a:xfrm>
                    <a:prstGeom prst="rect">
                      <a:avLst/>
                    </a:prstGeom>
                  </pic:spPr>
                </pic:pic>
              </a:graphicData>
            </a:graphic>
          </wp:inline>
        </w:drawing>
      </w:r>
    </w:p>
    <w:p w:rsidR="00C33D38" w:rsidRDefault="00C33D38" w:rsidP="008F59C0"/>
    <w:p w:rsidR="00FE6C46" w:rsidRDefault="00FE6C46" w:rsidP="008F59C0">
      <w:r>
        <w:t>t-SNE Model 2:</w:t>
      </w:r>
    </w:p>
    <w:p w:rsidR="00C33D38" w:rsidRDefault="00C33D38" w:rsidP="008F59C0">
      <w:r>
        <w:rPr>
          <w:noProof/>
          <w:lang w:bidi="bn-BD"/>
        </w:rPr>
        <w:drawing>
          <wp:inline distT="0" distB="0" distL="0" distR="0" wp14:anchorId="6C5E5ED4" wp14:editId="7B68D1BD">
            <wp:extent cx="2941839" cy="29279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sne_model_2_m1.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51059" cy="2937161"/>
                    </a:xfrm>
                    <a:prstGeom prst="rect">
                      <a:avLst/>
                    </a:prstGeom>
                  </pic:spPr>
                </pic:pic>
              </a:graphicData>
            </a:graphic>
          </wp:inline>
        </w:drawing>
      </w:r>
      <w:r w:rsidR="00FE6C46">
        <w:rPr>
          <w:noProof/>
          <w:lang w:bidi="bn-BD"/>
        </w:rPr>
        <w:drawing>
          <wp:inline distT="0" distB="0" distL="0" distR="0" wp14:anchorId="7F43410F" wp14:editId="5223D0F6">
            <wp:extent cx="2943860" cy="2929917"/>
            <wp:effectExtent l="0" t="0" r="889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sne_model_2_m2.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52585" cy="2938601"/>
                    </a:xfrm>
                    <a:prstGeom prst="rect">
                      <a:avLst/>
                    </a:prstGeom>
                  </pic:spPr>
                </pic:pic>
              </a:graphicData>
            </a:graphic>
          </wp:inline>
        </w:drawing>
      </w:r>
    </w:p>
    <w:p w:rsidR="00FE6C46" w:rsidRDefault="00FE6C46" w:rsidP="00376CE1">
      <w:pPr>
        <w:pStyle w:val="Caption"/>
        <w:jc w:val="center"/>
      </w:pPr>
      <w:r>
        <w:t>Figure 15 t-SNE on Model 1</w:t>
      </w:r>
      <w:r>
        <w:tab/>
      </w:r>
      <w:r>
        <w:tab/>
      </w:r>
      <w:r>
        <w:tab/>
      </w:r>
      <w:r>
        <w:tab/>
      </w:r>
      <w:r>
        <w:tab/>
        <w:t>Figure 16 t-SNE on Model 2</w:t>
      </w:r>
    </w:p>
    <w:p w:rsidR="00FE6C46" w:rsidRDefault="00FE6C46" w:rsidP="00FE6C46">
      <w:pPr>
        <w:pStyle w:val="Caption"/>
      </w:pPr>
    </w:p>
    <w:p w:rsidR="00FE6C46" w:rsidRDefault="00FE6C46" w:rsidP="008F59C0"/>
    <w:p w:rsidR="00C33D38" w:rsidRDefault="00C33D38">
      <w:r>
        <w:br w:type="page"/>
      </w:r>
    </w:p>
    <w:p w:rsidR="00FE6C46" w:rsidRDefault="00FE6C46" w:rsidP="008F59C0">
      <w:r>
        <w:rPr>
          <w:noProof/>
          <w:lang w:bidi="bn-BD"/>
        </w:rPr>
        <w:lastRenderedPageBreak/>
        <w:drawing>
          <wp:inline distT="0" distB="0" distL="0" distR="0" wp14:anchorId="43145897" wp14:editId="7E976FEB">
            <wp:extent cx="2942848" cy="28664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ne_model_2_m3.b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48787" cy="2872274"/>
                    </a:xfrm>
                    <a:prstGeom prst="rect">
                      <a:avLst/>
                    </a:prstGeom>
                  </pic:spPr>
                </pic:pic>
              </a:graphicData>
            </a:graphic>
          </wp:inline>
        </w:drawing>
      </w:r>
      <w:r>
        <w:rPr>
          <w:noProof/>
          <w:lang w:bidi="bn-BD"/>
        </w:rPr>
        <w:drawing>
          <wp:inline distT="0" distB="0" distL="0" distR="0" wp14:anchorId="12AD8D20" wp14:editId="270BB6C1">
            <wp:extent cx="2943232" cy="285738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ne_model_2_m4.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3630" cy="2867481"/>
                    </a:xfrm>
                    <a:prstGeom prst="rect">
                      <a:avLst/>
                    </a:prstGeom>
                  </pic:spPr>
                </pic:pic>
              </a:graphicData>
            </a:graphic>
          </wp:inline>
        </w:drawing>
      </w:r>
    </w:p>
    <w:p w:rsidR="00FE6C46" w:rsidRDefault="00FE6C46" w:rsidP="00376CE1">
      <w:pPr>
        <w:pStyle w:val="Caption"/>
        <w:jc w:val="center"/>
      </w:pPr>
      <w:r>
        <w:t>Figure 18 t-SNE on Model 3</w:t>
      </w:r>
      <w:r>
        <w:tab/>
      </w:r>
      <w:r>
        <w:tab/>
      </w:r>
      <w:r>
        <w:tab/>
      </w:r>
      <w:r>
        <w:tab/>
      </w:r>
      <w:r>
        <w:tab/>
        <w:t>Figure 19 t-SNE on Model 4</w:t>
      </w:r>
    </w:p>
    <w:p w:rsidR="00FE6C46" w:rsidRPr="00FE6C46" w:rsidRDefault="00FE6C46" w:rsidP="00FE6C46"/>
    <w:p w:rsidR="00FE6C46" w:rsidRDefault="00FE6C46">
      <w:r>
        <w:rPr>
          <w:noProof/>
          <w:lang w:bidi="bn-BD"/>
        </w:rPr>
        <w:drawing>
          <wp:inline distT="0" distB="0" distL="0" distR="0" wp14:anchorId="076ED173" wp14:editId="4165D942">
            <wp:extent cx="2941902" cy="28664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ne_model_2_m5.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54355" cy="2878624"/>
                    </a:xfrm>
                    <a:prstGeom prst="rect">
                      <a:avLst/>
                    </a:prstGeom>
                  </pic:spPr>
                </pic:pic>
              </a:graphicData>
            </a:graphic>
          </wp:inline>
        </w:drawing>
      </w:r>
      <w:r>
        <w:rPr>
          <w:noProof/>
          <w:lang w:bidi="bn-BD"/>
        </w:rPr>
        <w:drawing>
          <wp:inline distT="0" distB="0" distL="0" distR="0" wp14:anchorId="7B4C8074" wp14:editId="40E8ED48">
            <wp:extent cx="2943860" cy="2857998"/>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sne_model_2_m6.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52215" cy="2866109"/>
                    </a:xfrm>
                    <a:prstGeom prst="rect">
                      <a:avLst/>
                    </a:prstGeom>
                  </pic:spPr>
                </pic:pic>
              </a:graphicData>
            </a:graphic>
          </wp:inline>
        </w:drawing>
      </w:r>
    </w:p>
    <w:p w:rsidR="00FE6C46" w:rsidRDefault="00FE6C46" w:rsidP="00376CE1">
      <w:pPr>
        <w:pStyle w:val="Caption"/>
        <w:jc w:val="center"/>
      </w:pPr>
      <w:r>
        <w:t>Figure 20 t-SNE on Model 5</w:t>
      </w:r>
      <w:r>
        <w:tab/>
      </w:r>
      <w:r>
        <w:tab/>
      </w:r>
      <w:r>
        <w:tab/>
      </w:r>
      <w:r>
        <w:tab/>
      </w:r>
      <w:r>
        <w:tab/>
        <w:t>Figure 21 t-SNE on Model 6</w:t>
      </w:r>
    </w:p>
    <w:p w:rsidR="00FE6C46" w:rsidRDefault="00FE6C46" w:rsidP="00FE6C46">
      <w:pPr>
        <w:pStyle w:val="Caption"/>
      </w:pPr>
    </w:p>
    <w:p w:rsidR="00FE6C46" w:rsidRDefault="00FE6C46">
      <w:r>
        <w:br w:type="page"/>
      </w:r>
    </w:p>
    <w:p w:rsidR="00FE6C46" w:rsidRDefault="00FE6C46" w:rsidP="008F59C0">
      <w:r>
        <w:rPr>
          <w:noProof/>
          <w:lang w:bidi="bn-BD"/>
        </w:rPr>
        <w:lastRenderedPageBreak/>
        <w:drawing>
          <wp:inline distT="0" distB="0" distL="0" distR="0" wp14:anchorId="42E3C8D6" wp14:editId="379C7FE0">
            <wp:extent cx="2941955" cy="29381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sne_model_2_m7.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3411" cy="2949586"/>
                    </a:xfrm>
                    <a:prstGeom prst="rect">
                      <a:avLst/>
                    </a:prstGeom>
                  </pic:spPr>
                </pic:pic>
              </a:graphicData>
            </a:graphic>
          </wp:inline>
        </w:drawing>
      </w:r>
      <w:r>
        <w:rPr>
          <w:noProof/>
          <w:lang w:bidi="bn-BD"/>
        </w:rPr>
        <w:drawing>
          <wp:inline distT="0" distB="0" distL="0" distR="0" wp14:anchorId="09E28ED1" wp14:editId="538DA49E">
            <wp:extent cx="2943860" cy="2940191"/>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sne_model_2_m8.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6232" cy="2942560"/>
                    </a:xfrm>
                    <a:prstGeom prst="rect">
                      <a:avLst/>
                    </a:prstGeom>
                  </pic:spPr>
                </pic:pic>
              </a:graphicData>
            </a:graphic>
          </wp:inline>
        </w:drawing>
      </w:r>
    </w:p>
    <w:p w:rsidR="00FE6C46" w:rsidRDefault="00FE6C46" w:rsidP="00376CE1">
      <w:pPr>
        <w:pStyle w:val="Caption"/>
        <w:jc w:val="center"/>
      </w:pPr>
      <w:r>
        <w:t>Figure 22 t-SNE on Model 7</w:t>
      </w:r>
      <w:r>
        <w:tab/>
      </w:r>
      <w:r>
        <w:tab/>
      </w:r>
      <w:r>
        <w:tab/>
      </w:r>
      <w:r>
        <w:tab/>
      </w:r>
      <w:r>
        <w:tab/>
        <w:t>Figure 23 t-SNE on Model 8</w:t>
      </w:r>
    </w:p>
    <w:p w:rsidR="00FE6C46" w:rsidRDefault="00FE6C46" w:rsidP="008F59C0"/>
    <w:p w:rsidR="00FE6C46" w:rsidRDefault="00FE6C46" w:rsidP="003D2297">
      <w:pPr>
        <w:jc w:val="center"/>
      </w:pPr>
      <w:r>
        <w:rPr>
          <w:noProof/>
          <w:lang w:bidi="bn-BD"/>
        </w:rPr>
        <w:drawing>
          <wp:inline distT="0" distB="0" distL="0" distR="0" wp14:anchorId="7BF1202E" wp14:editId="6C6C7C4B">
            <wp:extent cx="2943308" cy="2835667"/>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sne_model_2_m9.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49112" cy="2841259"/>
                    </a:xfrm>
                    <a:prstGeom prst="rect">
                      <a:avLst/>
                    </a:prstGeom>
                  </pic:spPr>
                </pic:pic>
              </a:graphicData>
            </a:graphic>
          </wp:inline>
        </w:drawing>
      </w:r>
    </w:p>
    <w:p w:rsidR="00FE6C46" w:rsidRDefault="00FE6C46" w:rsidP="003D2297">
      <w:pPr>
        <w:pStyle w:val="Caption"/>
        <w:jc w:val="center"/>
      </w:pPr>
      <w:r>
        <w:t>Figure 24 t-SNE on Model 9</w:t>
      </w:r>
    </w:p>
    <w:p w:rsidR="00FE6C46" w:rsidRDefault="00FE6C46">
      <w:r>
        <w:br w:type="page"/>
      </w:r>
    </w:p>
    <w:p w:rsidR="00FE6C46" w:rsidRDefault="00FE6C46" w:rsidP="008F59C0">
      <w:r>
        <w:lastRenderedPageBreak/>
        <w:t>t-SNE Model 3:</w:t>
      </w:r>
    </w:p>
    <w:p w:rsidR="00FE6C46" w:rsidRDefault="00FE6C46" w:rsidP="008F59C0">
      <w:r>
        <w:rPr>
          <w:noProof/>
          <w:lang w:bidi="bn-BD"/>
        </w:rPr>
        <w:drawing>
          <wp:inline distT="0" distB="0" distL="0" distR="0" wp14:anchorId="18E9458E" wp14:editId="481E1940">
            <wp:extent cx="2942107" cy="28048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ne_model_3_m1.b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49471" cy="2811866"/>
                    </a:xfrm>
                    <a:prstGeom prst="rect">
                      <a:avLst/>
                    </a:prstGeom>
                  </pic:spPr>
                </pic:pic>
              </a:graphicData>
            </a:graphic>
          </wp:inline>
        </w:drawing>
      </w:r>
      <w:r>
        <w:rPr>
          <w:noProof/>
          <w:lang w:bidi="bn-BD"/>
        </w:rPr>
        <w:drawing>
          <wp:inline distT="0" distB="0" distL="0" distR="0" wp14:anchorId="45BB7CB9" wp14:editId="44ACA231">
            <wp:extent cx="2943860" cy="2806627"/>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sne_model_3_m2.b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49664" cy="2812160"/>
                    </a:xfrm>
                    <a:prstGeom prst="rect">
                      <a:avLst/>
                    </a:prstGeom>
                  </pic:spPr>
                </pic:pic>
              </a:graphicData>
            </a:graphic>
          </wp:inline>
        </w:drawing>
      </w:r>
    </w:p>
    <w:p w:rsidR="00FE6C46" w:rsidRDefault="00FE6C46" w:rsidP="00376CE1">
      <w:pPr>
        <w:pStyle w:val="Caption"/>
        <w:jc w:val="center"/>
      </w:pPr>
      <w:r>
        <w:t>Figure 25 t-SNE on Model 1</w:t>
      </w:r>
      <w:r>
        <w:tab/>
      </w:r>
      <w:r>
        <w:tab/>
      </w:r>
      <w:r>
        <w:tab/>
      </w:r>
      <w:r>
        <w:tab/>
      </w:r>
      <w:r>
        <w:tab/>
        <w:t>Figure 26 t-SNE on Model 2</w:t>
      </w:r>
    </w:p>
    <w:p w:rsidR="00FE6C46" w:rsidRDefault="00FE6C46" w:rsidP="008F59C0"/>
    <w:p w:rsidR="00FE6C46" w:rsidRDefault="00FE6C46" w:rsidP="008F59C0">
      <w:r>
        <w:rPr>
          <w:noProof/>
          <w:lang w:bidi="bn-BD"/>
        </w:rPr>
        <w:drawing>
          <wp:inline distT="0" distB="0" distL="0" distR="0" wp14:anchorId="2DD71B9A" wp14:editId="304AA8B4">
            <wp:extent cx="2943379" cy="29384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sne_model_3_m3.b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47702" cy="2942724"/>
                    </a:xfrm>
                    <a:prstGeom prst="rect">
                      <a:avLst/>
                    </a:prstGeom>
                  </pic:spPr>
                </pic:pic>
              </a:graphicData>
            </a:graphic>
          </wp:inline>
        </w:drawing>
      </w:r>
      <w:r>
        <w:rPr>
          <w:noProof/>
          <w:lang w:bidi="bn-BD"/>
        </w:rPr>
        <w:drawing>
          <wp:inline distT="0" distB="0" distL="0" distR="0" wp14:anchorId="3B36DF5A" wp14:editId="432350FE">
            <wp:extent cx="2943860" cy="294019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sne_model_3_m4.b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50629" cy="2946950"/>
                    </a:xfrm>
                    <a:prstGeom prst="rect">
                      <a:avLst/>
                    </a:prstGeom>
                  </pic:spPr>
                </pic:pic>
              </a:graphicData>
            </a:graphic>
          </wp:inline>
        </w:drawing>
      </w:r>
    </w:p>
    <w:p w:rsidR="00FE6C46" w:rsidRDefault="00FE6C46" w:rsidP="00376CE1">
      <w:pPr>
        <w:pStyle w:val="Caption"/>
        <w:jc w:val="center"/>
      </w:pPr>
      <w:r>
        <w:t>Figure 27 t-SNE on Model 3</w:t>
      </w:r>
      <w:r>
        <w:tab/>
      </w:r>
      <w:r>
        <w:tab/>
      </w:r>
      <w:r>
        <w:tab/>
      </w:r>
      <w:r>
        <w:tab/>
      </w:r>
      <w:r>
        <w:tab/>
        <w:t>Figure 28 t-SNE on Model 4</w:t>
      </w:r>
    </w:p>
    <w:p w:rsidR="00FE6C46" w:rsidRDefault="00FE6C46" w:rsidP="008F59C0"/>
    <w:p w:rsidR="00FE6C46" w:rsidRDefault="00FE6C46" w:rsidP="008F59C0">
      <w:r>
        <w:rPr>
          <w:noProof/>
          <w:lang w:bidi="bn-BD"/>
        </w:rPr>
        <w:lastRenderedPageBreak/>
        <w:drawing>
          <wp:inline distT="0" distB="0" distL="0" distR="0" wp14:anchorId="3CE6FD2F" wp14:editId="048BD6E9">
            <wp:extent cx="2941666" cy="292813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sne_model_3_m5.b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49808" cy="2936240"/>
                    </a:xfrm>
                    <a:prstGeom prst="rect">
                      <a:avLst/>
                    </a:prstGeom>
                  </pic:spPr>
                </pic:pic>
              </a:graphicData>
            </a:graphic>
          </wp:inline>
        </w:drawing>
      </w:r>
      <w:r>
        <w:rPr>
          <w:noProof/>
          <w:lang w:bidi="bn-BD"/>
        </w:rPr>
        <w:drawing>
          <wp:inline distT="0" distB="0" distL="0" distR="0" wp14:anchorId="03C04C2A" wp14:editId="03369E7C">
            <wp:extent cx="2943860" cy="2929917"/>
            <wp:effectExtent l="0" t="0" r="889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sne_model_3_m6.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50730" cy="2936754"/>
                    </a:xfrm>
                    <a:prstGeom prst="rect">
                      <a:avLst/>
                    </a:prstGeom>
                  </pic:spPr>
                </pic:pic>
              </a:graphicData>
            </a:graphic>
          </wp:inline>
        </w:drawing>
      </w:r>
    </w:p>
    <w:p w:rsidR="00FE6C46" w:rsidRDefault="004D1A67" w:rsidP="00376CE1">
      <w:pPr>
        <w:pStyle w:val="Caption"/>
        <w:jc w:val="center"/>
      </w:pPr>
      <w:r>
        <w:t>Figure 29 t-SNE on Model 5</w:t>
      </w:r>
      <w:r>
        <w:tab/>
      </w:r>
      <w:r>
        <w:tab/>
      </w:r>
      <w:r>
        <w:tab/>
      </w:r>
      <w:r>
        <w:tab/>
      </w:r>
      <w:r>
        <w:tab/>
        <w:t>Figure 30 t-SNE on Model 6</w:t>
      </w:r>
    </w:p>
    <w:p w:rsidR="00FE6C46" w:rsidRDefault="00FE6C46" w:rsidP="008F59C0">
      <w:r>
        <w:rPr>
          <w:noProof/>
          <w:lang w:bidi="bn-BD"/>
        </w:rPr>
        <w:drawing>
          <wp:inline distT="0" distB="0" distL="0" distR="0" wp14:anchorId="616AA980" wp14:editId="53F58505">
            <wp:extent cx="2942623" cy="28664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sne_model_3_m7.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48734" cy="2872443"/>
                    </a:xfrm>
                    <a:prstGeom prst="rect">
                      <a:avLst/>
                    </a:prstGeom>
                  </pic:spPr>
                </pic:pic>
              </a:graphicData>
            </a:graphic>
          </wp:inline>
        </w:drawing>
      </w:r>
      <w:r>
        <w:rPr>
          <w:noProof/>
          <w:lang w:bidi="bn-BD"/>
        </w:rPr>
        <w:drawing>
          <wp:inline distT="0" distB="0" distL="0" distR="0" wp14:anchorId="0CFCE26B" wp14:editId="5C86CEED">
            <wp:extent cx="2943860" cy="2868272"/>
            <wp:effectExtent l="0" t="0" r="889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sne_model_3_m8.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52597" cy="2876785"/>
                    </a:xfrm>
                    <a:prstGeom prst="rect">
                      <a:avLst/>
                    </a:prstGeom>
                  </pic:spPr>
                </pic:pic>
              </a:graphicData>
            </a:graphic>
          </wp:inline>
        </w:drawing>
      </w:r>
    </w:p>
    <w:p w:rsidR="004D1A67" w:rsidRDefault="004D1A67" w:rsidP="00376CE1">
      <w:pPr>
        <w:pStyle w:val="Caption"/>
        <w:jc w:val="center"/>
      </w:pPr>
      <w:r>
        <w:t>Figure 31 t-SNE on Model 7</w:t>
      </w:r>
      <w:r>
        <w:tab/>
      </w:r>
      <w:r>
        <w:tab/>
      </w:r>
      <w:r>
        <w:tab/>
      </w:r>
      <w:r>
        <w:tab/>
      </w:r>
      <w:r>
        <w:tab/>
        <w:t>Figure 32 t-SNE on Model 8</w:t>
      </w:r>
    </w:p>
    <w:p w:rsidR="00FE6C46" w:rsidRDefault="00FE6C46" w:rsidP="003D2297">
      <w:pPr>
        <w:jc w:val="center"/>
      </w:pPr>
      <w:r>
        <w:rPr>
          <w:noProof/>
          <w:lang w:bidi="bn-BD"/>
        </w:rPr>
        <w:lastRenderedPageBreak/>
        <w:drawing>
          <wp:inline distT="0" distB="0" distL="0" distR="0" wp14:anchorId="3ABD52CF" wp14:editId="0C1E9A95">
            <wp:extent cx="2942473" cy="28664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sne_model_3_m9.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50349" cy="2874163"/>
                    </a:xfrm>
                    <a:prstGeom prst="rect">
                      <a:avLst/>
                    </a:prstGeom>
                  </pic:spPr>
                </pic:pic>
              </a:graphicData>
            </a:graphic>
          </wp:inline>
        </w:drawing>
      </w:r>
    </w:p>
    <w:p w:rsidR="004D1A67" w:rsidRDefault="004D1A67" w:rsidP="003D2297">
      <w:pPr>
        <w:pStyle w:val="Caption"/>
        <w:jc w:val="center"/>
      </w:pPr>
      <w:r>
        <w:t>Figure 33 t-SNE on Model 9</w:t>
      </w:r>
    </w:p>
    <w:p w:rsidR="004D1A67" w:rsidRDefault="004D1A67" w:rsidP="004D1A67">
      <w:r>
        <w:t>t-SNE Model 4:</w:t>
      </w:r>
    </w:p>
    <w:p w:rsidR="004D1A67" w:rsidRDefault="004D1A67" w:rsidP="004D1A67">
      <w:r>
        <w:rPr>
          <w:noProof/>
          <w:lang w:bidi="bn-BD"/>
        </w:rPr>
        <w:drawing>
          <wp:inline distT="0" distB="0" distL="0" distR="0" wp14:anchorId="0D1CEF45" wp14:editId="2A13D2D4">
            <wp:extent cx="2943225" cy="2856216"/>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sne_model_4_m1.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48034" cy="2860883"/>
                    </a:xfrm>
                    <a:prstGeom prst="rect">
                      <a:avLst/>
                    </a:prstGeom>
                  </pic:spPr>
                </pic:pic>
              </a:graphicData>
            </a:graphic>
          </wp:inline>
        </w:drawing>
      </w:r>
      <w:r>
        <w:rPr>
          <w:noProof/>
          <w:lang w:bidi="bn-BD"/>
        </w:rPr>
        <w:drawing>
          <wp:inline distT="0" distB="0" distL="0" distR="0" wp14:anchorId="558BE1A9" wp14:editId="725CF7A5">
            <wp:extent cx="2943860" cy="2847723"/>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sne_model_4_m2.b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49253" cy="2852940"/>
                    </a:xfrm>
                    <a:prstGeom prst="rect">
                      <a:avLst/>
                    </a:prstGeom>
                  </pic:spPr>
                </pic:pic>
              </a:graphicData>
            </a:graphic>
          </wp:inline>
        </w:drawing>
      </w:r>
    </w:p>
    <w:p w:rsidR="004D1A67" w:rsidRDefault="004D1A67" w:rsidP="00376CE1">
      <w:pPr>
        <w:pStyle w:val="Caption"/>
        <w:jc w:val="center"/>
      </w:pPr>
      <w:r>
        <w:t>Figure 34 t-SNE on Model 1</w:t>
      </w:r>
      <w:r>
        <w:tab/>
      </w:r>
      <w:r>
        <w:tab/>
      </w:r>
      <w:r>
        <w:tab/>
      </w:r>
      <w:r>
        <w:tab/>
      </w:r>
      <w:r>
        <w:tab/>
        <w:t>Figure 35 t-SNE on Model 2</w:t>
      </w:r>
    </w:p>
    <w:p w:rsidR="004D1A67" w:rsidRDefault="004D1A67" w:rsidP="004D1A67">
      <w:r>
        <w:rPr>
          <w:noProof/>
          <w:lang w:bidi="bn-BD"/>
        </w:rPr>
        <w:lastRenderedPageBreak/>
        <w:drawing>
          <wp:inline distT="0" distB="0" distL="0" distR="0" wp14:anchorId="73955A51" wp14:editId="43B6CC7D">
            <wp:extent cx="2943163" cy="288703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sne_model_4_m3.b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8498" cy="2892271"/>
                    </a:xfrm>
                    <a:prstGeom prst="rect">
                      <a:avLst/>
                    </a:prstGeom>
                  </pic:spPr>
                </pic:pic>
              </a:graphicData>
            </a:graphic>
          </wp:inline>
        </w:drawing>
      </w:r>
      <w:r>
        <w:rPr>
          <w:noProof/>
          <w:lang w:bidi="bn-BD"/>
        </w:rPr>
        <w:drawing>
          <wp:inline distT="0" distB="0" distL="0" distR="0" wp14:anchorId="56CFA303" wp14:editId="76AD8E7E">
            <wp:extent cx="2943860" cy="289909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sne_model_4_m4.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50160" cy="2905299"/>
                    </a:xfrm>
                    <a:prstGeom prst="rect">
                      <a:avLst/>
                    </a:prstGeom>
                  </pic:spPr>
                </pic:pic>
              </a:graphicData>
            </a:graphic>
          </wp:inline>
        </w:drawing>
      </w:r>
    </w:p>
    <w:p w:rsidR="004D1A67" w:rsidRDefault="004D1A67" w:rsidP="00376CE1">
      <w:pPr>
        <w:pStyle w:val="Caption"/>
        <w:jc w:val="center"/>
      </w:pPr>
      <w:r>
        <w:t>Figure 36 t-SNE on Model 3</w:t>
      </w:r>
      <w:r>
        <w:tab/>
      </w:r>
      <w:r>
        <w:tab/>
      </w:r>
      <w:r>
        <w:tab/>
      </w:r>
      <w:r>
        <w:tab/>
      </w:r>
      <w:r>
        <w:tab/>
        <w:t>Figure 37 t-SNE on Model 4</w:t>
      </w:r>
    </w:p>
    <w:p w:rsidR="004D1A67" w:rsidRDefault="004D1A67" w:rsidP="004D1A67"/>
    <w:p w:rsidR="004D1A67" w:rsidRDefault="004D1A67" w:rsidP="004D1A67">
      <w:r>
        <w:rPr>
          <w:noProof/>
          <w:lang w:bidi="bn-BD"/>
        </w:rPr>
        <w:drawing>
          <wp:inline distT="0" distB="0" distL="0" distR="0" wp14:anchorId="7B4060E5" wp14:editId="6FD22B66">
            <wp:extent cx="2943225" cy="2907586"/>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sne_model_4_m5.b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47644" cy="2911952"/>
                    </a:xfrm>
                    <a:prstGeom prst="rect">
                      <a:avLst/>
                    </a:prstGeom>
                  </pic:spPr>
                </pic:pic>
              </a:graphicData>
            </a:graphic>
          </wp:inline>
        </w:drawing>
      </w:r>
      <w:r>
        <w:rPr>
          <w:noProof/>
          <w:lang w:bidi="bn-BD"/>
        </w:rPr>
        <w:drawing>
          <wp:inline distT="0" distB="0" distL="0" distR="0" wp14:anchorId="6CD7CBC8" wp14:editId="2DB1AEDE">
            <wp:extent cx="2943860" cy="2909368"/>
            <wp:effectExtent l="0" t="0" r="889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sne_model_4_m6.b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49853" cy="2915291"/>
                    </a:xfrm>
                    <a:prstGeom prst="rect">
                      <a:avLst/>
                    </a:prstGeom>
                  </pic:spPr>
                </pic:pic>
              </a:graphicData>
            </a:graphic>
          </wp:inline>
        </w:drawing>
      </w:r>
    </w:p>
    <w:p w:rsidR="004D1A67" w:rsidRDefault="004D1A67" w:rsidP="00376CE1">
      <w:pPr>
        <w:pStyle w:val="Caption"/>
        <w:jc w:val="center"/>
      </w:pPr>
      <w:r>
        <w:t>Figure 38 t-SNE on Model 5</w:t>
      </w:r>
      <w:r>
        <w:tab/>
      </w:r>
      <w:r>
        <w:tab/>
      </w:r>
      <w:r>
        <w:tab/>
      </w:r>
      <w:r>
        <w:tab/>
      </w:r>
      <w:r>
        <w:tab/>
        <w:t>Figure 39 t-SNE on Model 6</w:t>
      </w:r>
    </w:p>
    <w:p w:rsidR="004D1A67" w:rsidRDefault="004D1A67" w:rsidP="004D1A67">
      <w:pPr>
        <w:pStyle w:val="Caption"/>
      </w:pPr>
    </w:p>
    <w:p w:rsidR="004D1A67" w:rsidRDefault="004D1A67" w:rsidP="004D1A67"/>
    <w:p w:rsidR="004D1A67" w:rsidRDefault="004D1A67" w:rsidP="004D1A67">
      <w:r>
        <w:rPr>
          <w:noProof/>
          <w:lang w:bidi="bn-BD"/>
        </w:rPr>
        <w:lastRenderedPageBreak/>
        <w:drawing>
          <wp:inline distT="0" distB="0" distL="0" distR="0" wp14:anchorId="148E5431" wp14:editId="3340919A">
            <wp:extent cx="2942983" cy="291786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sne_model_4_m7.b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47825" cy="2922661"/>
                    </a:xfrm>
                    <a:prstGeom prst="rect">
                      <a:avLst/>
                    </a:prstGeom>
                  </pic:spPr>
                </pic:pic>
              </a:graphicData>
            </a:graphic>
          </wp:inline>
        </w:drawing>
      </w:r>
      <w:r>
        <w:rPr>
          <w:noProof/>
          <w:lang w:bidi="bn-BD"/>
        </w:rPr>
        <w:drawing>
          <wp:inline distT="0" distB="0" distL="0" distR="0" wp14:anchorId="4F1E8475" wp14:editId="60CC493B">
            <wp:extent cx="2943860" cy="2919642"/>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sne_model_4_m8.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54785" cy="2930477"/>
                    </a:xfrm>
                    <a:prstGeom prst="rect">
                      <a:avLst/>
                    </a:prstGeom>
                  </pic:spPr>
                </pic:pic>
              </a:graphicData>
            </a:graphic>
          </wp:inline>
        </w:drawing>
      </w:r>
    </w:p>
    <w:p w:rsidR="004D1A67" w:rsidRDefault="004D1A67" w:rsidP="00376CE1">
      <w:pPr>
        <w:pStyle w:val="Caption"/>
        <w:jc w:val="center"/>
      </w:pPr>
      <w:r>
        <w:t>Figure 40 t-SNE on Model 7</w:t>
      </w:r>
      <w:r>
        <w:tab/>
      </w:r>
      <w:r>
        <w:tab/>
      </w:r>
      <w:r>
        <w:tab/>
      </w:r>
      <w:r>
        <w:tab/>
      </w:r>
      <w:r>
        <w:tab/>
        <w:t>Figure 41 t-SNE on Model 8</w:t>
      </w:r>
    </w:p>
    <w:p w:rsidR="004D1A67" w:rsidRPr="004D1A67" w:rsidRDefault="004D1A67" w:rsidP="004D1A67"/>
    <w:p w:rsidR="004D1A67" w:rsidRPr="004D1A67" w:rsidRDefault="004D1A67" w:rsidP="003D2297">
      <w:pPr>
        <w:jc w:val="center"/>
      </w:pPr>
      <w:r>
        <w:rPr>
          <w:noProof/>
          <w:lang w:bidi="bn-BD"/>
        </w:rPr>
        <w:drawing>
          <wp:inline distT="0" distB="0" distL="0" distR="0" wp14:anchorId="18223646" wp14:editId="7388ED19">
            <wp:extent cx="2941320" cy="295895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sne_model_4_m9.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52388" cy="2970092"/>
                    </a:xfrm>
                    <a:prstGeom prst="rect">
                      <a:avLst/>
                    </a:prstGeom>
                  </pic:spPr>
                </pic:pic>
              </a:graphicData>
            </a:graphic>
          </wp:inline>
        </w:drawing>
      </w:r>
    </w:p>
    <w:p w:rsidR="004D1A67" w:rsidRDefault="004D1A67" w:rsidP="003D2297">
      <w:pPr>
        <w:pStyle w:val="Caption"/>
        <w:jc w:val="center"/>
      </w:pPr>
      <w:r>
        <w:t>Figure 42 t-SNE on Model 9</w:t>
      </w:r>
    </w:p>
    <w:p w:rsidR="00FE6C46" w:rsidRDefault="00FE6C46">
      <w:r>
        <w:br w:type="page"/>
      </w:r>
    </w:p>
    <w:p w:rsidR="008B3050" w:rsidRDefault="008B3050" w:rsidP="008F59C0">
      <w:r>
        <w:lastRenderedPageBreak/>
        <w:t>Model 1:</w:t>
      </w:r>
    </w:p>
    <w:p w:rsidR="008B3050" w:rsidRDefault="008B3050" w:rsidP="008F59C0">
      <w:r>
        <w:rPr>
          <w:noProof/>
          <w:lang w:bidi="bn-BD"/>
        </w:rPr>
        <w:drawing>
          <wp:inline distT="0" distB="0" distL="0" distR="0" wp14:anchorId="66FCD7D5" wp14:editId="0CF0FB0C">
            <wp:extent cx="2944368" cy="1903458"/>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sne_model1_m1_kmeans_k4.b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3DBA7B8" wp14:editId="6CBE05B3">
            <wp:extent cx="2944368" cy="1903458"/>
            <wp:effectExtent l="0" t="0" r="889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sne_model1_m1_kmeans_k4_ch.b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7E6AB8" w:rsidP="00376CE1">
      <w:pPr>
        <w:pStyle w:val="Caption"/>
        <w:jc w:val="center"/>
      </w:pPr>
      <w:r>
        <w:t>Figure 43&amp;</w:t>
      </w:r>
      <w:proofErr w:type="gramStart"/>
      <w:r>
        <w:t>44  k</w:t>
      </w:r>
      <w:proofErr w:type="gramEnd"/>
      <w:r>
        <w:t xml:space="preserve">-Means on t-SNE </w:t>
      </w:r>
      <w:r w:rsidR="008B3050">
        <w:t>Model 1</w:t>
      </w:r>
    </w:p>
    <w:p w:rsidR="008B3050" w:rsidRDefault="008B3050" w:rsidP="008F59C0">
      <w:r>
        <w:rPr>
          <w:noProof/>
          <w:lang w:bidi="bn-BD"/>
        </w:rPr>
        <w:drawing>
          <wp:inline distT="0" distB="0" distL="0" distR="0" wp14:anchorId="50ED8549" wp14:editId="431F12AB">
            <wp:extent cx="2944368" cy="1903458"/>
            <wp:effectExtent l="0" t="0" r="889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sne_model1_m2_kmeans_k4.bmp"/>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A1BF919" wp14:editId="3E2FF8CB">
            <wp:extent cx="2944368" cy="1903458"/>
            <wp:effectExtent l="0" t="0" r="889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sne_model1_m2_kmeans_k4_ch.bmp"/>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5 &amp; 46 k-means t-SNE on Model 2</w:t>
      </w:r>
    </w:p>
    <w:p w:rsidR="008B3050" w:rsidRDefault="008B3050" w:rsidP="008F59C0">
      <w:r>
        <w:rPr>
          <w:noProof/>
          <w:lang w:bidi="bn-BD"/>
        </w:rPr>
        <w:drawing>
          <wp:inline distT="0" distB="0" distL="0" distR="0" wp14:anchorId="51684CE0" wp14:editId="295A1201">
            <wp:extent cx="2944368" cy="1903458"/>
            <wp:effectExtent l="0" t="0" r="889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sne_model1_m3_kmeans_k6.bmp"/>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F718807" wp14:editId="417C6250">
            <wp:extent cx="2944368" cy="1903458"/>
            <wp:effectExtent l="0" t="0" r="889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sne_model1_m3_kmeans_k6_ch.bmp"/>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7 &amp; 48 k-means t-SNE on Model 3</w:t>
      </w:r>
    </w:p>
    <w:p w:rsidR="008B3050" w:rsidRDefault="008B3050" w:rsidP="008F59C0">
      <w:r>
        <w:rPr>
          <w:noProof/>
          <w:lang w:bidi="bn-BD"/>
        </w:rPr>
        <w:lastRenderedPageBreak/>
        <w:drawing>
          <wp:inline distT="0" distB="0" distL="0" distR="0" wp14:anchorId="5BD474F2" wp14:editId="0097589C">
            <wp:extent cx="2926080" cy="1891636"/>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sne_model1_m4_kmeans_k4.bmp"/>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26080" cy="1891636"/>
                    </a:xfrm>
                    <a:prstGeom prst="rect">
                      <a:avLst/>
                    </a:prstGeom>
                  </pic:spPr>
                </pic:pic>
              </a:graphicData>
            </a:graphic>
          </wp:inline>
        </w:drawing>
      </w:r>
      <w:r>
        <w:rPr>
          <w:noProof/>
          <w:lang w:bidi="bn-BD"/>
        </w:rPr>
        <w:drawing>
          <wp:inline distT="0" distB="0" distL="0" distR="0" wp14:anchorId="492F1357" wp14:editId="2E05D310">
            <wp:extent cx="2944368" cy="1903458"/>
            <wp:effectExtent l="0" t="0" r="889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sne_model1_m4_kmeans_k4_ch.bmp"/>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9 &amp; 50 k-means t-SNE on Model 4</w:t>
      </w:r>
    </w:p>
    <w:p w:rsidR="008B3050" w:rsidRDefault="008B3050" w:rsidP="008F59C0">
      <w:r>
        <w:rPr>
          <w:noProof/>
          <w:lang w:bidi="bn-BD"/>
        </w:rPr>
        <w:drawing>
          <wp:inline distT="0" distB="0" distL="0" distR="0" wp14:anchorId="307EE5AE" wp14:editId="0F3E0806">
            <wp:extent cx="2944368" cy="1903458"/>
            <wp:effectExtent l="0" t="0" r="889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sne_model1_m5_kmeans_k4.bmp"/>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C6906A" wp14:editId="319F223A">
            <wp:extent cx="2944368" cy="1903458"/>
            <wp:effectExtent l="0" t="0" r="889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sne_model1_m5_kmeans_k4_ch.bmp"/>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1 &amp; 52 k-means t-SNE on Model 5</w:t>
      </w:r>
    </w:p>
    <w:p w:rsidR="008B3050" w:rsidRDefault="008B3050" w:rsidP="008F59C0">
      <w:r>
        <w:rPr>
          <w:noProof/>
          <w:lang w:bidi="bn-BD"/>
        </w:rPr>
        <w:drawing>
          <wp:inline distT="0" distB="0" distL="0" distR="0" wp14:anchorId="40F0DE3E" wp14:editId="738ABBD3">
            <wp:extent cx="2944368" cy="1903458"/>
            <wp:effectExtent l="0" t="0" r="889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sne_model1_m6_kmeans_k3.bmp"/>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C547C8C" wp14:editId="403ADA1B">
            <wp:extent cx="2944368" cy="1903458"/>
            <wp:effectExtent l="0" t="0" r="889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sne_model1_m6_kmeans_k3_ch.bmp"/>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3 &amp; 54 k-means t-SNE on Model 6</w:t>
      </w:r>
    </w:p>
    <w:p w:rsidR="008B3050" w:rsidRDefault="008B3050" w:rsidP="008F59C0"/>
    <w:p w:rsidR="008B3050" w:rsidRDefault="008B3050" w:rsidP="008F59C0">
      <w:r>
        <w:rPr>
          <w:noProof/>
          <w:lang w:bidi="bn-BD"/>
        </w:rPr>
        <w:lastRenderedPageBreak/>
        <w:drawing>
          <wp:inline distT="0" distB="0" distL="0" distR="0" wp14:anchorId="2CCE1015" wp14:editId="784BBA09">
            <wp:extent cx="2944368" cy="1903458"/>
            <wp:effectExtent l="0" t="0" r="889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sne_model1_m7_kmeans_k4.bmp"/>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C2CE542" wp14:editId="3163BD5D">
            <wp:extent cx="2944368" cy="1903458"/>
            <wp:effectExtent l="0" t="0" r="889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sne_model1_m7_kmeans_k4_ch.bmp"/>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5 &amp; 56 k-means t-SNE on Model 7</w:t>
      </w:r>
    </w:p>
    <w:p w:rsidR="008B3050" w:rsidRDefault="008B3050" w:rsidP="008F59C0">
      <w:r>
        <w:rPr>
          <w:noProof/>
          <w:lang w:bidi="bn-BD"/>
        </w:rPr>
        <w:drawing>
          <wp:inline distT="0" distB="0" distL="0" distR="0" wp14:anchorId="5A646EF4" wp14:editId="5A015C22">
            <wp:extent cx="2944368" cy="1903458"/>
            <wp:effectExtent l="0" t="0" r="889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sne_model1_m8_kmeans_k3.bmp"/>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13867DC" wp14:editId="6BF51ECA">
            <wp:extent cx="2944368" cy="1903458"/>
            <wp:effectExtent l="0" t="0" r="889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sne_model1_m8_kmeans_k4_ch.bmp"/>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7 &amp; 58 k-means t-SNE on Model 8</w:t>
      </w:r>
    </w:p>
    <w:p w:rsidR="008B3050" w:rsidRDefault="008B3050" w:rsidP="008F59C0">
      <w:r>
        <w:rPr>
          <w:noProof/>
          <w:lang w:bidi="bn-BD"/>
        </w:rPr>
        <w:drawing>
          <wp:inline distT="0" distB="0" distL="0" distR="0" wp14:anchorId="35AB0A3F" wp14:editId="7DB4D040">
            <wp:extent cx="2944368" cy="1903458"/>
            <wp:effectExtent l="0" t="0" r="889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tsne_model1_m9_kmeans_k3.bmp"/>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CA61E63" wp14:editId="2BE88E9D">
            <wp:extent cx="2944368" cy="1903458"/>
            <wp:effectExtent l="0" t="0" r="889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sne_model1_m9_kmeans_k3_ch.bmp"/>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9 &amp; 60 k-means t-SNE on Model 2</w:t>
      </w:r>
    </w:p>
    <w:p w:rsidR="004D1A67" w:rsidRDefault="004D1A67">
      <w:r>
        <w:br w:type="page"/>
      </w:r>
    </w:p>
    <w:p w:rsidR="008B3050" w:rsidRDefault="008B3050" w:rsidP="008F59C0">
      <w:r>
        <w:lastRenderedPageBreak/>
        <w:t>Model 2:</w:t>
      </w:r>
    </w:p>
    <w:p w:rsidR="0093761A" w:rsidRDefault="008B3050" w:rsidP="008F59C0">
      <w:r>
        <w:rPr>
          <w:noProof/>
          <w:lang w:bidi="bn-BD"/>
        </w:rPr>
        <w:drawing>
          <wp:inline distT="0" distB="0" distL="0" distR="0" wp14:anchorId="13B3DDED" wp14:editId="76558C1C">
            <wp:extent cx="2944368" cy="1903458"/>
            <wp:effectExtent l="0" t="0" r="889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sne_model2_m1_kmeans_k4.bmp"/>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AED0528" wp14:editId="01EBBA75">
            <wp:extent cx="2944368" cy="1903458"/>
            <wp:effectExtent l="0" t="0" r="889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sne_model2_m1_kmeans_k4_ch.bmp"/>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1 &amp; 62 k-means t-SNE on Model 1</w:t>
      </w:r>
    </w:p>
    <w:p w:rsidR="0093761A" w:rsidRDefault="008B3050" w:rsidP="008F59C0">
      <w:r>
        <w:rPr>
          <w:noProof/>
          <w:lang w:bidi="bn-BD"/>
        </w:rPr>
        <w:drawing>
          <wp:inline distT="0" distB="0" distL="0" distR="0" wp14:anchorId="4B5CD5B2" wp14:editId="437EFA8A">
            <wp:extent cx="2944368" cy="1903458"/>
            <wp:effectExtent l="0" t="0" r="889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sne_model2_m2_kmeans_k4.bmp"/>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95E47B0" wp14:editId="30F116B0">
            <wp:extent cx="2944368" cy="1903458"/>
            <wp:effectExtent l="0" t="0" r="889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tsne_model2_m2_kmeans_k4_ch.bmp"/>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3 &amp; 64 k-means t-SNE on Model 2</w:t>
      </w:r>
    </w:p>
    <w:p w:rsidR="0093761A" w:rsidRDefault="008B3050" w:rsidP="008F59C0">
      <w:r>
        <w:rPr>
          <w:noProof/>
          <w:lang w:bidi="bn-BD"/>
        </w:rPr>
        <w:drawing>
          <wp:inline distT="0" distB="0" distL="0" distR="0" wp14:anchorId="2C001935" wp14:editId="1AD3D3BB">
            <wp:extent cx="2944368" cy="1903458"/>
            <wp:effectExtent l="0" t="0" r="889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tsne_model2_m3_kmeans_k6.bmp"/>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B6E7FBB" wp14:editId="6926F7C2">
            <wp:extent cx="2944368" cy="1903458"/>
            <wp:effectExtent l="0" t="0" r="889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sne_model2_m3_kmeans_k6_ch.bmp"/>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5 &amp; 66 k-means t-SNE on Model 3</w:t>
      </w:r>
    </w:p>
    <w:p w:rsidR="0093761A" w:rsidRDefault="008B3050" w:rsidP="008F59C0">
      <w:r>
        <w:rPr>
          <w:noProof/>
          <w:lang w:bidi="bn-BD"/>
        </w:rPr>
        <w:lastRenderedPageBreak/>
        <w:drawing>
          <wp:inline distT="0" distB="0" distL="0" distR="0" wp14:anchorId="16FBAA9E" wp14:editId="4FCD1A68">
            <wp:extent cx="2944368" cy="1903458"/>
            <wp:effectExtent l="0" t="0" r="889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tsne_model2_m4_kmeans_k4.bmp"/>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A7AEBAA" wp14:editId="28AF911B">
            <wp:extent cx="2944368" cy="1903458"/>
            <wp:effectExtent l="0" t="0" r="889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sne_model2_m4_kmeans_k4_ch.bmp"/>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7 &amp; 68 k-means t-SNE on Model 4</w:t>
      </w:r>
    </w:p>
    <w:p w:rsidR="0093761A" w:rsidRDefault="008B3050" w:rsidP="008F59C0">
      <w:r>
        <w:rPr>
          <w:noProof/>
          <w:lang w:bidi="bn-BD"/>
        </w:rPr>
        <w:drawing>
          <wp:inline distT="0" distB="0" distL="0" distR="0" wp14:anchorId="725E830F" wp14:editId="2ED6D6E1">
            <wp:extent cx="2944368" cy="1903458"/>
            <wp:effectExtent l="0" t="0" r="889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sne_model2_m5_kmeans_k4.bmp"/>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2FE361B" wp14:editId="6D6E5E68">
            <wp:extent cx="2944368" cy="1903458"/>
            <wp:effectExtent l="0" t="0" r="8890" b="19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sne_model2_m5_kmeans_k4_ch.bmp"/>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9 &amp; 70 k-means t-SNE on Model 5</w:t>
      </w:r>
    </w:p>
    <w:p w:rsidR="0093761A" w:rsidRDefault="008B3050" w:rsidP="008F59C0">
      <w:r>
        <w:rPr>
          <w:noProof/>
          <w:lang w:bidi="bn-BD"/>
        </w:rPr>
        <w:drawing>
          <wp:inline distT="0" distB="0" distL="0" distR="0" wp14:anchorId="3E28A941" wp14:editId="38F1FB8E">
            <wp:extent cx="2944368" cy="1903458"/>
            <wp:effectExtent l="0" t="0" r="889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sne_model2_m6_kmeans_k3.bmp"/>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64C415E" wp14:editId="26747144">
            <wp:extent cx="2944368" cy="1903458"/>
            <wp:effectExtent l="0" t="0" r="889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sne_model2_m6_kmeans_k3_ch.bmp"/>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1 &amp; 72 k-means t-SNE on Model 6</w:t>
      </w:r>
    </w:p>
    <w:p w:rsidR="0093761A" w:rsidRDefault="008B3050" w:rsidP="008F59C0">
      <w:r>
        <w:rPr>
          <w:noProof/>
          <w:lang w:bidi="bn-BD"/>
        </w:rPr>
        <w:lastRenderedPageBreak/>
        <w:drawing>
          <wp:inline distT="0" distB="0" distL="0" distR="0" wp14:anchorId="5C2A076E" wp14:editId="536BFCF9">
            <wp:extent cx="2944368" cy="1903458"/>
            <wp:effectExtent l="0" t="0" r="889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sne_model2_m7_kmeans_k4.bmp"/>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0D4B984" wp14:editId="2BDDEDB9">
            <wp:extent cx="2944368" cy="1903458"/>
            <wp:effectExtent l="0" t="0" r="889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sne_model2_m7_kmeans_k4_ch.bmp"/>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3 &amp; 74 k-means t-SNE on Model 7</w:t>
      </w:r>
    </w:p>
    <w:p w:rsidR="0093761A" w:rsidRDefault="008B3050" w:rsidP="008F59C0">
      <w:r>
        <w:rPr>
          <w:noProof/>
          <w:lang w:bidi="bn-BD"/>
        </w:rPr>
        <w:drawing>
          <wp:inline distT="0" distB="0" distL="0" distR="0" wp14:anchorId="7BF593EA" wp14:editId="173883AD">
            <wp:extent cx="2944368" cy="1903458"/>
            <wp:effectExtent l="0" t="0" r="889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tsne_model2_m8_kmeans_k3.bmp"/>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E204D80" wp14:editId="684A168B">
            <wp:extent cx="2944368" cy="1903458"/>
            <wp:effectExtent l="0" t="0" r="889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tsne_model2_m8_kmeans_k4_ch.bmp"/>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5 &amp; 76 k-means t-SNE on Model 8</w:t>
      </w:r>
    </w:p>
    <w:p w:rsidR="008B3050" w:rsidRDefault="008B3050" w:rsidP="008F59C0">
      <w:r>
        <w:rPr>
          <w:noProof/>
          <w:lang w:bidi="bn-BD"/>
        </w:rPr>
        <w:drawing>
          <wp:inline distT="0" distB="0" distL="0" distR="0" wp14:anchorId="7D4FB3D3" wp14:editId="75B2A3FA">
            <wp:extent cx="2944368" cy="1903458"/>
            <wp:effectExtent l="0" t="0" r="889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tsne_model2_m9_kmeans_k3.bmp"/>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149B79D" wp14:editId="6415DD5F">
            <wp:extent cx="2944368" cy="1903458"/>
            <wp:effectExtent l="0" t="0" r="889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sne_model2_m9_kmeans_k3_ch.bmp"/>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7 &amp; 78 k-means t-SNE on Model 9</w:t>
      </w:r>
    </w:p>
    <w:p w:rsidR="0093761A" w:rsidRDefault="0093761A" w:rsidP="008F59C0"/>
    <w:p w:rsidR="008B3050" w:rsidRDefault="008B3050">
      <w:r>
        <w:br w:type="page"/>
      </w:r>
    </w:p>
    <w:p w:rsidR="00412C8A" w:rsidRDefault="00412C8A">
      <w:r>
        <w:lastRenderedPageBreak/>
        <w:t>Model 3:</w:t>
      </w:r>
    </w:p>
    <w:p w:rsidR="00412C8A" w:rsidRDefault="0093761A" w:rsidP="008F59C0">
      <w:r>
        <w:rPr>
          <w:noProof/>
          <w:lang w:bidi="bn-BD"/>
        </w:rPr>
        <w:drawing>
          <wp:inline distT="0" distB="0" distL="0" distR="0" wp14:anchorId="35DA6F76" wp14:editId="17F2D591">
            <wp:extent cx="2944368" cy="1903458"/>
            <wp:effectExtent l="0" t="0" r="889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tsne_model3_m1_kmeans_k4.bmp"/>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F7CB07" wp14:editId="1234C3F5">
            <wp:extent cx="2944368" cy="1903458"/>
            <wp:effectExtent l="0" t="0" r="889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tsne_model3_m1_kmeans_k4_ch.bmp"/>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79 &amp; 80 k-means t-SNE on Model 1</w:t>
      </w:r>
    </w:p>
    <w:p w:rsidR="00412C8A" w:rsidRDefault="0093761A" w:rsidP="008F59C0">
      <w:r>
        <w:rPr>
          <w:noProof/>
          <w:lang w:bidi="bn-BD"/>
        </w:rPr>
        <w:drawing>
          <wp:inline distT="0" distB="0" distL="0" distR="0" wp14:anchorId="0D4E3D83" wp14:editId="0D9A8437">
            <wp:extent cx="2944368" cy="1903458"/>
            <wp:effectExtent l="0" t="0" r="889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sne_model3_m2_kmeans_k4.bmp"/>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BCED93D" wp14:editId="49710041">
            <wp:extent cx="2944368" cy="1903458"/>
            <wp:effectExtent l="0" t="0" r="889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sne_model3_m2_kmeans_k4_ch.bmp"/>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1 &amp; 82 k-means t-SNE on Model 2</w:t>
      </w:r>
    </w:p>
    <w:p w:rsidR="00412C8A" w:rsidRDefault="0093761A" w:rsidP="008F59C0">
      <w:r>
        <w:rPr>
          <w:noProof/>
          <w:lang w:bidi="bn-BD"/>
        </w:rPr>
        <w:drawing>
          <wp:inline distT="0" distB="0" distL="0" distR="0" wp14:anchorId="0F23AAA3" wp14:editId="6655EDB4">
            <wp:extent cx="2944368" cy="1903458"/>
            <wp:effectExtent l="0" t="0" r="889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sne_model3_m3_kmeans_k6.b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98CFEF7" wp14:editId="011E04C7">
            <wp:extent cx="2944368" cy="1903458"/>
            <wp:effectExtent l="0" t="0" r="889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tsne_model3_m3_kmeans_k6_ch.bmp"/>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3 &amp; 84 k-means t-SNE on Model 3</w:t>
      </w:r>
    </w:p>
    <w:p w:rsidR="00412C8A" w:rsidRDefault="0093761A" w:rsidP="00376CE1">
      <w:pPr>
        <w:pStyle w:val="Caption"/>
        <w:jc w:val="center"/>
      </w:pPr>
      <w:r>
        <w:rPr>
          <w:noProof/>
          <w:lang w:bidi="bn-BD"/>
        </w:rPr>
        <w:lastRenderedPageBreak/>
        <w:drawing>
          <wp:inline distT="0" distB="0" distL="0" distR="0" wp14:anchorId="77A9FEDC" wp14:editId="4FA34372">
            <wp:extent cx="2944368" cy="1903458"/>
            <wp:effectExtent l="0" t="0" r="889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tsne_model3_m4_kmeans_k4.bmp"/>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55F45A7" wp14:editId="72FFFE51">
            <wp:extent cx="2944368" cy="1903458"/>
            <wp:effectExtent l="0" t="0" r="889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sne_model3_m4_kmeans_k4_ch.bmp"/>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5 &amp; 86</w:t>
      </w:r>
      <w:bookmarkStart w:id="19" w:name="_GoBack"/>
      <w:bookmarkEnd w:id="19"/>
      <w:r w:rsidR="00412C8A">
        <w:t xml:space="preserve"> k-means t-SNE on Model 4</w:t>
      </w:r>
    </w:p>
    <w:p w:rsidR="00412C8A" w:rsidRDefault="0093761A" w:rsidP="00376CE1">
      <w:pPr>
        <w:pStyle w:val="Caption"/>
        <w:jc w:val="center"/>
      </w:pPr>
      <w:r>
        <w:rPr>
          <w:noProof/>
          <w:lang w:bidi="bn-BD"/>
        </w:rPr>
        <w:drawing>
          <wp:inline distT="0" distB="0" distL="0" distR="0" wp14:anchorId="61CC63C8" wp14:editId="791CE152">
            <wp:extent cx="2944368" cy="1903458"/>
            <wp:effectExtent l="0" t="0" r="8890"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sne_model3_m5_kmeans_k4.bmp"/>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3FCF5AE" wp14:editId="7A6A0DD1">
            <wp:extent cx="2944368" cy="1903458"/>
            <wp:effectExtent l="0" t="0" r="889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sne_model3_m5_kmeans_k4_ch.bmp"/>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7 &amp; 88 k-means t-SNE on Model 5</w:t>
      </w:r>
    </w:p>
    <w:p w:rsidR="00412C8A" w:rsidRDefault="0093761A" w:rsidP="00376CE1">
      <w:pPr>
        <w:pStyle w:val="Caption"/>
        <w:jc w:val="center"/>
      </w:pPr>
      <w:r>
        <w:rPr>
          <w:noProof/>
          <w:lang w:bidi="bn-BD"/>
        </w:rPr>
        <w:drawing>
          <wp:inline distT="0" distB="0" distL="0" distR="0" wp14:anchorId="51A1038F" wp14:editId="29126FE0">
            <wp:extent cx="2944368" cy="1903458"/>
            <wp:effectExtent l="0" t="0" r="889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sne_model3_m6_kmeans_k3.bmp"/>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35A9F92" wp14:editId="06A86A8D">
            <wp:extent cx="2944368" cy="1903458"/>
            <wp:effectExtent l="0" t="0" r="889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tsne_model3_m6_kmeans_k3_ch.bmp"/>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9 &amp; 90 k-means t-SNE on Model 6</w:t>
      </w:r>
    </w:p>
    <w:p w:rsidR="00412C8A" w:rsidRDefault="00412C8A" w:rsidP="008F59C0"/>
    <w:p w:rsidR="00412C8A" w:rsidRDefault="0093761A" w:rsidP="00376CE1">
      <w:pPr>
        <w:pStyle w:val="Caption"/>
        <w:jc w:val="center"/>
      </w:pPr>
      <w:r>
        <w:rPr>
          <w:noProof/>
          <w:lang w:bidi="bn-BD"/>
        </w:rPr>
        <w:lastRenderedPageBreak/>
        <w:drawing>
          <wp:inline distT="0" distB="0" distL="0" distR="0" wp14:anchorId="060C53C8" wp14:editId="21F6C7BF">
            <wp:extent cx="2944368" cy="1903458"/>
            <wp:effectExtent l="0" t="0" r="8890" b="190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sne_model3_m7_kmeans_k4.b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359A4AF" wp14:editId="710F8D30">
            <wp:extent cx="2944368" cy="1903458"/>
            <wp:effectExtent l="0" t="0" r="889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sne_model3_m7_kmeans_k4_ch.bmp"/>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1 &amp; 92 k-means t-SNE on Model 7</w:t>
      </w:r>
    </w:p>
    <w:p w:rsidR="00412C8A" w:rsidRDefault="0093761A" w:rsidP="00376CE1">
      <w:pPr>
        <w:pStyle w:val="Caption"/>
        <w:jc w:val="center"/>
      </w:pPr>
      <w:r>
        <w:rPr>
          <w:noProof/>
          <w:lang w:bidi="bn-BD"/>
        </w:rPr>
        <w:drawing>
          <wp:inline distT="0" distB="0" distL="0" distR="0" wp14:anchorId="7CA84C71" wp14:editId="5F897B5E">
            <wp:extent cx="2944368" cy="1903458"/>
            <wp:effectExtent l="0" t="0" r="889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sne_model3_m8_kmeans_k3.bmp"/>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84EA9C7" wp14:editId="3CD40EF6">
            <wp:extent cx="2944368" cy="1903458"/>
            <wp:effectExtent l="0" t="0" r="889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tsne_model3_m8_kmeans_k4_ch.bmp"/>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3 &amp; 94 k-means t-SNE on Model 8</w:t>
      </w:r>
    </w:p>
    <w:p w:rsidR="00412C8A" w:rsidRDefault="0093761A" w:rsidP="00376CE1">
      <w:pPr>
        <w:pStyle w:val="Caption"/>
        <w:jc w:val="center"/>
      </w:pPr>
      <w:r>
        <w:rPr>
          <w:noProof/>
          <w:lang w:bidi="bn-BD"/>
        </w:rPr>
        <w:drawing>
          <wp:inline distT="0" distB="0" distL="0" distR="0" wp14:anchorId="2E4EBAC6" wp14:editId="1D601BBE">
            <wp:extent cx="2944368" cy="1903458"/>
            <wp:effectExtent l="0" t="0" r="8890" b="190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sne_model3_m9_kmeans_k3.bmp"/>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B150B63" wp14:editId="416293C1">
            <wp:extent cx="2944368" cy="1903458"/>
            <wp:effectExtent l="0" t="0" r="889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sne_model3_m9_kmeans_k3_ch.b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5 &amp; 96 k-means t-SNE on Model 9</w:t>
      </w:r>
    </w:p>
    <w:p w:rsidR="0093761A" w:rsidRDefault="0093761A" w:rsidP="008F59C0"/>
    <w:p w:rsidR="0093761A" w:rsidRDefault="0093761A">
      <w:r>
        <w:br w:type="page"/>
      </w:r>
    </w:p>
    <w:p w:rsidR="00412C8A" w:rsidRDefault="00412C8A">
      <w:r>
        <w:lastRenderedPageBreak/>
        <w:t>Model 4:</w:t>
      </w:r>
    </w:p>
    <w:p w:rsidR="00B25E25" w:rsidRDefault="00412C8A" w:rsidP="00376CE1">
      <w:pPr>
        <w:pStyle w:val="Caption"/>
        <w:jc w:val="center"/>
      </w:pPr>
      <w:r>
        <w:rPr>
          <w:noProof/>
          <w:lang w:bidi="bn-BD"/>
        </w:rPr>
        <w:drawing>
          <wp:inline distT="0" distB="0" distL="0" distR="0" wp14:anchorId="7DCB3531" wp14:editId="77C49015">
            <wp:extent cx="2944368" cy="1903458"/>
            <wp:effectExtent l="0" t="0" r="889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sne_model4_m1_kmeans_k4.bmp"/>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AD87C6D" wp14:editId="6E2A32BE">
            <wp:extent cx="2944368" cy="1903458"/>
            <wp:effectExtent l="0" t="0" r="889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sne_model4_m1_kmeans_k4_ch.bmp"/>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7 &amp; 98 k-means t-SNE on Model 1</w:t>
      </w:r>
    </w:p>
    <w:p w:rsidR="00B25E25" w:rsidRDefault="00412C8A" w:rsidP="00376CE1">
      <w:pPr>
        <w:pStyle w:val="Caption"/>
        <w:jc w:val="center"/>
      </w:pPr>
      <w:r>
        <w:rPr>
          <w:noProof/>
          <w:lang w:bidi="bn-BD"/>
        </w:rPr>
        <w:drawing>
          <wp:inline distT="0" distB="0" distL="0" distR="0" wp14:anchorId="63E9985C" wp14:editId="1386ECA6">
            <wp:extent cx="2944368" cy="1903458"/>
            <wp:effectExtent l="0" t="0" r="889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sne_model4_m2_kmeans_k4.bmp"/>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A314D02" wp14:editId="1064221E">
            <wp:extent cx="2944368" cy="1903458"/>
            <wp:effectExtent l="0" t="0" r="889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tsne_model4_m2_kmeans_k4_ch.bmp"/>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9 &amp; 100 k-means t-SNE on Model 2</w:t>
      </w:r>
    </w:p>
    <w:p w:rsidR="00B25E25" w:rsidRDefault="00412C8A" w:rsidP="00376CE1">
      <w:pPr>
        <w:pStyle w:val="Caption"/>
        <w:jc w:val="center"/>
      </w:pPr>
      <w:r>
        <w:rPr>
          <w:noProof/>
          <w:lang w:bidi="bn-BD"/>
        </w:rPr>
        <w:drawing>
          <wp:inline distT="0" distB="0" distL="0" distR="0" wp14:anchorId="6C7D8AF3" wp14:editId="27487302">
            <wp:extent cx="2944368" cy="1903458"/>
            <wp:effectExtent l="0" t="0" r="889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tsne_model4_m3_kmeans_k6.bmp"/>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170C867" wp14:editId="7EC4E57D">
            <wp:extent cx="2944368" cy="1903458"/>
            <wp:effectExtent l="0" t="0" r="889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sne_model4_m3_kmeans_k6_ch.bmp"/>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1 &amp; 102 k-means t-SNE on Model 3</w:t>
      </w:r>
    </w:p>
    <w:p w:rsidR="00412C8A" w:rsidRDefault="00412C8A" w:rsidP="008F59C0"/>
    <w:p w:rsidR="00B25E25" w:rsidRDefault="00412C8A" w:rsidP="00376CE1">
      <w:pPr>
        <w:pStyle w:val="Caption"/>
        <w:jc w:val="center"/>
      </w:pPr>
      <w:r>
        <w:rPr>
          <w:noProof/>
          <w:lang w:bidi="bn-BD"/>
        </w:rPr>
        <w:lastRenderedPageBreak/>
        <w:drawing>
          <wp:inline distT="0" distB="0" distL="0" distR="0" wp14:anchorId="62A4F6F3" wp14:editId="6DA2C2EF">
            <wp:extent cx="2944368" cy="1903459"/>
            <wp:effectExtent l="0" t="0" r="889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sne_model4_m4_kmeans_k4.b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14:anchorId="181D31EE" wp14:editId="3311288A">
            <wp:extent cx="2944368" cy="1903458"/>
            <wp:effectExtent l="0" t="0" r="889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tsne_model4_m4_kmeans_k4_ch.b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3 &amp; 104 k-means t-SNE on Model 4</w:t>
      </w:r>
    </w:p>
    <w:p w:rsidR="00B25E25" w:rsidRDefault="00412C8A" w:rsidP="00376CE1">
      <w:pPr>
        <w:pStyle w:val="Caption"/>
        <w:jc w:val="center"/>
      </w:pPr>
      <w:r>
        <w:rPr>
          <w:noProof/>
          <w:lang w:bidi="bn-BD"/>
        </w:rPr>
        <w:drawing>
          <wp:inline distT="0" distB="0" distL="0" distR="0" wp14:anchorId="344D0F00" wp14:editId="0B4536D0">
            <wp:extent cx="2944368" cy="1903458"/>
            <wp:effectExtent l="0" t="0" r="889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tsne_model4_m5_kmeans_k4.bmp"/>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9548BCC" wp14:editId="3B8400D4">
            <wp:extent cx="2944368" cy="1903458"/>
            <wp:effectExtent l="0" t="0" r="889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tsne_model4_m5_kmeans_k4_ch.bmp"/>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5 &amp; 106 k-means t-SNE on Model 5</w:t>
      </w:r>
    </w:p>
    <w:p w:rsidR="00B25E25" w:rsidRDefault="00412C8A" w:rsidP="00376CE1">
      <w:pPr>
        <w:pStyle w:val="Caption"/>
        <w:jc w:val="center"/>
      </w:pPr>
      <w:r>
        <w:rPr>
          <w:noProof/>
          <w:lang w:bidi="bn-BD"/>
        </w:rPr>
        <w:drawing>
          <wp:inline distT="0" distB="0" distL="0" distR="0" wp14:anchorId="52209843" wp14:editId="477E149C">
            <wp:extent cx="2944368" cy="1903458"/>
            <wp:effectExtent l="0" t="0" r="889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tsne_model4_m6_kmeans_k3.b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AE98F72" wp14:editId="7D30DC08">
            <wp:extent cx="2944368" cy="1903458"/>
            <wp:effectExtent l="0" t="0" r="889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sne_model4_m6_kmeans_k3_ch.bmp"/>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7 &amp; 108 k-means t-SNE on Model 6</w:t>
      </w:r>
    </w:p>
    <w:p w:rsidR="00412C8A" w:rsidRDefault="00412C8A" w:rsidP="008F59C0"/>
    <w:p w:rsidR="00B25E25" w:rsidRDefault="00412C8A" w:rsidP="00376CE1">
      <w:pPr>
        <w:pStyle w:val="Caption"/>
        <w:jc w:val="center"/>
      </w:pPr>
      <w:r>
        <w:rPr>
          <w:noProof/>
          <w:lang w:bidi="bn-BD"/>
        </w:rPr>
        <w:lastRenderedPageBreak/>
        <w:drawing>
          <wp:inline distT="0" distB="0" distL="0" distR="0" wp14:anchorId="56761405" wp14:editId="0AEADA10">
            <wp:extent cx="2944368" cy="1903458"/>
            <wp:effectExtent l="0" t="0" r="889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sne_model4_m7_kmeans_k4.bmp"/>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EBC4DE9" wp14:editId="4905C307">
            <wp:extent cx="2944368" cy="1903458"/>
            <wp:effectExtent l="0" t="0" r="889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sne_model4_m7_kmeans_k4_ch.bmp"/>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9 &amp; 110 k-means t-SNE on Model 7</w:t>
      </w:r>
    </w:p>
    <w:p w:rsidR="00B25E25" w:rsidRDefault="00412C8A" w:rsidP="00376CE1">
      <w:pPr>
        <w:pStyle w:val="Caption"/>
        <w:jc w:val="center"/>
      </w:pPr>
      <w:r>
        <w:rPr>
          <w:noProof/>
          <w:lang w:bidi="bn-BD"/>
        </w:rPr>
        <w:drawing>
          <wp:inline distT="0" distB="0" distL="0" distR="0" wp14:anchorId="7D17C638" wp14:editId="141C5B04">
            <wp:extent cx="2944368" cy="1903458"/>
            <wp:effectExtent l="0" t="0" r="889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sne_model4_m8_kmeans_k3.bmp"/>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EDC67EB" wp14:editId="088B7672">
            <wp:extent cx="2944368" cy="1903458"/>
            <wp:effectExtent l="0" t="0" r="889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tsne_model4_m8_kmeans_k4_ch.bmp"/>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1 &amp; 112 k-means t-SNE on Model 8</w:t>
      </w:r>
    </w:p>
    <w:p w:rsidR="00B25E25" w:rsidRDefault="00412C8A" w:rsidP="00376CE1">
      <w:pPr>
        <w:pStyle w:val="Caption"/>
        <w:jc w:val="center"/>
      </w:pPr>
      <w:r>
        <w:rPr>
          <w:noProof/>
          <w:lang w:bidi="bn-BD"/>
        </w:rPr>
        <w:drawing>
          <wp:inline distT="0" distB="0" distL="0" distR="0" wp14:anchorId="694B9F3F" wp14:editId="152917B2">
            <wp:extent cx="2944368" cy="1903458"/>
            <wp:effectExtent l="0" t="0" r="889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tsne_model4_m9_kmeans_k3.bmp"/>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47EB90A" wp14:editId="6C8DA95E">
            <wp:extent cx="2944368" cy="1903458"/>
            <wp:effectExtent l="0" t="0" r="8890"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tsne_model4_m9_kmeans_k3_ch.bmp"/>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3 &amp; 114 k-means t-SNE on Model 9</w:t>
      </w:r>
    </w:p>
    <w:p w:rsidR="00412C8A" w:rsidRDefault="00412C8A" w:rsidP="008F59C0"/>
    <w:p w:rsidR="008F59C0" w:rsidRDefault="00412C8A" w:rsidP="008F59C0">
      <w:r>
        <w:br w:type="page"/>
      </w:r>
    </w:p>
    <w:p w:rsidR="000452BD" w:rsidRDefault="004035D4" w:rsidP="00354AE5">
      <w:pPr>
        <w:pStyle w:val="Heading3"/>
      </w:pPr>
      <w:bookmarkStart w:id="20" w:name="_Toc52317931"/>
      <w:r>
        <w:lastRenderedPageBreak/>
        <w:t>6.1.</w:t>
      </w:r>
      <w:r w:rsidR="000452BD">
        <w:t xml:space="preserve">4 </w:t>
      </w:r>
      <w:r w:rsidR="005B1A30">
        <w:tab/>
      </w:r>
      <w:r w:rsidR="000452BD">
        <w:t>K-means on PCA</w:t>
      </w:r>
      <w:bookmarkEnd w:id="20"/>
    </w:p>
    <w:p w:rsidR="000452BD" w:rsidRDefault="000452BD" w:rsidP="003D2297">
      <w:pPr>
        <w:pStyle w:val="Caption"/>
        <w:jc w:val="center"/>
      </w:pPr>
      <w:r>
        <w:rPr>
          <w:noProof/>
          <w:lang w:bidi="bn-BD"/>
        </w:rPr>
        <w:drawing>
          <wp:inline distT="0" distB="0" distL="0" distR="0" wp14:anchorId="11A77B34" wp14:editId="612E3DB3">
            <wp:extent cx="5106256" cy="3404171"/>
            <wp:effectExtent l="0" t="0" r="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means_pca_m1.bmp"/>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10206" cy="3406804"/>
                    </a:xfrm>
                    <a:prstGeom prst="rect">
                      <a:avLst/>
                    </a:prstGeom>
                  </pic:spPr>
                </pic:pic>
              </a:graphicData>
            </a:graphic>
          </wp:inline>
        </w:drawing>
      </w:r>
    </w:p>
    <w:p w:rsidR="000452BD" w:rsidRDefault="000452BD" w:rsidP="003D2297">
      <w:pPr>
        <w:pStyle w:val="Caption"/>
        <w:jc w:val="center"/>
      </w:pPr>
      <w:r>
        <w:t>Figure 115 k-means PCA on Model 1</w:t>
      </w:r>
    </w:p>
    <w:p w:rsidR="000452BD" w:rsidRDefault="000452BD" w:rsidP="003D2297">
      <w:pPr>
        <w:jc w:val="center"/>
      </w:pPr>
    </w:p>
    <w:p w:rsidR="000452BD" w:rsidRDefault="000452BD" w:rsidP="003D2297">
      <w:pPr>
        <w:jc w:val="center"/>
      </w:pPr>
      <w:r>
        <w:rPr>
          <w:noProof/>
          <w:lang w:bidi="bn-BD"/>
        </w:rPr>
        <w:drawing>
          <wp:inline distT="0" distB="0" distL="0" distR="0" wp14:anchorId="4601E4A1" wp14:editId="51ACBDD8">
            <wp:extent cx="5106035" cy="3404023"/>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kmeans_pca_m2.bmp"/>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13576" cy="3409051"/>
                    </a:xfrm>
                    <a:prstGeom prst="rect">
                      <a:avLst/>
                    </a:prstGeom>
                  </pic:spPr>
                </pic:pic>
              </a:graphicData>
            </a:graphic>
          </wp:inline>
        </w:drawing>
      </w:r>
    </w:p>
    <w:p w:rsidR="000452BD" w:rsidRDefault="000452BD" w:rsidP="003D2297">
      <w:pPr>
        <w:pStyle w:val="Caption"/>
        <w:jc w:val="center"/>
      </w:pPr>
      <w:r>
        <w:t>Figure 116 k-means PCA on Model 2</w:t>
      </w:r>
    </w:p>
    <w:p w:rsidR="000452BD" w:rsidRDefault="000452BD" w:rsidP="000452BD"/>
    <w:p w:rsidR="000452BD" w:rsidRDefault="000452BD" w:rsidP="003D2297">
      <w:pPr>
        <w:pStyle w:val="Caption"/>
        <w:jc w:val="center"/>
      </w:pPr>
      <w:r>
        <w:rPr>
          <w:noProof/>
          <w:lang w:bidi="bn-BD"/>
        </w:rPr>
        <w:drawing>
          <wp:inline distT="0" distB="0" distL="0" distR="0" wp14:anchorId="6AFBDAA3" wp14:editId="5AFF90E1">
            <wp:extent cx="5102352" cy="3401568"/>
            <wp:effectExtent l="0" t="0" r="317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kmeans_pca_m3.bmp"/>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7 k-means PCA on Model 3</w:t>
      </w:r>
    </w:p>
    <w:p w:rsidR="000452BD" w:rsidRDefault="000452BD" w:rsidP="003D2297">
      <w:pPr>
        <w:jc w:val="center"/>
      </w:pPr>
      <w:r>
        <w:rPr>
          <w:noProof/>
          <w:lang w:bidi="bn-BD"/>
        </w:rPr>
        <w:drawing>
          <wp:inline distT="0" distB="0" distL="0" distR="0" wp14:anchorId="1965F6B6" wp14:editId="77B657F7">
            <wp:extent cx="5102352" cy="3401568"/>
            <wp:effectExtent l="0" t="0" r="3175"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kmeans_pca_m4.bmp"/>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8 k-means PCA on Model 4</w:t>
      </w:r>
    </w:p>
    <w:p w:rsidR="000452BD" w:rsidRDefault="000452BD" w:rsidP="003D2297">
      <w:pPr>
        <w:jc w:val="center"/>
      </w:pPr>
      <w:r>
        <w:rPr>
          <w:noProof/>
          <w:lang w:bidi="bn-BD"/>
        </w:rPr>
        <w:lastRenderedPageBreak/>
        <w:drawing>
          <wp:inline distT="0" distB="0" distL="0" distR="0" wp14:anchorId="2959933F" wp14:editId="6C729CBE">
            <wp:extent cx="5102352" cy="3401568"/>
            <wp:effectExtent l="0" t="0" r="3175"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kmeans_pca_m5.bmp"/>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9 k-means PCA on Model 5</w:t>
      </w:r>
    </w:p>
    <w:p w:rsidR="000452BD" w:rsidRDefault="000452BD" w:rsidP="003D2297">
      <w:pPr>
        <w:jc w:val="center"/>
      </w:pPr>
      <w:r>
        <w:rPr>
          <w:noProof/>
          <w:lang w:bidi="bn-BD"/>
        </w:rPr>
        <w:drawing>
          <wp:inline distT="0" distB="0" distL="0" distR="0" wp14:anchorId="03F42275" wp14:editId="47DA98AD">
            <wp:extent cx="5102352" cy="3401568"/>
            <wp:effectExtent l="0" t="0" r="3175" b="889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kmeans_pca_m6.bmp"/>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20 k-means PCA on Model 6</w:t>
      </w:r>
    </w:p>
    <w:p w:rsidR="000452BD" w:rsidRDefault="000452BD" w:rsidP="000452BD"/>
    <w:p w:rsidR="000452BD" w:rsidRDefault="000452BD" w:rsidP="003D2297">
      <w:pPr>
        <w:pStyle w:val="Caption"/>
        <w:jc w:val="center"/>
      </w:pPr>
      <w:r>
        <w:rPr>
          <w:noProof/>
          <w:lang w:bidi="bn-BD"/>
        </w:rPr>
        <w:lastRenderedPageBreak/>
        <w:drawing>
          <wp:inline distT="0" distB="0" distL="0" distR="0" wp14:anchorId="28200B34" wp14:editId="705A8202">
            <wp:extent cx="5010912" cy="334060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kmeans_pca_m7.bmp"/>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rsidR="00376CE1" w:rsidRDefault="000452BD" w:rsidP="003D2297">
      <w:pPr>
        <w:pStyle w:val="Caption"/>
        <w:jc w:val="center"/>
      </w:pPr>
      <w:r>
        <w:t>Figure 121 k-means PCA on Model 7</w:t>
      </w:r>
    </w:p>
    <w:p w:rsidR="000452BD" w:rsidRDefault="000452BD" w:rsidP="003D2297">
      <w:pPr>
        <w:pStyle w:val="Caption"/>
        <w:jc w:val="center"/>
      </w:pPr>
      <w:r>
        <w:rPr>
          <w:noProof/>
          <w:lang w:bidi="bn-BD"/>
        </w:rPr>
        <w:drawing>
          <wp:inline distT="0" distB="0" distL="0" distR="0" wp14:anchorId="5B3A88CD" wp14:editId="6F9F06E6">
            <wp:extent cx="5102352" cy="3401568"/>
            <wp:effectExtent l="0" t="0" r="317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kmeans_pca_m8.bmp"/>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22 k-means PCA on Model 8</w:t>
      </w:r>
    </w:p>
    <w:p w:rsidR="000452BD" w:rsidRDefault="000452BD" w:rsidP="000452BD">
      <w:pPr>
        <w:pStyle w:val="Caption"/>
      </w:pPr>
    </w:p>
    <w:p w:rsidR="000452BD" w:rsidRDefault="000452BD" w:rsidP="003D2297">
      <w:pPr>
        <w:jc w:val="center"/>
      </w:pPr>
      <w:r>
        <w:rPr>
          <w:noProof/>
          <w:lang w:bidi="bn-BD"/>
        </w:rPr>
        <w:lastRenderedPageBreak/>
        <w:drawing>
          <wp:inline distT="0" distB="0" distL="0" distR="0" wp14:anchorId="42D88B02" wp14:editId="0859A379">
            <wp:extent cx="5101590" cy="3030876"/>
            <wp:effectExtent l="0" t="0" r="381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kmeans_pca_m9.bmp"/>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103408" cy="3031956"/>
                    </a:xfrm>
                    <a:prstGeom prst="rect">
                      <a:avLst/>
                    </a:prstGeom>
                  </pic:spPr>
                </pic:pic>
              </a:graphicData>
            </a:graphic>
          </wp:inline>
        </w:drawing>
      </w:r>
    </w:p>
    <w:p w:rsidR="000452BD" w:rsidRPr="000452BD" w:rsidRDefault="000452BD" w:rsidP="003D2297">
      <w:pPr>
        <w:pStyle w:val="Caption"/>
        <w:jc w:val="center"/>
      </w:pPr>
      <w:r>
        <w:t>Figure 122 k-means PCA on Model 8</w:t>
      </w:r>
    </w:p>
    <w:p w:rsidR="008F59C0" w:rsidRDefault="004035D4" w:rsidP="00354AE5">
      <w:pPr>
        <w:pStyle w:val="Heading3"/>
      </w:pPr>
      <w:bookmarkStart w:id="21" w:name="_Toc52317932"/>
      <w:r>
        <w:t>6.1.</w:t>
      </w:r>
      <w:r w:rsidR="000452BD">
        <w:t>5</w:t>
      </w:r>
      <w:r w:rsidR="008F59C0">
        <w:tab/>
      </w:r>
      <w:r w:rsidR="000452BD">
        <w:t>UMAP and K-means on UMAP</w:t>
      </w:r>
      <w:bookmarkEnd w:id="21"/>
    </w:p>
    <w:p w:rsidR="002C2749" w:rsidRDefault="002C2749" w:rsidP="003D2297">
      <w:pPr>
        <w:pStyle w:val="Caption"/>
        <w:jc w:val="center"/>
      </w:pPr>
      <w:r>
        <w:rPr>
          <w:noProof/>
          <w:lang w:bidi="bn-BD"/>
        </w:rPr>
        <w:drawing>
          <wp:inline distT="0" distB="0" distL="0" distR="0" wp14:anchorId="71E100F7" wp14:editId="5FEF03C8">
            <wp:extent cx="2944368" cy="1962912"/>
            <wp:effectExtent l="0" t="0" r="889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umap_m1.bmp"/>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F70F9D4" wp14:editId="5C2D229D">
            <wp:extent cx="2944368" cy="1962912"/>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umap_m2.bmp"/>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23 UMAP on Model 1</w:t>
      </w:r>
      <w:r>
        <w:tab/>
      </w:r>
      <w:r>
        <w:tab/>
      </w:r>
      <w:r>
        <w:tab/>
      </w:r>
      <w:r>
        <w:tab/>
        <w:t>Figure 124 UMAP on Model 2</w:t>
      </w:r>
    </w:p>
    <w:p w:rsidR="002C2749" w:rsidRDefault="002C2749" w:rsidP="003D2297">
      <w:pPr>
        <w:jc w:val="center"/>
      </w:pPr>
      <w:r>
        <w:rPr>
          <w:noProof/>
          <w:lang w:bidi="bn-BD"/>
        </w:rPr>
        <w:drawing>
          <wp:inline distT="0" distB="0" distL="0" distR="0" wp14:anchorId="4A95D0C1" wp14:editId="70764F48">
            <wp:extent cx="2944368" cy="1962912"/>
            <wp:effectExtent l="0" t="0" r="889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umap_m3.bmp"/>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05CC6ED4" wp14:editId="0EC45D43">
            <wp:extent cx="2944368" cy="1962912"/>
            <wp:effectExtent l="0" t="0" r="889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umap_m4.bmp"/>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lastRenderedPageBreak/>
        <w:t>Figure 125 UMAP on Model 3</w:t>
      </w:r>
      <w:r>
        <w:tab/>
      </w:r>
      <w:r>
        <w:tab/>
      </w:r>
      <w:r>
        <w:tab/>
      </w:r>
      <w:r>
        <w:tab/>
        <w:t>Figure 126 UMAP on Model 4</w:t>
      </w:r>
    </w:p>
    <w:p w:rsidR="002C2749" w:rsidRDefault="002C2749" w:rsidP="003D2297">
      <w:pPr>
        <w:jc w:val="center"/>
      </w:pPr>
      <w:r>
        <w:rPr>
          <w:noProof/>
          <w:lang w:bidi="bn-BD"/>
        </w:rPr>
        <w:drawing>
          <wp:inline distT="0" distB="0" distL="0" distR="0" wp14:anchorId="1E3A8731" wp14:editId="466130F3">
            <wp:extent cx="2944368" cy="1962912"/>
            <wp:effectExtent l="0" t="0" r="889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umap_m5.bmp"/>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199FC56D" wp14:editId="2165B6B3">
            <wp:extent cx="2944368" cy="1962912"/>
            <wp:effectExtent l="0" t="0" r="889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umap_m6.bmp"/>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t>Figure 127 UMAP on Model 5</w:t>
      </w:r>
      <w:r>
        <w:tab/>
      </w:r>
      <w:r>
        <w:tab/>
      </w:r>
      <w:r>
        <w:tab/>
      </w:r>
      <w:r>
        <w:tab/>
        <w:t>Figure 128 UMAP on Model 6</w:t>
      </w:r>
    </w:p>
    <w:p w:rsidR="002C2749" w:rsidRDefault="002C2749" w:rsidP="003D2297">
      <w:pPr>
        <w:jc w:val="center"/>
      </w:pPr>
      <w:r>
        <w:rPr>
          <w:noProof/>
          <w:lang w:bidi="bn-BD"/>
        </w:rPr>
        <w:drawing>
          <wp:inline distT="0" distB="0" distL="0" distR="0" wp14:anchorId="561EAB2C" wp14:editId="71998F06">
            <wp:extent cx="2944368" cy="1962912"/>
            <wp:effectExtent l="0" t="0" r="889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umap_m7.bmp"/>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2B10C36E" wp14:editId="3D261C51">
            <wp:extent cx="2944368" cy="1962912"/>
            <wp:effectExtent l="0" t="0" r="889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umap_m8.bmp"/>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t>Figure 129 UMAP on Model 7</w:t>
      </w:r>
      <w:r>
        <w:tab/>
      </w:r>
      <w:r>
        <w:tab/>
      </w:r>
      <w:r>
        <w:tab/>
      </w:r>
      <w:r>
        <w:tab/>
        <w:t>Figure 130 UMAP on Model 8</w:t>
      </w:r>
    </w:p>
    <w:p w:rsidR="000452BD" w:rsidRDefault="002C2749" w:rsidP="003D2297">
      <w:pPr>
        <w:jc w:val="center"/>
      </w:pPr>
      <w:r>
        <w:rPr>
          <w:noProof/>
          <w:lang w:bidi="bn-BD"/>
        </w:rPr>
        <w:drawing>
          <wp:inline distT="0" distB="0" distL="0" distR="0" wp14:anchorId="7A192298" wp14:editId="315112E3">
            <wp:extent cx="2944368" cy="1962912"/>
            <wp:effectExtent l="0" t="0" r="889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map_m9.bmp"/>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3D2297">
      <w:pPr>
        <w:pStyle w:val="Caption"/>
        <w:jc w:val="center"/>
      </w:pPr>
      <w:r>
        <w:t>Figure 131 UMAP on Model 9</w:t>
      </w:r>
    </w:p>
    <w:p w:rsidR="000452BD" w:rsidRDefault="000452BD">
      <w:r>
        <w:br w:type="page"/>
      </w:r>
    </w:p>
    <w:p w:rsidR="000452BD" w:rsidRDefault="00BE713F" w:rsidP="000452BD">
      <w:r>
        <w:lastRenderedPageBreak/>
        <w:t>K-means on UMAP</w:t>
      </w:r>
    </w:p>
    <w:p w:rsidR="00BE713F" w:rsidRDefault="00BE713F" w:rsidP="003D2297">
      <w:pPr>
        <w:pStyle w:val="Caption"/>
        <w:jc w:val="center"/>
      </w:pPr>
      <w:r>
        <w:rPr>
          <w:noProof/>
          <w:lang w:bidi="bn-BD"/>
        </w:rPr>
        <w:drawing>
          <wp:inline distT="0" distB="0" distL="0" distR="0" wp14:anchorId="0E4E5713" wp14:editId="6E6F27C0">
            <wp:extent cx="2944368" cy="1962912"/>
            <wp:effectExtent l="0" t="0" r="889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umap_m1_k4.bmp"/>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3954E544" wp14:editId="08EC2691">
            <wp:extent cx="2944368" cy="1962912"/>
            <wp:effectExtent l="0" t="0" r="889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umap_m2_k4.bmp"/>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2 k-Means UMAP on Model 1</w:t>
      </w:r>
      <w:r>
        <w:tab/>
      </w:r>
      <w:r>
        <w:tab/>
      </w:r>
      <w:r>
        <w:tab/>
      </w:r>
      <w:r>
        <w:tab/>
        <w:t>Figure 133 k-Means UMAP on Model 2</w:t>
      </w:r>
    </w:p>
    <w:p w:rsidR="00BE713F" w:rsidRDefault="00BE713F" w:rsidP="003D2297">
      <w:pPr>
        <w:pStyle w:val="Caption"/>
        <w:jc w:val="center"/>
      </w:pPr>
      <w:r>
        <w:rPr>
          <w:noProof/>
          <w:lang w:bidi="bn-BD"/>
        </w:rPr>
        <w:drawing>
          <wp:inline distT="0" distB="0" distL="0" distR="0" wp14:anchorId="66903961" wp14:editId="45F61AA0">
            <wp:extent cx="2944368" cy="1962912"/>
            <wp:effectExtent l="0" t="0" r="889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umap_m3_k6.bmp"/>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0D68448B" wp14:editId="741A48DB">
            <wp:extent cx="2944368" cy="1962912"/>
            <wp:effectExtent l="0" t="0" r="889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umap_m4_k4.bmp"/>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4 k-Means UMAP on Model 3</w:t>
      </w:r>
      <w:r>
        <w:tab/>
      </w:r>
      <w:r>
        <w:tab/>
      </w:r>
      <w:r>
        <w:tab/>
      </w:r>
      <w:r>
        <w:tab/>
        <w:t>Figure 135 k-Means UMAP on Model 4</w:t>
      </w:r>
    </w:p>
    <w:p w:rsidR="00BE713F" w:rsidRDefault="00BE713F" w:rsidP="003D2297">
      <w:pPr>
        <w:pStyle w:val="Caption"/>
        <w:jc w:val="center"/>
      </w:pPr>
      <w:r>
        <w:rPr>
          <w:noProof/>
          <w:lang w:bidi="bn-BD"/>
        </w:rPr>
        <w:drawing>
          <wp:inline distT="0" distB="0" distL="0" distR="0" wp14:anchorId="2F69FAE3" wp14:editId="0FCA9DBA">
            <wp:extent cx="2944368" cy="1962912"/>
            <wp:effectExtent l="0" t="0" r="889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umap_m5_k4.bmp"/>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B119214" wp14:editId="1C1DFB3C">
            <wp:extent cx="2944368" cy="1962912"/>
            <wp:effectExtent l="0" t="0" r="889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umap_m6_k3.bmp"/>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6 k-Means UMAP on Model 5</w:t>
      </w:r>
      <w:r>
        <w:tab/>
      </w:r>
      <w:r>
        <w:tab/>
      </w:r>
      <w:r>
        <w:tab/>
      </w:r>
      <w:r>
        <w:tab/>
        <w:t>Figure 137 k-Means UMAP on Model 6</w:t>
      </w:r>
    </w:p>
    <w:p w:rsidR="00BE713F" w:rsidRDefault="00BE713F" w:rsidP="003D2297">
      <w:pPr>
        <w:pStyle w:val="Caption"/>
        <w:jc w:val="center"/>
      </w:pPr>
      <w:r>
        <w:rPr>
          <w:noProof/>
          <w:lang w:bidi="bn-BD"/>
        </w:rPr>
        <w:lastRenderedPageBreak/>
        <w:drawing>
          <wp:inline distT="0" distB="0" distL="0" distR="0" wp14:anchorId="453BEAEA" wp14:editId="26AFDCBD">
            <wp:extent cx="2944368" cy="1962912"/>
            <wp:effectExtent l="0" t="0" r="889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umap_m7_k4.bmp"/>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43B40E4F" wp14:editId="6D95C9C2">
            <wp:extent cx="2944368" cy="1962912"/>
            <wp:effectExtent l="0" t="0" r="889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umap_m8_k3.bmp"/>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8 k-Means UMAP on Model 7</w:t>
      </w:r>
      <w:r>
        <w:tab/>
      </w:r>
      <w:r>
        <w:tab/>
      </w:r>
      <w:r>
        <w:tab/>
      </w:r>
      <w:r>
        <w:tab/>
        <w:t>Figure 139 k-Means UMAP on Model 8</w:t>
      </w:r>
    </w:p>
    <w:p w:rsidR="00BE713F" w:rsidRDefault="00BE713F" w:rsidP="003D2297">
      <w:pPr>
        <w:jc w:val="center"/>
      </w:pPr>
      <w:r>
        <w:rPr>
          <w:noProof/>
          <w:lang w:bidi="bn-BD"/>
        </w:rPr>
        <w:drawing>
          <wp:inline distT="0" distB="0" distL="0" distR="0" wp14:anchorId="266A083F" wp14:editId="4CCB1A99">
            <wp:extent cx="2944368" cy="1962912"/>
            <wp:effectExtent l="0" t="0" r="889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umap_m9_k3.bmp"/>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3D2297">
      <w:pPr>
        <w:pStyle w:val="Caption"/>
        <w:jc w:val="center"/>
      </w:pPr>
      <w:r>
        <w:t>Figure 140 k-Means UMAP on Model 9</w:t>
      </w:r>
    </w:p>
    <w:p w:rsidR="00BE713F" w:rsidRDefault="00BE713F" w:rsidP="000452BD"/>
    <w:p w:rsidR="008F59C0" w:rsidRDefault="000452BD" w:rsidP="008F59C0">
      <w:r>
        <w:br w:type="page"/>
      </w:r>
    </w:p>
    <w:p w:rsidR="008F59C0" w:rsidRDefault="004035D4" w:rsidP="00354AE5">
      <w:pPr>
        <w:pStyle w:val="Heading3"/>
      </w:pPr>
      <w:bookmarkStart w:id="22" w:name="_Toc52317933"/>
      <w:r>
        <w:lastRenderedPageBreak/>
        <w:t>6.1.</w:t>
      </w:r>
      <w:r w:rsidR="000452BD">
        <w:t>6</w:t>
      </w:r>
      <w:r w:rsidR="008F59C0">
        <w:tab/>
      </w:r>
      <w:proofErr w:type="spellStart"/>
      <w:r w:rsidR="008F59C0">
        <w:t>S</w:t>
      </w:r>
      <w:r w:rsidR="00BE713F">
        <w:t>ammon’s</w:t>
      </w:r>
      <w:proofErr w:type="spellEnd"/>
      <w:r w:rsidR="00BE713F">
        <w:t xml:space="preserve"> mapping</w:t>
      </w:r>
      <w:bookmarkEnd w:id="22"/>
    </w:p>
    <w:p w:rsidR="00BE713F" w:rsidRDefault="00BE713F" w:rsidP="00494FA4">
      <w:pPr>
        <w:pStyle w:val="Caption"/>
        <w:jc w:val="center"/>
      </w:pPr>
      <w:r>
        <w:rPr>
          <w:noProof/>
          <w:lang w:bidi="bn-BD"/>
        </w:rPr>
        <w:drawing>
          <wp:inline distT="0" distB="0" distL="0" distR="0" wp14:anchorId="26C844E3" wp14:editId="6C07821E">
            <wp:extent cx="2944368" cy="1656207"/>
            <wp:effectExtent l="0" t="0" r="889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sammon_m1.bmp"/>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717A7F0" wp14:editId="6192A9E2">
            <wp:extent cx="2944368" cy="1656207"/>
            <wp:effectExtent l="0" t="0" r="889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ammon_m2.bmp"/>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1 </w:t>
      </w:r>
      <w:proofErr w:type="spellStart"/>
      <w:r>
        <w:t>Sammon’s</w:t>
      </w:r>
      <w:proofErr w:type="spellEnd"/>
      <w:r>
        <w:t xml:space="preserve"> mapping on Model 1</w:t>
      </w:r>
      <w:r>
        <w:tab/>
      </w:r>
      <w:r>
        <w:tab/>
      </w:r>
      <w:r>
        <w:tab/>
        <w:t xml:space="preserve">Figure 142 </w:t>
      </w:r>
      <w:proofErr w:type="spellStart"/>
      <w:r>
        <w:t>Sammon’s</w:t>
      </w:r>
      <w:proofErr w:type="spellEnd"/>
      <w:r>
        <w:t xml:space="preserve"> mapping on Model 2</w:t>
      </w:r>
    </w:p>
    <w:p w:rsidR="00BE713F" w:rsidRDefault="00BE713F" w:rsidP="00494FA4">
      <w:pPr>
        <w:pStyle w:val="Caption"/>
        <w:jc w:val="center"/>
      </w:pPr>
      <w:r>
        <w:rPr>
          <w:noProof/>
          <w:lang w:bidi="bn-BD"/>
        </w:rPr>
        <w:drawing>
          <wp:inline distT="0" distB="0" distL="0" distR="0" wp14:anchorId="528C1B24" wp14:editId="63FA1E53">
            <wp:extent cx="2944368" cy="1656207"/>
            <wp:effectExtent l="0" t="0" r="8890" b="127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sammon_m3.bmp"/>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D6A45B9" wp14:editId="41018F71">
            <wp:extent cx="2944368" cy="1656207"/>
            <wp:effectExtent l="0" t="0" r="8890" b="127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sammon_m4.bmp"/>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3 </w:t>
      </w:r>
      <w:proofErr w:type="spellStart"/>
      <w:r>
        <w:t>Sammon’smapping</w:t>
      </w:r>
      <w:proofErr w:type="spellEnd"/>
      <w:r>
        <w:t xml:space="preserve"> on Model 3</w:t>
      </w:r>
      <w:r>
        <w:tab/>
      </w:r>
      <w:r>
        <w:tab/>
      </w:r>
      <w:r>
        <w:tab/>
        <w:t xml:space="preserve">Figure 144 </w:t>
      </w:r>
      <w:proofErr w:type="spellStart"/>
      <w:r>
        <w:t>Sammon’s</w:t>
      </w:r>
      <w:proofErr w:type="spellEnd"/>
      <w:r>
        <w:t xml:space="preserve"> mapping on Model 4</w:t>
      </w:r>
    </w:p>
    <w:p w:rsidR="00BE713F" w:rsidRDefault="00BE713F" w:rsidP="00494FA4">
      <w:pPr>
        <w:pStyle w:val="Caption"/>
        <w:jc w:val="center"/>
      </w:pPr>
      <w:r>
        <w:rPr>
          <w:noProof/>
          <w:lang w:bidi="bn-BD"/>
        </w:rPr>
        <w:drawing>
          <wp:inline distT="0" distB="0" distL="0" distR="0" wp14:anchorId="73E8B598" wp14:editId="418B765D">
            <wp:extent cx="2944368" cy="1656207"/>
            <wp:effectExtent l="0" t="0" r="8890" b="127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ammon_m5.bmp"/>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E48A83A" wp14:editId="646A75C3">
            <wp:extent cx="2944368" cy="1656207"/>
            <wp:effectExtent l="0" t="0" r="8890" b="127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ammon_m6.bmp"/>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5 </w:t>
      </w:r>
      <w:proofErr w:type="spellStart"/>
      <w:r>
        <w:t>Sammon’s</w:t>
      </w:r>
      <w:proofErr w:type="spellEnd"/>
      <w:r>
        <w:t xml:space="preserve"> mapping on Model 5</w:t>
      </w:r>
      <w:r>
        <w:tab/>
      </w:r>
      <w:r>
        <w:tab/>
      </w:r>
      <w:r>
        <w:tab/>
        <w:t xml:space="preserve">Figure 146 </w:t>
      </w:r>
      <w:proofErr w:type="spellStart"/>
      <w:r>
        <w:t>Sammon’s</w:t>
      </w:r>
      <w:proofErr w:type="spellEnd"/>
      <w:r>
        <w:t xml:space="preserve"> mapping on Model 6</w:t>
      </w:r>
    </w:p>
    <w:p w:rsidR="00BE713F" w:rsidRDefault="00BE713F" w:rsidP="00BE713F">
      <w:pPr>
        <w:pStyle w:val="Caption"/>
      </w:pPr>
    </w:p>
    <w:p w:rsidR="00BE713F" w:rsidRDefault="00BE713F" w:rsidP="00BE713F"/>
    <w:p w:rsidR="00BE713F" w:rsidRDefault="00BE713F" w:rsidP="0098511D">
      <w:pPr>
        <w:pStyle w:val="Caption"/>
        <w:jc w:val="center"/>
      </w:pPr>
      <w:r>
        <w:rPr>
          <w:noProof/>
          <w:lang w:bidi="bn-BD"/>
        </w:rPr>
        <w:lastRenderedPageBreak/>
        <w:drawing>
          <wp:inline distT="0" distB="0" distL="0" distR="0" wp14:anchorId="6334989F" wp14:editId="73D00358">
            <wp:extent cx="2944368" cy="1656207"/>
            <wp:effectExtent l="0" t="0" r="8890" b="127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sammon_m7.bmp"/>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E1D4347" wp14:editId="13AABB76">
            <wp:extent cx="2944368" cy="1656207"/>
            <wp:effectExtent l="0" t="0" r="8890" b="127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ammon_m8.bmp"/>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7 </w:t>
      </w:r>
      <w:proofErr w:type="spellStart"/>
      <w:r>
        <w:t>Sammon’s</w:t>
      </w:r>
      <w:proofErr w:type="spellEnd"/>
      <w:r>
        <w:t xml:space="preserve"> mapping on Model 7</w:t>
      </w:r>
      <w:r>
        <w:tab/>
      </w:r>
      <w:r>
        <w:tab/>
      </w:r>
      <w:r>
        <w:tab/>
        <w:t xml:space="preserve">Figure 148 </w:t>
      </w:r>
      <w:proofErr w:type="spellStart"/>
      <w:r>
        <w:t>Sammon’s</w:t>
      </w:r>
      <w:proofErr w:type="spellEnd"/>
      <w:r>
        <w:t xml:space="preserve"> mapping on Model 8</w:t>
      </w:r>
    </w:p>
    <w:p w:rsidR="00BE713F" w:rsidRDefault="00BE713F" w:rsidP="0098511D">
      <w:pPr>
        <w:jc w:val="center"/>
      </w:pPr>
      <w:r>
        <w:rPr>
          <w:noProof/>
          <w:lang w:bidi="bn-BD"/>
        </w:rPr>
        <w:drawing>
          <wp:inline distT="0" distB="0" distL="0" distR="0" wp14:anchorId="17E647FB" wp14:editId="78641ECE">
            <wp:extent cx="2944368" cy="1656207"/>
            <wp:effectExtent l="0" t="0" r="8890" b="127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sammon_m9.bmp"/>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E713F" w:rsidRDefault="00BE713F" w:rsidP="0098511D">
      <w:pPr>
        <w:pStyle w:val="Caption"/>
        <w:jc w:val="center"/>
      </w:pPr>
      <w:r>
        <w:t xml:space="preserve">Figure 148 </w:t>
      </w:r>
      <w:proofErr w:type="spellStart"/>
      <w:r>
        <w:t>Sammon’s</w:t>
      </w:r>
      <w:proofErr w:type="spellEnd"/>
      <w:r>
        <w:t xml:space="preserve"> mapping on Model 9</w:t>
      </w:r>
    </w:p>
    <w:p w:rsidR="00BE713F" w:rsidRDefault="00BE713F">
      <w:r>
        <w:br w:type="page"/>
      </w:r>
    </w:p>
    <w:p w:rsidR="00BE713F" w:rsidRPr="00BE713F" w:rsidRDefault="004035D4" w:rsidP="00BE713F">
      <w:pPr>
        <w:pStyle w:val="Heading3"/>
      </w:pPr>
      <w:bookmarkStart w:id="23" w:name="_Toc52317934"/>
      <w:r>
        <w:lastRenderedPageBreak/>
        <w:t>6.1.</w:t>
      </w:r>
      <w:r w:rsidR="00BE713F">
        <w:t>7</w:t>
      </w:r>
      <w:r w:rsidR="00BE713F">
        <w:tab/>
        <w:t>DBSCAN</w:t>
      </w:r>
      <w:bookmarkEnd w:id="23"/>
      <w:r w:rsidR="00A17154">
        <w:t xml:space="preserve"> </w:t>
      </w:r>
    </w:p>
    <w:p w:rsidR="00E9481F" w:rsidRDefault="00F52C33" w:rsidP="0098511D">
      <w:pPr>
        <w:pStyle w:val="Caption"/>
        <w:jc w:val="center"/>
      </w:pPr>
      <w:r>
        <w:rPr>
          <w:noProof/>
          <w:lang w:bidi="bn-BD"/>
        </w:rPr>
        <w:drawing>
          <wp:inline distT="0" distB="0" distL="0" distR="0" wp14:anchorId="33FEAEA3" wp14:editId="4C7E68F9">
            <wp:extent cx="2944368" cy="1670048"/>
            <wp:effectExtent l="0" t="0" r="8890" b="698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dbscan_kneeplot_m1.bmp"/>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288DF66B" wp14:editId="6933382B">
            <wp:extent cx="2944368" cy="1903458"/>
            <wp:effectExtent l="0" t="0" r="8890"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dbscan_m1.bmp"/>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E9481F">
        <w:t>Figure 149 and 150 Knee plot and DBSCAN on Model 1</w:t>
      </w:r>
    </w:p>
    <w:p w:rsidR="005B1A30" w:rsidRDefault="00F52C33" w:rsidP="0098511D">
      <w:pPr>
        <w:pStyle w:val="Caption"/>
        <w:jc w:val="center"/>
      </w:pPr>
      <w:r>
        <w:rPr>
          <w:noProof/>
          <w:lang w:bidi="bn-BD"/>
        </w:rPr>
        <w:drawing>
          <wp:inline distT="0" distB="0" distL="0" distR="0" wp14:anchorId="6CFEA688" wp14:editId="0047923E">
            <wp:extent cx="2944368" cy="1670048"/>
            <wp:effectExtent l="0" t="0" r="889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dbscan_kneeplot_m2.bmp"/>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54C1F81D" wp14:editId="30585517">
            <wp:extent cx="2944368" cy="1903458"/>
            <wp:effectExtent l="0" t="0" r="8890" b="190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dbscan_m2.bmp"/>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1 and 152 Knee plot and DBSCAN on Model 2</w:t>
      </w:r>
    </w:p>
    <w:p w:rsidR="005B1A30" w:rsidRDefault="00F52C33" w:rsidP="0098511D">
      <w:pPr>
        <w:pStyle w:val="Caption"/>
        <w:jc w:val="center"/>
      </w:pPr>
      <w:r>
        <w:rPr>
          <w:noProof/>
          <w:lang w:bidi="bn-BD"/>
        </w:rPr>
        <w:drawing>
          <wp:inline distT="0" distB="0" distL="0" distR="0" wp14:anchorId="47C53270" wp14:editId="732CDFC8">
            <wp:extent cx="2944368" cy="1670048"/>
            <wp:effectExtent l="0" t="0" r="8890" b="698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dbscan_kneeplot_m4.bmp"/>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B91E77B" wp14:editId="476A1BD8">
            <wp:extent cx="2944368" cy="1903458"/>
            <wp:effectExtent l="0" t="0" r="8890" b="190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dbscan_m4.bmp"/>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3 and 154 Knee plot and DBSCAN on Model 4</w:t>
      </w:r>
    </w:p>
    <w:p w:rsidR="00E9481F" w:rsidRDefault="00E9481F" w:rsidP="008F59C0"/>
    <w:p w:rsidR="008F59C0" w:rsidRDefault="00F52C33" w:rsidP="00401FBE">
      <w:pPr>
        <w:pStyle w:val="Caption"/>
        <w:jc w:val="center"/>
      </w:pPr>
      <w:r>
        <w:rPr>
          <w:noProof/>
          <w:lang w:bidi="bn-BD"/>
        </w:rPr>
        <w:lastRenderedPageBreak/>
        <w:drawing>
          <wp:inline distT="0" distB="0" distL="0" distR="0" wp14:anchorId="4CBB1638" wp14:editId="405039A3">
            <wp:extent cx="2944368" cy="1670048"/>
            <wp:effectExtent l="0" t="0" r="8890" b="69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dbscan_kneeplot_m5.bmp"/>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60BFED24" wp14:editId="3DF9707E">
            <wp:extent cx="2944368" cy="1903458"/>
            <wp:effectExtent l="0" t="0" r="8890" b="190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dbscan_m5.bmp"/>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5 and 156 Knee plot and DBSCAN on Model 5</w:t>
      </w:r>
    </w:p>
    <w:p w:rsidR="005B1A30" w:rsidRDefault="00F52C33" w:rsidP="00401FBE">
      <w:pPr>
        <w:pStyle w:val="Caption"/>
        <w:jc w:val="center"/>
      </w:pPr>
      <w:r>
        <w:rPr>
          <w:noProof/>
          <w:lang w:bidi="bn-BD"/>
        </w:rPr>
        <w:drawing>
          <wp:inline distT="0" distB="0" distL="0" distR="0" wp14:anchorId="255D79A0" wp14:editId="0E0FBF87">
            <wp:extent cx="2944368" cy="1670048"/>
            <wp:effectExtent l="0" t="0" r="8890" b="698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dbscan_kneeplot_m6.bmp"/>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0D334DB3" wp14:editId="04389396">
            <wp:extent cx="2944368" cy="1903458"/>
            <wp:effectExtent l="0" t="0" r="8890" b="190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dbscan_m6.bmp"/>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7 and 158 Knee plot and DBSCAN on Model 6</w:t>
      </w:r>
    </w:p>
    <w:p w:rsidR="005B1A30" w:rsidRDefault="00F52C33" w:rsidP="00401FBE">
      <w:pPr>
        <w:pStyle w:val="Caption"/>
        <w:jc w:val="center"/>
      </w:pPr>
      <w:r>
        <w:rPr>
          <w:noProof/>
          <w:lang w:bidi="bn-BD"/>
        </w:rPr>
        <w:drawing>
          <wp:inline distT="0" distB="0" distL="0" distR="0" wp14:anchorId="0982A6E1" wp14:editId="7448C0DB">
            <wp:extent cx="2944368" cy="1670048"/>
            <wp:effectExtent l="0" t="0" r="8890" b="698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dbscan_kneeplot_m7.bmp"/>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261B7777" wp14:editId="06C2C4E9">
            <wp:extent cx="2944368" cy="1903458"/>
            <wp:effectExtent l="0" t="0" r="889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dbscan_m7.bmp"/>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9 and 160 Knee plot and DBSCAN on Model 7</w:t>
      </w:r>
    </w:p>
    <w:p w:rsidR="00E9481F" w:rsidRDefault="00F52C33" w:rsidP="00F04EB0">
      <w:pPr>
        <w:pStyle w:val="Caption"/>
        <w:jc w:val="center"/>
      </w:pPr>
      <w:r>
        <w:rPr>
          <w:noProof/>
          <w:lang w:bidi="bn-BD"/>
        </w:rPr>
        <w:lastRenderedPageBreak/>
        <w:drawing>
          <wp:inline distT="0" distB="0" distL="0" distR="0" wp14:anchorId="7908C65A" wp14:editId="60AE753C">
            <wp:extent cx="2944368" cy="1670048"/>
            <wp:effectExtent l="0" t="0" r="889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dbscan_kneeplot_m8.bmp"/>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FD47975" wp14:editId="35443E3E">
            <wp:extent cx="2944368" cy="1903458"/>
            <wp:effectExtent l="0" t="0" r="889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dbscan_m8.bmp"/>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1 and 162 Knee plot and DBSCAN on Model 8</w:t>
      </w:r>
    </w:p>
    <w:p w:rsidR="005B1A30" w:rsidRDefault="00F52C33" w:rsidP="00F04EB0">
      <w:pPr>
        <w:pStyle w:val="Caption"/>
        <w:jc w:val="center"/>
      </w:pPr>
      <w:r>
        <w:rPr>
          <w:noProof/>
          <w:lang w:bidi="bn-BD"/>
        </w:rPr>
        <w:drawing>
          <wp:inline distT="0" distB="0" distL="0" distR="0" wp14:anchorId="1614A7F8" wp14:editId="317C8799">
            <wp:extent cx="2944368" cy="1670048"/>
            <wp:effectExtent l="0" t="0" r="8890" b="698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dbscan_kneeplot_m9.bmp"/>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16ABC65" wp14:editId="46CA30EE">
            <wp:extent cx="2944368" cy="1903458"/>
            <wp:effectExtent l="0" t="0" r="889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dbscan_m9.bmp"/>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3 and 164 Knee plot and DBSCAN on Model 9</w:t>
      </w:r>
    </w:p>
    <w:p w:rsidR="00F52C33" w:rsidRDefault="005B1A30" w:rsidP="008F59C0">
      <w:r>
        <w:br w:type="page"/>
      </w:r>
    </w:p>
    <w:p w:rsidR="008F59C0" w:rsidRDefault="004035D4" w:rsidP="00354AE5">
      <w:pPr>
        <w:pStyle w:val="Heading2"/>
      </w:pPr>
      <w:bookmarkStart w:id="24" w:name="_Toc52317935"/>
      <w:r>
        <w:lastRenderedPageBreak/>
        <w:t>6</w:t>
      </w:r>
      <w:r w:rsidR="00354AE5">
        <w:t>.2</w:t>
      </w:r>
      <w:r w:rsidR="00354AE5">
        <w:tab/>
      </w:r>
      <w:r w:rsidR="00354AE5" w:rsidRPr="00354AE5">
        <w:t>CA-</w:t>
      </w:r>
      <w:proofErr w:type="spellStart"/>
      <w:r w:rsidR="00354AE5" w:rsidRPr="00354AE5">
        <w:t>HepPh</w:t>
      </w:r>
      <w:proofErr w:type="spellEnd"/>
      <w:r w:rsidR="00354AE5">
        <w:t xml:space="preserve"> dataset</w:t>
      </w:r>
      <w:bookmarkEnd w:id="24"/>
    </w:p>
    <w:p w:rsidR="00354AE5" w:rsidRDefault="004035D4" w:rsidP="00354AE5">
      <w:pPr>
        <w:pStyle w:val="Heading3"/>
      </w:pPr>
      <w:bookmarkStart w:id="25" w:name="_Toc52317936"/>
      <w:r>
        <w:t>6.2.</w:t>
      </w:r>
      <w:r w:rsidR="00354AE5">
        <w:t>1</w:t>
      </w:r>
      <w:r w:rsidR="00A17154">
        <w:tab/>
      </w:r>
      <w:r w:rsidR="00354AE5">
        <w:t>Boxplot</w:t>
      </w:r>
      <w:r w:rsidR="00A17154">
        <w:t xml:space="preserve"> and Correlation plots</w:t>
      </w:r>
      <w:bookmarkEnd w:id="25"/>
    </w:p>
    <w:p w:rsidR="00A17154" w:rsidRDefault="00A17154" w:rsidP="00F04EB0">
      <w:pPr>
        <w:pStyle w:val="Caption"/>
        <w:jc w:val="center"/>
      </w:pPr>
      <w:r>
        <w:rPr>
          <w:noProof/>
          <w:lang w:bidi="bn-BD"/>
        </w:rPr>
        <w:drawing>
          <wp:inline distT="0" distB="0" distL="0" distR="0" wp14:anchorId="55C3E3D1" wp14:editId="57079C18">
            <wp:extent cx="5943600" cy="3343275"/>
            <wp:effectExtent l="0" t="0" r="0"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boxplot.bmp"/>
                    <pic:cNvPicPr/>
                  </pic:nvPicPr>
                  <pic:blipFill>
                    <a:blip r:embed="rId17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t>Figure 165 Boxplot</w:t>
      </w:r>
    </w:p>
    <w:p w:rsidR="00354AE5" w:rsidRDefault="00A17154" w:rsidP="00F04EB0">
      <w:pPr>
        <w:jc w:val="center"/>
      </w:pPr>
      <w:r>
        <w:rPr>
          <w:noProof/>
          <w:lang w:bidi="bn-BD"/>
        </w:rPr>
        <w:drawing>
          <wp:inline distT="0" distB="0" distL="0" distR="0" wp14:anchorId="59FC3662" wp14:editId="3BBF3C7F">
            <wp:extent cx="5943600" cy="3343275"/>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corrplot.bmp"/>
                    <pic:cNvPicPr/>
                  </pic:nvPicPr>
                  <pic:blipFill>
                    <a:blip r:embed="rId17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A17154" w:rsidRDefault="00A17154" w:rsidP="00F04EB0">
      <w:pPr>
        <w:pStyle w:val="Caption"/>
        <w:jc w:val="center"/>
      </w:pPr>
      <w:r>
        <w:t>Figure 166 Correlation matrix</w:t>
      </w:r>
    </w:p>
    <w:p w:rsidR="00354AE5" w:rsidRDefault="004035D4" w:rsidP="00354AE5">
      <w:pPr>
        <w:pStyle w:val="Heading3"/>
      </w:pPr>
      <w:bookmarkStart w:id="26" w:name="_Toc52317937"/>
      <w:r>
        <w:lastRenderedPageBreak/>
        <w:t>6.2.</w:t>
      </w:r>
      <w:r w:rsidR="00354AE5">
        <w:t>2</w:t>
      </w:r>
      <w:r w:rsidR="00354AE5">
        <w:tab/>
        <w:t>PCA</w:t>
      </w:r>
      <w:bookmarkEnd w:id="26"/>
      <w:r w:rsidR="00354AE5">
        <w:t xml:space="preserve"> </w:t>
      </w:r>
    </w:p>
    <w:p w:rsidR="00D04F64" w:rsidRDefault="00D04F64" w:rsidP="00F04EB0">
      <w:pPr>
        <w:pStyle w:val="Caption"/>
        <w:jc w:val="center"/>
      </w:pPr>
      <w:r>
        <w:rPr>
          <w:noProof/>
          <w:lang w:bidi="bn-BD"/>
        </w:rPr>
        <w:drawing>
          <wp:inline distT="0" distB="0" distL="0" distR="0" wp14:anchorId="3280A762" wp14:editId="0CA22CE0">
            <wp:extent cx="2941320" cy="2216727"/>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os2 contribution.bmp"/>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953808" cy="2226138"/>
                    </a:xfrm>
                    <a:prstGeom prst="rect">
                      <a:avLst/>
                    </a:prstGeom>
                  </pic:spPr>
                </pic:pic>
              </a:graphicData>
            </a:graphic>
          </wp:inline>
        </w:drawing>
      </w:r>
      <w:r>
        <w:rPr>
          <w:noProof/>
          <w:lang w:bidi="bn-BD"/>
        </w:rPr>
        <w:drawing>
          <wp:inline distT="0" distB="0" distL="0" distR="0" wp14:anchorId="44A051C9" wp14:editId="556E5FA3">
            <wp:extent cx="2943602" cy="2152072"/>
            <wp:effectExtent l="0" t="0" r="9525" b="63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dimension contribution.bmp"/>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950431" cy="2157065"/>
                    </a:xfrm>
                    <a:prstGeom prst="rect">
                      <a:avLst/>
                    </a:prstGeom>
                  </pic:spPr>
                </pic:pic>
              </a:graphicData>
            </a:graphic>
          </wp:inline>
        </w:drawing>
      </w:r>
      <w:r>
        <w:t>Figure 167 PCA</w:t>
      </w:r>
      <w:r>
        <w:tab/>
      </w:r>
      <w:r>
        <w:tab/>
      </w:r>
      <w:r>
        <w:tab/>
      </w:r>
      <w:r>
        <w:tab/>
      </w:r>
      <w:r>
        <w:tab/>
      </w:r>
      <w:r>
        <w:tab/>
        <w:t>Figure 168 Dimension Contribution</w:t>
      </w:r>
    </w:p>
    <w:p w:rsidR="00D04F64" w:rsidRPr="00D04F64" w:rsidRDefault="00D04F64" w:rsidP="00F04EB0">
      <w:pPr>
        <w:jc w:val="center"/>
      </w:pPr>
    </w:p>
    <w:p w:rsidR="00D04F64" w:rsidRPr="00D04F64" w:rsidRDefault="00D04F64" w:rsidP="00F04EB0">
      <w:pPr>
        <w:pStyle w:val="Caption"/>
        <w:jc w:val="center"/>
      </w:pPr>
      <w:r>
        <w:rPr>
          <w:noProof/>
          <w:lang w:bidi="bn-BD"/>
        </w:rPr>
        <w:drawing>
          <wp:inline distT="0" distB="0" distL="0" distR="0" wp14:anchorId="0657E555" wp14:editId="75059DAE">
            <wp:extent cx="2944368" cy="1656207"/>
            <wp:effectExtent l="0" t="0" r="889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plot.bmp"/>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A17154">
        <w:rPr>
          <w:noProof/>
          <w:lang w:bidi="bn-BD"/>
        </w:rPr>
        <w:drawing>
          <wp:inline distT="0" distB="0" distL="0" distR="0" wp14:anchorId="737F1811" wp14:editId="6DCB27C1">
            <wp:extent cx="2944368" cy="1656207"/>
            <wp:effectExtent l="0" t="0" r="8890" b="127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biplot.bmp"/>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69 Scree plot</w:t>
      </w:r>
      <w:r>
        <w:tab/>
      </w:r>
      <w:r>
        <w:tab/>
      </w:r>
      <w:r>
        <w:tab/>
      </w:r>
      <w:r>
        <w:tab/>
      </w:r>
      <w:r>
        <w:tab/>
        <w:t xml:space="preserve">Figure 170 </w:t>
      </w:r>
      <w:proofErr w:type="spellStart"/>
      <w:r>
        <w:t>biplot</w:t>
      </w:r>
      <w:proofErr w:type="spellEnd"/>
    </w:p>
    <w:p w:rsidR="00354AE5" w:rsidRDefault="004035D4" w:rsidP="00354AE5">
      <w:pPr>
        <w:pStyle w:val="Heading3"/>
      </w:pPr>
      <w:bookmarkStart w:id="27" w:name="_Toc52317938"/>
      <w:r>
        <w:t>6.2.</w:t>
      </w:r>
      <w:r w:rsidR="00354AE5">
        <w:t>3</w:t>
      </w:r>
      <w:r w:rsidR="00354AE5">
        <w:tab/>
        <w:t xml:space="preserve">t-SNE and </w:t>
      </w:r>
      <w:r w:rsidR="00A17154">
        <w:t>K-means on t-SNE</w:t>
      </w:r>
      <w:bookmarkEnd w:id="27"/>
    </w:p>
    <w:p w:rsidR="00D04F64" w:rsidRDefault="00D04F64" w:rsidP="00A17154">
      <w:r>
        <w:t xml:space="preserve">Model 1: </w:t>
      </w:r>
    </w:p>
    <w:p w:rsidR="00D04F64" w:rsidRDefault="00D04F64" w:rsidP="00F04EB0">
      <w:pPr>
        <w:jc w:val="center"/>
      </w:pPr>
      <w:r>
        <w:rPr>
          <w:noProof/>
          <w:lang w:bidi="bn-BD"/>
        </w:rPr>
        <w:drawing>
          <wp:inline distT="0" distB="0" distL="0" distR="0" wp14:anchorId="25C10064" wp14:editId="7838B7BE">
            <wp:extent cx="2944368" cy="1656207"/>
            <wp:effectExtent l="0" t="0" r="889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tsne_model_1_m1.bmp"/>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32EDF5CD" wp14:editId="6DFB8406">
            <wp:extent cx="2944368" cy="1656207"/>
            <wp:effectExtent l="0" t="0" r="8890" b="127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sne_model_1_m2.bmp"/>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F04EB0">
      <w:pPr>
        <w:pStyle w:val="Caption"/>
        <w:jc w:val="center"/>
      </w:pPr>
      <w:r>
        <w:t>Figure 170 t-SNE on Model 1</w:t>
      </w:r>
      <w:r>
        <w:tab/>
      </w:r>
      <w:r>
        <w:tab/>
      </w:r>
      <w:r>
        <w:tab/>
      </w:r>
      <w:r>
        <w:tab/>
      </w:r>
      <w:r>
        <w:tab/>
        <w:t>Figure 171 t-SNE on Model 2</w:t>
      </w:r>
    </w:p>
    <w:p w:rsidR="00D04F64" w:rsidRDefault="00D04F64" w:rsidP="00F04EB0">
      <w:pPr>
        <w:pStyle w:val="Caption"/>
        <w:jc w:val="center"/>
      </w:pPr>
      <w:r>
        <w:rPr>
          <w:noProof/>
          <w:lang w:bidi="bn-BD"/>
        </w:rPr>
        <w:lastRenderedPageBreak/>
        <w:drawing>
          <wp:inline distT="0" distB="0" distL="0" distR="0" wp14:anchorId="6504D01D" wp14:editId="04B0E525">
            <wp:extent cx="2944368" cy="1656207"/>
            <wp:effectExtent l="0" t="0" r="889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sne_model_1_m3.bmp"/>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153728B" wp14:editId="495DF784">
            <wp:extent cx="2944368" cy="1656207"/>
            <wp:effectExtent l="0" t="0" r="889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sne_model_1_m4.bmp"/>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2 t-SNE on Model 3</w:t>
      </w:r>
      <w:r>
        <w:tab/>
      </w:r>
      <w:r>
        <w:tab/>
      </w:r>
      <w:r>
        <w:tab/>
      </w:r>
      <w:r>
        <w:tab/>
      </w:r>
      <w:r>
        <w:tab/>
        <w:t>Figure 173 t-SNE on Model 4</w:t>
      </w:r>
    </w:p>
    <w:p w:rsidR="00D04F64" w:rsidRDefault="00D04F64" w:rsidP="00F04EB0">
      <w:pPr>
        <w:pStyle w:val="Caption"/>
        <w:jc w:val="center"/>
      </w:pPr>
      <w:r>
        <w:rPr>
          <w:noProof/>
          <w:lang w:bidi="bn-BD"/>
        </w:rPr>
        <w:drawing>
          <wp:inline distT="0" distB="0" distL="0" distR="0" wp14:anchorId="34ED658F" wp14:editId="125DFA4A">
            <wp:extent cx="2944368" cy="1656207"/>
            <wp:effectExtent l="0" t="0" r="8890" b="127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sne_model_1_m5.bmp"/>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3A57AC78" wp14:editId="50804B4A">
            <wp:extent cx="2944368" cy="1656207"/>
            <wp:effectExtent l="0" t="0" r="8890" b="12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sne_model_1_m6.bmp"/>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4 t-SNE on Model 5</w:t>
      </w:r>
      <w:r>
        <w:tab/>
      </w:r>
      <w:r>
        <w:tab/>
      </w:r>
      <w:r>
        <w:tab/>
      </w:r>
      <w:r>
        <w:tab/>
      </w:r>
      <w:r>
        <w:tab/>
        <w:t>Figure 175 t-SNE on Model 6</w:t>
      </w:r>
    </w:p>
    <w:p w:rsidR="00D04F64" w:rsidRDefault="00D04F64" w:rsidP="00F04EB0">
      <w:pPr>
        <w:pStyle w:val="Caption"/>
        <w:jc w:val="center"/>
      </w:pPr>
      <w:r>
        <w:rPr>
          <w:noProof/>
          <w:lang w:bidi="bn-BD"/>
        </w:rPr>
        <w:drawing>
          <wp:inline distT="0" distB="0" distL="0" distR="0" wp14:anchorId="64D52B99" wp14:editId="60F684FD">
            <wp:extent cx="2944368" cy="1656207"/>
            <wp:effectExtent l="0" t="0" r="8890"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tsne_model_1_m7.bmp"/>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6C58DA24" wp14:editId="27B57710">
            <wp:extent cx="2944368" cy="1656207"/>
            <wp:effectExtent l="0" t="0" r="8890" b="127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sne_model_1_m8.bmp"/>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6 t-SNE on Model 7</w:t>
      </w:r>
      <w:r>
        <w:tab/>
      </w:r>
      <w:r>
        <w:tab/>
      </w:r>
      <w:r>
        <w:tab/>
      </w:r>
      <w:r>
        <w:tab/>
      </w:r>
      <w:r>
        <w:tab/>
        <w:t>Figure 177 t-SNE on Model 8</w:t>
      </w:r>
    </w:p>
    <w:p w:rsidR="00D04F64" w:rsidRDefault="00D04F64" w:rsidP="00F04EB0">
      <w:pPr>
        <w:jc w:val="center"/>
      </w:pPr>
      <w:r>
        <w:rPr>
          <w:noProof/>
          <w:lang w:bidi="bn-BD"/>
        </w:rPr>
        <w:drawing>
          <wp:inline distT="0" distB="0" distL="0" distR="0" wp14:anchorId="77A56E83" wp14:editId="208D7F4B">
            <wp:extent cx="2944368" cy="1656207"/>
            <wp:effectExtent l="0" t="0" r="8890" b="127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tsne_model_1_m9.bmp"/>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F04EB0">
      <w:pPr>
        <w:pStyle w:val="Caption"/>
        <w:jc w:val="center"/>
      </w:pPr>
      <w:r>
        <w:t>Figure 178 t-SNE on Model 9</w:t>
      </w:r>
    </w:p>
    <w:p w:rsidR="00D04F64" w:rsidRDefault="00D04F64" w:rsidP="00A17154"/>
    <w:p w:rsidR="00C54F39" w:rsidRDefault="00C54F39" w:rsidP="00A17154">
      <w:r>
        <w:lastRenderedPageBreak/>
        <w:t>Model 2:</w:t>
      </w:r>
    </w:p>
    <w:p w:rsidR="00C54F39" w:rsidRDefault="00C54F39" w:rsidP="00F04EB0">
      <w:pPr>
        <w:pStyle w:val="Caption"/>
        <w:jc w:val="center"/>
      </w:pPr>
      <w:r>
        <w:rPr>
          <w:noProof/>
          <w:lang w:bidi="bn-BD"/>
        </w:rPr>
        <w:drawing>
          <wp:inline distT="0" distB="0" distL="0" distR="0" wp14:anchorId="6F5922B4" wp14:editId="49955803">
            <wp:extent cx="2944368" cy="1656207"/>
            <wp:effectExtent l="0" t="0" r="889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sne_model_2_m1.bmp"/>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15E586A" wp14:editId="1B728E83">
            <wp:extent cx="2944368" cy="1656207"/>
            <wp:effectExtent l="0" t="0" r="889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tsne_model_2_m2.bmp"/>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9 t-SNE on Model 1</w:t>
      </w:r>
      <w:r>
        <w:tab/>
      </w:r>
      <w:r>
        <w:tab/>
      </w:r>
      <w:r>
        <w:tab/>
      </w:r>
      <w:r>
        <w:tab/>
      </w:r>
      <w:r>
        <w:tab/>
        <w:t>Figure 180 t-SNE on Model 2</w:t>
      </w:r>
    </w:p>
    <w:p w:rsidR="00C54F39" w:rsidRDefault="00C54F39" w:rsidP="00F04EB0">
      <w:pPr>
        <w:pStyle w:val="Caption"/>
        <w:jc w:val="center"/>
      </w:pPr>
      <w:r>
        <w:rPr>
          <w:noProof/>
          <w:lang w:bidi="bn-BD"/>
        </w:rPr>
        <w:drawing>
          <wp:inline distT="0" distB="0" distL="0" distR="0" wp14:anchorId="14D1ED51" wp14:editId="548A0478">
            <wp:extent cx="2944368" cy="1656207"/>
            <wp:effectExtent l="0" t="0" r="889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sne_model_2_m3.bmp"/>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4DDA4F17" wp14:editId="4B18FF45">
            <wp:extent cx="2944368" cy="1656207"/>
            <wp:effectExtent l="0" t="0" r="889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sne_model_2_m4.bmp"/>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w:t>
      </w:r>
      <w:r w:rsidR="00B72A7A">
        <w:t>81 t-SNE on Model 3</w:t>
      </w:r>
      <w:r w:rsidR="00B72A7A">
        <w:tab/>
      </w:r>
      <w:r w:rsidR="00B72A7A">
        <w:tab/>
      </w:r>
      <w:r w:rsidR="00B72A7A">
        <w:tab/>
      </w:r>
      <w:r w:rsidR="00B72A7A">
        <w:tab/>
      </w:r>
      <w:r w:rsidR="00B72A7A">
        <w:tab/>
        <w:t>Figure 182 t-SNE on Model 4</w:t>
      </w:r>
    </w:p>
    <w:p w:rsidR="00C54F39" w:rsidRDefault="00C54F39" w:rsidP="00F04EB0">
      <w:pPr>
        <w:pStyle w:val="Caption"/>
        <w:jc w:val="center"/>
      </w:pPr>
      <w:r>
        <w:rPr>
          <w:noProof/>
          <w:lang w:bidi="bn-BD"/>
        </w:rPr>
        <w:drawing>
          <wp:inline distT="0" distB="0" distL="0" distR="0" wp14:anchorId="1905D2B6" wp14:editId="0F713F07">
            <wp:extent cx="2944368" cy="1656207"/>
            <wp:effectExtent l="0" t="0" r="889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tsne_model_2_m5.bmp"/>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68B97C9" wp14:editId="344A9BE3">
            <wp:extent cx="2944368" cy="1656207"/>
            <wp:effectExtent l="0" t="0" r="889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sne_model_2_m6.bmp"/>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3 t-SNE on Model 5</w:t>
      </w:r>
      <w:r w:rsidR="00B72A7A">
        <w:tab/>
      </w:r>
      <w:r w:rsidR="00B72A7A">
        <w:tab/>
      </w:r>
      <w:r w:rsidR="00B72A7A">
        <w:tab/>
      </w:r>
      <w:r w:rsidR="00B72A7A">
        <w:tab/>
      </w:r>
      <w:r w:rsidR="00B72A7A">
        <w:tab/>
        <w:t>Figure 184 t-SNE on Model 6</w:t>
      </w:r>
    </w:p>
    <w:p w:rsidR="00B72A7A" w:rsidRDefault="00C54F39" w:rsidP="00F04EB0">
      <w:pPr>
        <w:pStyle w:val="Caption"/>
        <w:jc w:val="center"/>
      </w:pPr>
      <w:r>
        <w:rPr>
          <w:noProof/>
          <w:lang w:bidi="bn-BD"/>
        </w:rPr>
        <w:drawing>
          <wp:inline distT="0" distB="0" distL="0" distR="0" wp14:anchorId="2D4B3134" wp14:editId="38AB5449">
            <wp:extent cx="2944368" cy="1656207"/>
            <wp:effectExtent l="0" t="0" r="889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sne_model_2_m7.bmp"/>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FCD376F" wp14:editId="1ED458AB">
            <wp:extent cx="2944368" cy="1656207"/>
            <wp:effectExtent l="0" t="0" r="8890" b="127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tsne_model_2_m8.bmp"/>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5 t-SNE on Model 7</w:t>
      </w:r>
      <w:r w:rsidR="00B72A7A">
        <w:tab/>
      </w:r>
      <w:r w:rsidR="00B72A7A">
        <w:tab/>
      </w:r>
      <w:r w:rsidR="00B72A7A">
        <w:tab/>
      </w:r>
      <w:r w:rsidR="00B72A7A">
        <w:tab/>
      </w:r>
      <w:r w:rsidR="00B72A7A">
        <w:tab/>
        <w:t>Figure 186 t-SNE on Model 8</w:t>
      </w:r>
    </w:p>
    <w:p w:rsidR="00C54F39" w:rsidRDefault="00C54F39" w:rsidP="00F04EB0">
      <w:pPr>
        <w:jc w:val="center"/>
      </w:pPr>
      <w:r>
        <w:rPr>
          <w:noProof/>
          <w:lang w:bidi="bn-BD"/>
        </w:rPr>
        <w:lastRenderedPageBreak/>
        <w:drawing>
          <wp:inline distT="0" distB="0" distL="0" distR="0" wp14:anchorId="535A6C90" wp14:editId="4F03C55A">
            <wp:extent cx="2944368" cy="1656207"/>
            <wp:effectExtent l="0" t="0" r="8890"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sne_model_2_m9.bmp"/>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B72A7A" w:rsidP="00F04EB0">
      <w:pPr>
        <w:pStyle w:val="Caption"/>
        <w:jc w:val="center"/>
      </w:pPr>
      <w:r>
        <w:t>Figure 187 t-SNE on Model 9</w:t>
      </w:r>
    </w:p>
    <w:p w:rsidR="00B72A7A" w:rsidRDefault="00B72A7A" w:rsidP="00B72A7A">
      <w:r>
        <w:t>Model 3:</w:t>
      </w:r>
    </w:p>
    <w:p w:rsidR="00B72A7A" w:rsidRDefault="00B72A7A" w:rsidP="00F04EB0">
      <w:pPr>
        <w:pStyle w:val="Caption"/>
        <w:jc w:val="center"/>
      </w:pPr>
      <w:r>
        <w:rPr>
          <w:noProof/>
          <w:lang w:bidi="bn-BD"/>
        </w:rPr>
        <w:drawing>
          <wp:inline distT="0" distB="0" distL="0" distR="0" wp14:anchorId="5EB6DCE5" wp14:editId="284516CF">
            <wp:extent cx="2944368" cy="1656207"/>
            <wp:effectExtent l="0" t="0" r="8890" b="127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tsne_model_3_m1.bmp"/>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D88BFF6" wp14:editId="02394C7D">
            <wp:extent cx="2944368" cy="1656207"/>
            <wp:effectExtent l="0" t="0" r="8890" b="127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sne_model_3_m2.bmp"/>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88 t-SNE on Model 1</w:t>
      </w:r>
      <w:r>
        <w:tab/>
      </w:r>
      <w:r>
        <w:tab/>
      </w:r>
      <w:r>
        <w:tab/>
      </w:r>
      <w:r>
        <w:tab/>
      </w:r>
      <w:r>
        <w:tab/>
        <w:t>Figure 189 t-SNE on Model 2</w:t>
      </w:r>
    </w:p>
    <w:p w:rsidR="00B72A7A" w:rsidRDefault="00B72A7A" w:rsidP="00F04EB0">
      <w:pPr>
        <w:pStyle w:val="Caption"/>
        <w:jc w:val="center"/>
      </w:pPr>
      <w:r>
        <w:rPr>
          <w:noProof/>
          <w:lang w:bidi="bn-BD"/>
        </w:rPr>
        <w:drawing>
          <wp:inline distT="0" distB="0" distL="0" distR="0" wp14:anchorId="6B37FE4C" wp14:editId="5E238DDD">
            <wp:extent cx="2944368" cy="1656207"/>
            <wp:effectExtent l="0" t="0" r="8890" b="127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tsne_model_3_m3.bmp"/>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506498E" wp14:editId="2D408023">
            <wp:extent cx="2944368" cy="1656207"/>
            <wp:effectExtent l="0" t="0" r="889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sne_model_3_m4.bmp"/>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0 t-SNE on Model 3</w:t>
      </w:r>
      <w:r>
        <w:tab/>
      </w:r>
      <w:r>
        <w:tab/>
      </w:r>
      <w:r>
        <w:tab/>
      </w:r>
      <w:r>
        <w:tab/>
      </w:r>
      <w:r>
        <w:tab/>
        <w:t>Figure 191 t-SNE on Model 4</w:t>
      </w:r>
    </w:p>
    <w:p w:rsidR="00B72A7A" w:rsidRDefault="00B72A7A" w:rsidP="00F04EB0">
      <w:pPr>
        <w:pStyle w:val="Caption"/>
        <w:jc w:val="center"/>
      </w:pPr>
      <w:r>
        <w:rPr>
          <w:noProof/>
          <w:lang w:bidi="bn-BD"/>
        </w:rPr>
        <w:drawing>
          <wp:inline distT="0" distB="0" distL="0" distR="0" wp14:anchorId="1E80975B" wp14:editId="463B5354">
            <wp:extent cx="2944368" cy="1656207"/>
            <wp:effectExtent l="0" t="0" r="889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sne_model_3_m5.bmp"/>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6CF88C1D" wp14:editId="16242322">
            <wp:extent cx="2944368" cy="1656207"/>
            <wp:effectExtent l="0" t="0" r="889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sne_model_3_m6.bmp"/>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2 t-SNE on Model 5</w:t>
      </w:r>
      <w:r>
        <w:tab/>
      </w:r>
      <w:r>
        <w:tab/>
      </w:r>
      <w:r>
        <w:tab/>
      </w:r>
      <w:r>
        <w:tab/>
      </w:r>
      <w:r>
        <w:tab/>
        <w:t>Figure 193 t-SNE on Model 6</w:t>
      </w:r>
    </w:p>
    <w:p w:rsidR="00B72A7A" w:rsidRDefault="00B72A7A" w:rsidP="00F04EB0">
      <w:pPr>
        <w:pStyle w:val="Caption"/>
        <w:jc w:val="center"/>
      </w:pPr>
      <w:r>
        <w:rPr>
          <w:noProof/>
          <w:lang w:bidi="bn-BD"/>
        </w:rPr>
        <w:lastRenderedPageBreak/>
        <w:drawing>
          <wp:inline distT="0" distB="0" distL="0" distR="0" wp14:anchorId="036486BA" wp14:editId="429149F6">
            <wp:extent cx="2944368" cy="1656207"/>
            <wp:effectExtent l="0" t="0" r="8890" b="127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sne_model_3_m7.bmp"/>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ACF4BA4" wp14:editId="5D95B448">
            <wp:extent cx="2944368" cy="1656207"/>
            <wp:effectExtent l="0" t="0" r="889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sne_model_3_m8.bmp"/>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4 t-SNE on Model 7</w:t>
      </w:r>
      <w:r>
        <w:tab/>
      </w:r>
      <w:r>
        <w:tab/>
      </w:r>
      <w:r>
        <w:tab/>
      </w:r>
      <w:r>
        <w:tab/>
      </w:r>
      <w:r>
        <w:tab/>
        <w:t>Figure 195 t-SNE on Model 8</w:t>
      </w:r>
    </w:p>
    <w:p w:rsidR="00B72A7A" w:rsidRDefault="00B72A7A" w:rsidP="00F04EB0">
      <w:pPr>
        <w:pStyle w:val="Caption"/>
        <w:jc w:val="center"/>
      </w:pPr>
      <w:r>
        <w:rPr>
          <w:noProof/>
          <w:lang w:bidi="bn-BD"/>
        </w:rPr>
        <w:drawing>
          <wp:inline distT="0" distB="0" distL="0" distR="0" wp14:anchorId="533228F6" wp14:editId="465A5A68">
            <wp:extent cx="2944368" cy="1656207"/>
            <wp:effectExtent l="0" t="0" r="889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sne_model_3_m9.bmp"/>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B72A7A" w:rsidP="00F04EB0">
      <w:pPr>
        <w:pStyle w:val="Caption"/>
        <w:jc w:val="center"/>
      </w:pPr>
      <w:r>
        <w:t>Figure 196 t-SNE on Model 9</w:t>
      </w:r>
    </w:p>
    <w:p w:rsidR="00B72A7A" w:rsidRDefault="00B72A7A" w:rsidP="00B72A7A">
      <w:r>
        <w:t>Model 4:</w:t>
      </w:r>
    </w:p>
    <w:p w:rsidR="00B72A7A" w:rsidRDefault="00B72A7A" w:rsidP="00F04EB0">
      <w:pPr>
        <w:pStyle w:val="Caption"/>
        <w:jc w:val="center"/>
      </w:pPr>
      <w:r>
        <w:rPr>
          <w:noProof/>
          <w:lang w:bidi="bn-BD"/>
        </w:rPr>
        <w:drawing>
          <wp:inline distT="0" distB="0" distL="0" distR="0" wp14:anchorId="134B16FC" wp14:editId="42BD74CC">
            <wp:extent cx="2944368" cy="1656207"/>
            <wp:effectExtent l="0" t="0" r="8890" b="127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tsne_model_4_m1.bmp"/>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936993D" wp14:editId="3EA19EEA">
            <wp:extent cx="2944368" cy="1656207"/>
            <wp:effectExtent l="0" t="0" r="8890" b="12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sne_model_4_m2.bmp"/>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7 t-SNE on Model 1</w:t>
      </w:r>
      <w:r>
        <w:tab/>
      </w:r>
      <w:r>
        <w:tab/>
      </w:r>
      <w:r>
        <w:tab/>
      </w:r>
      <w:r>
        <w:tab/>
      </w:r>
      <w:r>
        <w:tab/>
        <w:t>Figure 198 t-SNE on Model 2</w:t>
      </w:r>
    </w:p>
    <w:p w:rsidR="00B72A7A" w:rsidRDefault="00B72A7A" w:rsidP="00F04EB0">
      <w:pPr>
        <w:pStyle w:val="Caption"/>
        <w:jc w:val="center"/>
      </w:pPr>
      <w:r>
        <w:rPr>
          <w:noProof/>
          <w:lang w:bidi="bn-BD"/>
        </w:rPr>
        <w:drawing>
          <wp:inline distT="0" distB="0" distL="0" distR="0" wp14:anchorId="595A4442" wp14:editId="76F97C3A">
            <wp:extent cx="2944368" cy="1656207"/>
            <wp:effectExtent l="0" t="0" r="8890" b="127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sne_model_4_m3.bmp"/>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C1FBE9F" wp14:editId="48E0B5D9">
            <wp:extent cx="2944368" cy="1656207"/>
            <wp:effectExtent l="0" t="0" r="889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tsne_model_4_m4.bmp"/>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9 t-SNE on Model 3</w:t>
      </w:r>
      <w:r>
        <w:tab/>
      </w:r>
      <w:r>
        <w:tab/>
      </w:r>
      <w:r>
        <w:tab/>
      </w:r>
      <w:r>
        <w:tab/>
      </w:r>
      <w:r>
        <w:tab/>
        <w:t>Figure 200 t-SNE on Model 4</w:t>
      </w:r>
    </w:p>
    <w:p w:rsidR="00C16B35" w:rsidRDefault="00B72A7A" w:rsidP="00F04EB0">
      <w:pPr>
        <w:pStyle w:val="Caption"/>
        <w:jc w:val="center"/>
      </w:pPr>
      <w:r>
        <w:rPr>
          <w:noProof/>
          <w:lang w:bidi="bn-BD"/>
        </w:rPr>
        <w:lastRenderedPageBreak/>
        <w:drawing>
          <wp:inline distT="0" distB="0" distL="0" distR="0" wp14:anchorId="6FAD28BC" wp14:editId="6100AB82">
            <wp:extent cx="2944368" cy="1656207"/>
            <wp:effectExtent l="0" t="0" r="889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tsne_model_4_m5.bmp"/>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1C073C3" wp14:editId="7F26025D">
            <wp:extent cx="2944368" cy="1656207"/>
            <wp:effectExtent l="0" t="0" r="889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sne_model_4_m6.bmp"/>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1 t-SNE on Model 5</w:t>
      </w:r>
      <w:r w:rsidR="00C16B35">
        <w:tab/>
      </w:r>
      <w:r w:rsidR="00C16B35">
        <w:tab/>
      </w:r>
      <w:r w:rsidR="00C16B35">
        <w:tab/>
      </w:r>
      <w:r w:rsidR="00C16B35">
        <w:tab/>
      </w:r>
      <w:r w:rsidR="00C16B35">
        <w:tab/>
        <w:t>Figure 202 t-SNE on Model 6</w:t>
      </w:r>
    </w:p>
    <w:p w:rsidR="00C16B35" w:rsidRDefault="00B72A7A" w:rsidP="00F04EB0">
      <w:pPr>
        <w:pStyle w:val="Caption"/>
        <w:jc w:val="center"/>
      </w:pPr>
      <w:r>
        <w:rPr>
          <w:noProof/>
          <w:lang w:bidi="bn-BD"/>
        </w:rPr>
        <w:drawing>
          <wp:inline distT="0" distB="0" distL="0" distR="0" wp14:anchorId="703593CE" wp14:editId="527446F0">
            <wp:extent cx="2944368" cy="1656207"/>
            <wp:effectExtent l="0" t="0" r="8890" b="127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tsne_model_4_m7.bmp"/>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1D23DD4" wp14:editId="099AC34A">
            <wp:extent cx="2944368" cy="1656207"/>
            <wp:effectExtent l="0" t="0" r="8890" b="12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sne_model_4_m8.bmp"/>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3 t-SNE on Model 7</w:t>
      </w:r>
      <w:r w:rsidR="00C16B35">
        <w:tab/>
      </w:r>
      <w:r w:rsidR="00C16B35">
        <w:tab/>
      </w:r>
      <w:r w:rsidR="00C16B35">
        <w:tab/>
      </w:r>
      <w:r w:rsidR="00C16B35">
        <w:tab/>
      </w:r>
      <w:r w:rsidR="00C16B35">
        <w:tab/>
        <w:t>Figure 204 t-SNE on Model 8</w:t>
      </w:r>
    </w:p>
    <w:p w:rsidR="00B72A7A" w:rsidRDefault="00B72A7A" w:rsidP="00F04EB0">
      <w:pPr>
        <w:jc w:val="center"/>
      </w:pPr>
      <w:r>
        <w:rPr>
          <w:noProof/>
          <w:lang w:bidi="bn-BD"/>
        </w:rPr>
        <w:drawing>
          <wp:inline distT="0" distB="0" distL="0" distR="0" wp14:anchorId="1142961F" wp14:editId="4285EB7E">
            <wp:extent cx="2944368" cy="1656207"/>
            <wp:effectExtent l="0" t="0" r="8890" b="127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tsne_model_4_m9.bmp"/>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C16B35" w:rsidRDefault="00C16B35" w:rsidP="00F04EB0">
      <w:pPr>
        <w:pStyle w:val="Caption"/>
        <w:jc w:val="center"/>
      </w:pPr>
      <w:r>
        <w:t>Figure 205 t-SNE on Model 9</w:t>
      </w:r>
    </w:p>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C16B35" w:rsidRDefault="00C16B35" w:rsidP="00C16B35">
      <w:r>
        <w:t>K-means on t-SNE:</w:t>
      </w:r>
    </w:p>
    <w:p w:rsidR="00C16B35" w:rsidRDefault="00C16B35" w:rsidP="00C16B35">
      <w:r>
        <w:t>Model 1:</w:t>
      </w:r>
    </w:p>
    <w:p w:rsidR="007E6AB8" w:rsidRDefault="00C16B35" w:rsidP="00F04EB0">
      <w:pPr>
        <w:pStyle w:val="Caption"/>
        <w:jc w:val="center"/>
      </w:pPr>
      <w:r>
        <w:rPr>
          <w:noProof/>
          <w:lang w:bidi="bn-BD"/>
        </w:rPr>
        <w:drawing>
          <wp:inline distT="0" distB="0" distL="0" distR="0" wp14:anchorId="26A81E83" wp14:editId="1AA743FC">
            <wp:extent cx="2944368" cy="1903458"/>
            <wp:effectExtent l="0" t="0" r="889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sne_model1_m1_kmeans.bmp"/>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DE7DD76" wp14:editId="6327B335">
            <wp:extent cx="2944368" cy="1903458"/>
            <wp:effectExtent l="0" t="0" r="8890" b="190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sne_model1_m1_kmeans_ch.bmp"/>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6&amp;207 k-Means on t-SNE Model 1</w:t>
      </w:r>
    </w:p>
    <w:p w:rsidR="007E6AB8" w:rsidRDefault="00C16B35" w:rsidP="00F04EB0">
      <w:pPr>
        <w:pStyle w:val="Caption"/>
        <w:jc w:val="center"/>
      </w:pPr>
      <w:r>
        <w:rPr>
          <w:noProof/>
          <w:lang w:bidi="bn-BD"/>
        </w:rPr>
        <w:drawing>
          <wp:inline distT="0" distB="0" distL="0" distR="0" wp14:anchorId="0512F311" wp14:editId="43037B7D">
            <wp:extent cx="2944368" cy="1903458"/>
            <wp:effectExtent l="0" t="0" r="8890"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sne_model1_m2_kmeans.bmp"/>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7A5399B" wp14:editId="189FEF4A">
            <wp:extent cx="2944368" cy="1903458"/>
            <wp:effectExtent l="0" t="0" r="8890" b="190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sne_model1_m2_kmeans_ch.bmp"/>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8&amp;209 k-Means on t-SNE Model 2</w:t>
      </w:r>
    </w:p>
    <w:p w:rsidR="007E6AB8" w:rsidRDefault="00C16B35" w:rsidP="00F04EB0">
      <w:pPr>
        <w:pStyle w:val="Caption"/>
        <w:jc w:val="center"/>
      </w:pPr>
      <w:r>
        <w:rPr>
          <w:noProof/>
          <w:lang w:bidi="bn-BD"/>
        </w:rPr>
        <w:drawing>
          <wp:inline distT="0" distB="0" distL="0" distR="0" wp14:anchorId="4AABA6A6" wp14:editId="3625140F">
            <wp:extent cx="2944368" cy="1903458"/>
            <wp:effectExtent l="0" t="0" r="8890" b="190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sne_model1_m3_kmeans.bmp"/>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77F508D" wp14:editId="7A420789">
            <wp:extent cx="2944368" cy="1903458"/>
            <wp:effectExtent l="0" t="0" r="8890" b="190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tsne_model1_m3_kmeans_ch.bmp"/>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0&amp;211 k-Means on t-SNE Model 3</w:t>
      </w:r>
    </w:p>
    <w:p w:rsidR="007E6AB8" w:rsidRDefault="00C16B35" w:rsidP="00FD052B">
      <w:pPr>
        <w:pStyle w:val="Caption"/>
        <w:jc w:val="center"/>
      </w:pPr>
      <w:r>
        <w:rPr>
          <w:noProof/>
          <w:lang w:bidi="bn-BD"/>
        </w:rPr>
        <w:lastRenderedPageBreak/>
        <w:drawing>
          <wp:inline distT="0" distB="0" distL="0" distR="0" wp14:anchorId="52281C90" wp14:editId="67DC9BA6">
            <wp:extent cx="2944368" cy="1903458"/>
            <wp:effectExtent l="0" t="0" r="889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tsne_model1_m4_kmeans.bmp"/>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54C1942" wp14:editId="2371A64F">
            <wp:extent cx="2944368" cy="1903458"/>
            <wp:effectExtent l="0" t="0" r="8890" b="190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sne_model1_m4_kmeans_ch.bmp"/>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2&amp;213 k-Means on t-SNE Model 4</w:t>
      </w:r>
    </w:p>
    <w:p w:rsidR="007E6AB8" w:rsidRDefault="00C16B35" w:rsidP="00FD052B">
      <w:pPr>
        <w:pStyle w:val="Caption"/>
        <w:jc w:val="center"/>
      </w:pPr>
      <w:r>
        <w:rPr>
          <w:noProof/>
          <w:lang w:bidi="bn-BD"/>
        </w:rPr>
        <w:drawing>
          <wp:inline distT="0" distB="0" distL="0" distR="0" wp14:anchorId="5A05FA6A" wp14:editId="3264ACEB">
            <wp:extent cx="2944368" cy="1903458"/>
            <wp:effectExtent l="0" t="0" r="8890"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tsne_model1_m5_kmeans.bmp"/>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B4A893D" wp14:editId="557FC924">
            <wp:extent cx="2944368" cy="1903458"/>
            <wp:effectExtent l="0" t="0" r="8890"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sne_model1_m5_kmeans_ch.bmp"/>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4&amp;215 k-Means on t-SNE Model 5</w:t>
      </w:r>
    </w:p>
    <w:p w:rsidR="007E6AB8" w:rsidRDefault="00C16B35" w:rsidP="00FD052B">
      <w:pPr>
        <w:pStyle w:val="Caption"/>
        <w:jc w:val="center"/>
      </w:pPr>
      <w:r>
        <w:rPr>
          <w:noProof/>
          <w:lang w:bidi="bn-BD"/>
        </w:rPr>
        <w:drawing>
          <wp:inline distT="0" distB="0" distL="0" distR="0" wp14:anchorId="22545E12" wp14:editId="19A992E9">
            <wp:extent cx="2944368" cy="1903458"/>
            <wp:effectExtent l="0" t="0" r="889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sne_model1_m6_kmeans.bmp"/>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975BB3B" wp14:editId="549C7DF4">
            <wp:extent cx="2944368" cy="1903458"/>
            <wp:effectExtent l="0" t="0" r="889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tsne_model1_m6_kmeans_ch.bmp"/>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6&amp;217 k-Means on t-SNE Model 6</w:t>
      </w:r>
    </w:p>
    <w:p w:rsidR="00C11330" w:rsidRDefault="00C11330" w:rsidP="00C16B35"/>
    <w:p w:rsidR="007E6AB8" w:rsidRDefault="00C16B35" w:rsidP="00FD052B">
      <w:pPr>
        <w:pStyle w:val="Caption"/>
        <w:jc w:val="center"/>
      </w:pPr>
      <w:r>
        <w:rPr>
          <w:noProof/>
          <w:lang w:bidi="bn-BD"/>
        </w:rPr>
        <w:lastRenderedPageBreak/>
        <w:drawing>
          <wp:inline distT="0" distB="0" distL="0" distR="0" wp14:anchorId="1298EA56" wp14:editId="0F629FEA">
            <wp:extent cx="2944368" cy="1903458"/>
            <wp:effectExtent l="0" t="0" r="8890" b="190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tsne_model1_m7_kmeans.bmp"/>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59D9019" wp14:editId="18AE02D9">
            <wp:extent cx="2944368" cy="1903458"/>
            <wp:effectExtent l="0" t="0" r="8890" b="190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sne_model1_m7_kmeans_ch.bmp"/>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8&amp;219 k-Means on t-SNE Model 7</w:t>
      </w:r>
    </w:p>
    <w:p w:rsidR="007E6AB8" w:rsidRDefault="00C16B35" w:rsidP="00FD052B">
      <w:pPr>
        <w:pStyle w:val="Caption"/>
        <w:jc w:val="center"/>
      </w:pPr>
      <w:r>
        <w:rPr>
          <w:noProof/>
          <w:lang w:bidi="bn-BD"/>
        </w:rPr>
        <w:drawing>
          <wp:inline distT="0" distB="0" distL="0" distR="0" wp14:anchorId="66B00AA8" wp14:editId="0A95C858">
            <wp:extent cx="2944368" cy="1903458"/>
            <wp:effectExtent l="0" t="0" r="8890"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tsne_model1_m8_kmeans.bmp"/>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F338E5E" wp14:editId="67E9810A">
            <wp:extent cx="2944368" cy="1903458"/>
            <wp:effectExtent l="0" t="0" r="889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tsne_model1_m8_kmeans_ch.bmp"/>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0&amp;221 k-Means on t-SNE Model 8</w:t>
      </w:r>
    </w:p>
    <w:p w:rsidR="00C16B35" w:rsidRDefault="00C16B35" w:rsidP="00FD052B">
      <w:pPr>
        <w:pStyle w:val="Caption"/>
        <w:jc w:val="center"/>
      </w:pPr>
      <w:r>
        <w:rPr>
          <w:noProof/>
          <w:lang w:bidi="bn-BD"/>
        </w:rPr>
        <w:drawing>
          <wp:inline distT="0" distB="0" distL="0" distR="0" wp14:anchorId="0408551F" wp14:editId="4EB63CBC">
            <wp:extent cx="2944368" cy="1903458"/>
            <wp:effectExtent l="0" t="0" r="889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sne_model1_m9_kmeans.bmp"/>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044D429" wp14:editId="2B8BF6E5">
            <wp:extent cx="2944368" cy="1903458"/>
            <wp:effectExtent l="0" t="0" r="8890" b="190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tsne_model1_m9_kmeans_ch.bmp"/>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2&amp;223 k-Means on t-SNE Model 9</w:t>
      </w:r>
    </w:p>
    <w:p w:rsidR="00EB5E39" w:rsidRDefault="00EB5E39" w:rsidP="007E6AB8"/>
    <w:p w:rsidR="00EB5E39" w:rsidRDefault="00EB5E39" w:rsidP="007E6AB8"/>
    <w:p w:rsidR="00EB5E39" w:rsidRDefault="00EB5E39" w:rsidP="007E6AB8"/>
    <w:p w:rsidR="00EB5E39" w:rsidRDefault="00EB5E39" w:rsidP="007E6AB8"/>
    <w:p w:rsidR="00EB5E39" w:rsidRDefault="00EB5E39" w:rsidP="007E6AB8"/>
    <w:p w:rsidR="00EB5E39" w:rsidRDefault="00EB5E39" w:rsidP="007E6AB8"/>
    <w:p w:rsidR="007E6AB8" w:rsidRDefault="007E6AB8" w:rsidP="007E6AB8">
      <w:r>
        <w:t>Model 2:</w:t>
      </w:r>
    </w:p>
    <w:p w:rsidR="007E6AB8" w:rsidRDefault="007E6AB8" w:rsidP="00EB5E39">
      <w:pPr>
        <w:pStyle w:val="Caption"/>
        <w:jc w:val="center"/>
      </w:pPr>
      <w:r>
        <w:rPr>
          <w:noProof/>
          <w:lang w:bidi="bn-BD"/>
        </w:rPr>
        <w:drawing>
          <wp:inline distT="0" distB="0" distL="0" distR="0" wp14:anchorId="338B8C67" wp14:editId="0B9623C3">
            <wp:extent cx="2944368" cy="1903458"/>
            <wp:effectExtent l="0" t="0" r="8890" b="190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tsne_model2_m1_kmeans.bmp"/>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9E6A93D" wp14:editId="40F741E2">
            <wp:extent cx="2944368" cy="1903458"/>
            <wp:effectExtent l="0" t="0" r="889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sne_model2_m1_kmeans_ch.bmp"/>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4&amp;225</w:t>
      </w:r>
      <w:r>
        <w:t xml:space="preserve"> k-Means on t-SNE </w:t>
      </w:r>
      <w:r w:rsidR="00133F83">
        <w:t>Model 1</w:t>
      </w:r>
    </w:p>
    <w:p w:rsidR="007E6AB8" w:rsidRDefault="007E6AB8" w:rsidP="00EB5E39">
      <w:pPr>
        <w:pStyle w:val="Caption"/>
        <w:jc w:val="center"/>
      </w:pPr>
      <w:r>
        <w:rPr>
          <w:noProof/>
          <w:lang w:bidi="bn-BD"/>
        </w:rPr>
        <w:drawing>
          <wp:inline distT="0" distB="0" distL="0" distR="0" wp14:anchorId="68A741D5" wp14:editId="73957433">
            <wp:extent cx="2944368" cy="1903458"/>
            <wp:effectExtent l="0" t="0" r="8890" b="190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tsne_model2_m2_kmeans.bmp"/>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797B0FA" wp14:editId="216D48C1">
            <wp:extent cx="2944368" cy="1903458"/>
            <wp:effectExtent l="0" t="0" r="8890" b="190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sne_model2_m2_kmeans_ch.bmp"/>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6&amp;227</w:t>
      </w:r>
      <w:r>
        <w:t xml:space="preserve"> k-Means on t-SNE </w:t>
      </w:r>
      <w:r w:rsidR="00133F83">
        <w:t>Model 2</w:t>
      </w:r>
    </w:p>
    <w:p w:rsidR="007E6AB8" w:rsidRDefault="007E6AB8" w:rsidP="00EB5E39">
      <w:pPr>
        <w:pStyle w:val="Caption"/>
        <w:jc w:val="center"/>
      </w:pPr>
      <w:r>
        <w:rPr>
          <w:noProof/>
          <w:lang w:bidi="bn-BD"/>
        </w:rPr>
        <w:drawing>
          <wp:inline distT="0" distB="0" distL="0" distR="0" wp14:anchorId="788CD719" wp14:editId="4E24C2C2">
            <wp:extent cx="2944368" cy="1903458"/>
            <wp:effectExtent l="0" t="0" r="8890" b="190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tsne_model2_m3_kmeans.bmp"/>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3505CDF" wp14:editId="6D07D364">
            <wp:extent cx="2944368" cy="1903458"/>
            <wp:effectExtent l="0" t="0" r="8890" b="190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sne_model2_m3_kmeans_ch.bmp"/>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8&amp;229</w:t>
      </w:r>
      <w:r>
        <w:t xml:space="preserve"> k-Means on t-SNE </w:t>
      </w:r>
      <w:r w:rsidR="00133F83">
        <w:t>Model 3</w:t>
      </w:r>
    </w:p>
    <w:p w:rsidR="007E6AB8" w:rsidRDefault="007E6AB8" w:rsidP="007E6AB8"/>
    <w:p w:rsidR="007E6AB8" w:rsidRDefault="007E6AB8" w:rsidP="00EB5E39">
      <w:pPr>
        <w:pStyle w:val="Caption"/>
        <w:jc w:val="center"/>
      </w:pPr>
      <w:r>
        <w:rPr>
          <w:noProof/>
          <w:lang w:bidi="bn-BD"/>
        </w:rPr>
        <w:lastRenderedPageBreak/>
        <w:drawing>
          <wp:inline distT="0" distB="0" distL="0" distR="0" wp14:anchorId="6045913F" wp14:editId="67E209B5">
            <wp:extent cx="2944368" cy="1903458"/>
            <wp:effectExtent l="0" t="0" r="8890" b="190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tsne_model2_m4_kmeans.bmp"/>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59B4D34" wp14:editId="11EDA5AD">
            <wp:extent cx="2944368" cy="1903458"/>
            <wp:effectExtent l="0" t="0" r="889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sne_model2_m4_kmeans_ch.bmp"/>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0&amp;231</w:t>
      </w:r>
      <w:r>
        <w:t xml:space="preserve"> k-Means on t-SNE </w:t>
      </w:r>
      <w:r w:rsidR="00133F83">
        <w:t>Model 4</w:t>
      </w:r>
    </w:p>
    <w:p w:rsidR="007E6AB8" w:rsidRDefault="007E6AB8" w:rsidP="00EB5E39">
      <w:pPr>
        <w:pStyle w:val="Caption"/>
        <w:jc w:val="center"/>
      </w:pPr>
      <w:r>
        <w:rPr>
          <w:noProof/>
          <w:lang w:bidi="bn-BD"/>
        </w:rPr>
        <w:drawing>
          <wp:inline distT="0" distB="0" distL="0" distR="0" wp14:anchorId="64F992E5" wp14:editId="55854C1B">
            <wp:extent cx="2944368" cy="1903458"/>
            <wp:effectExtent l="0" t="0" r="8890" b="190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tsne_model2_m5_kmeans.bmp"/>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5C59DBE" wp14:editId="39417E7B">
            <wp:extent cx="2944368" cy="1903458"/>
            <wp:effectExtent l="0" t="0" r="8890" b="190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sne_model2_m5_kmeans_ch.bmp"/>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2&amp;233</w:t>
      </w:r>
      <w:r>
        <w:t xml:space="preserve"> k-Means on t-SNE </w:t>
      </w:r>
      <w:r w:rsidR="00133F83">
        <w:t>Model 5</w:t>
      </w:r>
    </w:p>
    <w:p w:rsidR="007E6AB8" w:rsidRDefault="007E6AB8" w:rsidP="00EB5E39">
      <w:pPr>
        <w:pStyle w:val="Caption"/>
        <w:jc w:val="center"/>
      </w:pPr>
      <w:r>
        <w:rPr>
          <w:noProof/>
          <w:lang w:bidi="bn-BD"/>
        </w:rPr>
        <w:drawing>
          <wp:inline distT="0" distB="0" distL="0" distR="0" wp14:anchorId="209E0349" wp14:editId="68F0CFC0">
            <wp:extent cx="2944368" cy="1903458"/>
            <wp:effectExtent l="0" t="0" r="8890" b="190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tsne_model2_m6_kmeans.bmp"/>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95ED67B" wp14:editId="465735CD">
            <wp:extent cx="2944368" cy="1903458"/>
            <wp:effectExtent l="0" t="0" r="889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sne_model2_m6_kmeans_ch.bmp"/>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4&amp;235</w:t>
      </w:r>
      <w:r>
        <w:t xml:space="preserve"> k-Means on t-SNE </w:t>
      </w:r>
      <w:r w:rsidR="00133F83">
        <w:t>Model 6</w:t>
      </w:r>
    </w:p>
    <w:p w:rsidR="007E6AB8" w:rsidRDefault="007E6AB8" w:rsidP="007E6AB8"/>
    <w:p w:rsidR="007E6AB8" w:rsidRDefault="007E6AB8" w:rsidP="00EB5E39">
      <w:pPr>
        <w:pStyle w:val="Caption"/>
        <w:jc w:val="center"/>
      </w:pPr>
      <w:r>
        <w:rPr>
          <w:noProof/>
          <w:lang w:bidi="bn-BD"/>
        </w:rPr>
        <w:lastRenderedPageBreak/>
        <w:drawing>
          <wp:inline distT="0" distB="0" distL="0" distR="0" wp14:anchorId="1AB7E2E6" wp14:editId="1B885AD6">
            <wp:extent cx="2944368" cy="1903458"/>
            <wp:effectExtent l="0" t="0" r="8890" b="190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sne_model2_m7_kmeans.bmp"/>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118FF1" wp14:editId="11CC0657">
            <wp:extent cx="2944368" cy="1903458"/>
            <wp:effectExtent l="0" t="0" r="8890" b="190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tsne_model2_m7_kmeans_ch.bmp"/>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6&amp;237</w:t>
      </w:r>
      <w:r>
        <w:t xml:space="preserve"> k-Means on t-SNE </w:t>
      </w:r>
      <w:r w:rsidR="00133F83">
        <w:t>Model 7</w:t>
      </w:r>
    </w:p>
    <w:p w:rsidR="007E6AB8" w:rsidRDefault="007E6AB8" w:rsidP="00EB5E39">
      <w:pPr>
        <w:pStyle w:val="Caption"/>
        <w:jc w:val="center"/>
      </w:pPr>
      <w:r>
        <w:rPr>
          <w:noProof/>
          <w:lang w:bidi="bn-BD"/>
        </w:rPr>
        <w:drawing>
          <wp:inline distT="0" distB="0" distL="0" distR="0" wp14:anchorId="5B1BFFC3" wp14:editId="5C2FB29B">
            <wp:extent cx="2944368" cy="1903458"/>
            <wp:effectExtent l="0" t="0" r="8890" b="190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sne_model2_m8_kmeans.bmp"/>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CE3CB30" wp14:editId="39F6B2F9">
            <wp:extent cx="2944368" cy="1903458"/>
            <wp:effectExtent l="0" t="0" r="8890" b="190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sne_model2_m8_kmeans_ch.bmp"/>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8&amp;239</w:t>
      </w:r>
      <w:r>
        <w:t xml:space="preserve"> k-Means on t-SNE </w:t>
      </w:r>
      <w:r w:rsidR="00133F83">
        <w:t>Model 8</w:t>
      </w:r>
    </w:p>
    <w:p w:rsidR="007E6AB8" w:rsidRDefault="007E6AB8" w:rsidP="00EB5E39">
      <w:pPr>
        <w:pStyle w:val="Caption"/>
        <w:jc w:val="center"/>
      </w:pPr>
      <w:r>
        <w:rPr>
          <w:noProof/>
          <w:lang w:bidi="bn-BD"/>
        </w:rPr>
        <w:drawing>
          <wp:inline distT="0" distB="0" distL="0" distR="0" wp14:anchorId="483CDFAF" wp14:editId="625E259F">
            <wp:extent cx="2944368" cy="1903458"/>
            <wp:effectExtent l="0" t="0" r="889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tsne_model2_m9_kmeans.bmp"/>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0D637ED" wp14:editId="452C5FE8">
            <wp:extent cx="2944368" cy="1903458"/>
            <wp:effectExtent l="0" t="0" r="8890" b="190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sne_model2_m9_kmeans_ch.bmp"/>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E36A43">
        <w:t>240&amp;241</w:t>
      </w:r>
      <w:r>
        <w:t xml:space="preserve"> k-Means on t-SNE Model 9</w:t>
      </w:r>
    </w:p>
    <w:p w:rsidR="00EB5E39" w:rsidRDefault="00EB5E39" w:rsidP="00EB5E39"/>
    <w:p w:rsidR="00EB5E39" w:rsidRDefault="00EB5E39" w:rsidP="00EB5E39"/>
    <w:p w:rsidR="00EB5E39" w:rsidRDefault="00EB5E39" w:rsidP="00EB5E39"/>
    <w:p w:rsidR="00EB5E39" w:rsidRDefault="00EB5E39" w:rsidP="00EB5E39"/>
    <w:p w:rsidR="00EB5E39" w:rsidRDefault="00EB5E39" w:rsidP="00EB5E39"/>
    <w:p w:rsidR="00EB5E39" w:rsidRPr="00EB5E39" w:rsidRDefault="00EB5E39" w:rsidP="00EB5E39"/>
    <w:p w:rsidR="00E36A43" w:rsidRDefault="00E36A43" w:rsidP="00E36A43">
      <w:r>
        <w:t>Model 3:</w:t>
      </w:r>
    </w:p>
    <w:p w:rsidR="00E36A43" w:rsidRDefault="00E36A43" w:rsidP="00EB5E39">
      <w:pPr>
        <w:pStyle w:val="Caption"/>
        <w:jc w:val="center"/>
      </w:pPr>
      <w:r>
        <w:rPr>
          <w:noProof/>
          <w:lang w:bidi="bn-BD"/>
        </w:rPr>
        <w:drawing>
          <wp:inline distT="0" distB="0" distL="0" distR="0" wp14:anchorId="526814D5" wp14:editId="7DF40924">
            <wp:extent cx="2944368" cy="1903458"/>
            <wp:effectExtent l="0" t="0" r="8890"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tsne_model3_m1_kmeans.bmp"/>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60F9B26" wp14:editId="6FBFB806">
            <wp:extent cx="2944368" cy="1903458"/>
            <wp:effectExtent l="0" t="0" r="8890" b="190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sne_model3_m1_kmeans_ch.bmp"/>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2&amp;243 k-Means on t-SNE Model 1</w:t>
      </w:r>
    </w:p>
    <w:p w:rsidR="00E36A43" w:rsidRDefault="00E36A43" w:rsidP="00EB5E39">
      <w:pPr>
        <w:pStyle w:val="Caption"/>
        <w:jc w:val="center"/>
      </w:pPr>
      <w:r>
        <w:rPr>
          <w:noProof/>
          <w:lang w:bidi="bn-BD"/>
        </w:rPr>
        <w:drawing>
          <wp:inline distT="0" distB="0" distL="0" distR="0" wp14:anchorId="2903B95D" wp14:editId="0EEAEFF1">
            <wp:extent cx="2944368" cy="1903458"/>
            <wp:effectExtent l="0" t="0" r="8890" b="190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tsne_model3_m2_kmeans.bmp"/>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603AB25" wp14:editId="35C985EE">
            <wp:extent cx="2944368" cy="1903458"/>
            <wp:effectExtent l="0" t="0" r="8890" b="190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sne_model3_m2_kmeans_ch.bmp"/>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4&amp;245 k-Means on t-SNE Model 2</w:t>
      </w:r>
    </w:p>
    <w:p w:rsidR="00E36A43" w:rsidRDefault="00E36A43" w:rsidP="00EB5E39">
      <w:pPr>
        <w:pStyle w:val="Caption"/>
        <w:jc w:val="center"/>
      </w:pPr>
      <w:r>
        <w:rPr>
          <w:noProof/>
          <w:lang w:bidi="bn-BD"/>
        </w:rPr>
        <w:drawing>
          <wp:inline distT="0" distB="0" distL="0" distR="0" wp14:anchorId="0F23CCFC" wp14:editId="6B7BAAFF">
            <wp:extent cx="2944368" cy="1903458"/>
            <wp:effectExtent l="0" t="0" r="8890" b="190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tsne_model3_m3_kmeans.bmp"/>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25BF579" wp14:editId="1CE4C7C0">
            <wp:extent cx="2944368" cy="1903458"/>
            <wp:effectExtent l="0" t="0" r="8890" b="19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sne_model3_m3_kmeans_ch.bmp"/>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6&amp;247 k-Means on t-SNE Model 3</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0FCFCB59" wp14:editId="31B8E176">
            <wp:extent cx="2944368" cy="1903458"/>
            <wp:effectExtent l="0" t="0" r="8890" b="190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tsne_model3_m4_kmeans.bmp"/>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CAE3453" wp14:editId="621A206D">
            <wp:extent cx="2944368" cy="1903458"/>
            <wp:effectExtent l="0" t="0" r="8890" b="190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sne_model3_m4_kmeans_ch.bmp"/>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8&amp;249 k-Means on t-SNE Model 4</w:t>
      </w:r>
    </w:p>
    <w:p w:rsidR="00E36A43" w:rsidRDefault="00E36A43" w:rsidP="00EB5E39">
      <w:pPr>
        <w:pStyle w:val="Caption"/>
        <w:jc w:val="center"/>
      </w:pPr>
      <w:r>
        <w:rPr>
          <w:noProof/>
          <w:lang w:bidi="bn-BD"/>
        </w:rPr>
        <w:drawing>
          <wp:inline distT="0" distB="0" distL="0" distR="0" wp14:anchorId="1F5AF25B" wp14:editId="7F105117">
            <wp:extent cx="2944368" cy="1903458"/>
            <wp:effectExtent l="0" t="0" r="8890" b="190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sne_model3_m5_kmeans.bmp"/>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003DCDD" wp14:editId="1F3CC75B">
            <wp:extent cx="2944368" cy="1903458"/>
            <wp:effectExtent l="0" t="0" r="8890" b="190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tsne_model3_m5_kmeans_ch.bmp"/>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0&amp;251 k-Means on t-SNE Model 5</w:t>
      </w:r>
    </w:p>
    <w:p w:rsidR="00E36A43" w:rsidRDefault="00E36A43" w:rsidP="00EB5E39">
      <w:pPr>
        <w:pStyle w:val="Caption"/>
        <w:jc w:val="center"/>
      </w:pPr>
      <w:r>
        <w:rPr>
          <w:noProof/>
          <w:lang w:bidi="bn-BD"/>
        </w:rPr>
        <w:drawing>
          <wp:inline distT="0" distB="0" distL="0" distR="0" wp14:anchorId="79B8A2F4" wp14:editId="3B5073FC">
            <wp:extent cx="2944368" cy="1903458"/>
            <wp:effectExtent l="0" t="0" r="8890" b="190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tsne_model3_m6_kmeans.bmp"/>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87E6271" wp14:editId="43933F00">
            <wp:extent cx="2944368" cy="1903458"/>
            <wp:effectExtent l="0" t="0" r="8890" b="190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sne_model3_m6_kmeans_ch.bmp"/>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2&amp;253 k-Means on t-SNE Model 6</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02E4B473" wp14:editId="1AEB6444">
            <wp:extent cx="2944368" cy="1903458"/>
            <wp:effectExtent l="0" t="0" r="8890" b="190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tsne_model3_m7_kmeans.bmp"/>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37238EE" wp14:editId="5FFEE417">
            <wp:extent cx="2944368" cy="1903458"/>
            <wp:effectExtent l="0" t="0" r="889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tsne_model3_m7_kmeans_ch.bmp"/>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4&amp;255 k-Means on t-SNE Model 7</w:t>
      </w:r>
    </w:p>
    <w:p w:rsidR="00E36A43" w:rsidRDefault="00E36A43" w:rsidP="00EB5E39">
      <w:pPr>
        <w:pStyle w:val="Caption"/>
        <w:jc w:val="center"/>
      </w:pPr>
      <w:r>
        <w:rPr>
          <w:noProof/>
          <w:lang w:bidi="bn-BD"/>
        </w:rPr>
        <w:drawing>
          <wp:inline distT="0" distB="0" distL="0" distR="0" wp14:anchorId="50813A32" wp14:editId="08A262F7">
            <wp:extent cx="2944368" cy="1903458"/>
            <wp:effectExtent l="0" t="0" r="889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sne_model3_m8_kmeans.bmp"/>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8BB4631" wp14:editId="2380A2F0">
            <wp:extent cx="2944368" cy="1903458"/>
            <wp:effectExtent l="0" t="0" r="8890" b="190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tsne_model3_m8_kmeans_ch.bmp"/>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6&amp;257 k-Means on t-SNE Model 8</w:t>
      </w:r>
    </w:p>
    <w:p w:rsidR="00E36A43" w:rsidRDefault="00E36A43" w:rsidP="00EB5E39">
      <w:pPr>
        <w:pStyle w:val="Caption"/>
        <w:jc w:val="center"/>
      </w:pPr>
      <w:r>
        <w:rPr>
          <w:noProof/>
          <w:lang w:bidi="bn-BD"/>
        </w:rPr>
        <w:drawing>
          <wp:inline distT="0" distB="0" distL="0" distR="0" wp14:anchorId="18F7A290" wp14:editId="6F242BD3">
            <wp:extent cx="2944368" cy="1903458"/>
            <wp:effectExtent l="0" t="0" r="8890" b="190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sne_model3_m9_kmeans.bmp"/>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B242B9" wp14:editId="26B6A3D3">
            <wp:extent cx="2944368" cy="1903458"/>
            <wp:effectExtent l="0" t="0" r="8890" b="190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tsne_model3_m9_kmeans_ch.bmp"/>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8&amp;259 k-Means on t-SNE Model 9</w:t>
      </w:r>
    </w:p>
    <w:p w:rsidR="00EB5E39" w:rsidRDefault="00EB5E39" w:rsidP="00E36A43"/>
    <w:p w:rsidR="00EB5E39" w:rsidRDefault="00EB5E39" w:rsidP="00E36A43"/>
    <w:p w:rsidR="00EB5E39" w:rsidRDefault="00EB5E39" w:rsidP="00E36A43"/>
    <w:p w:rsidR="00EB5E39" w:rsidRDefault="00EB5E39" w:rsidP="00E36A43"/>
    <w:p w:rsidR="00EB5E39" w:rsidRDefault="00EB5E39" w:rsidP="00E36A43"/>
    <w:p w:rsidR="00EB5E39" w:rsidRDefault="00EB5E39" w:rsidP="00E36A43"/>
    <w:p w:rsidR="00E36A43" w:rsidRDefault="00E36A43" w:rsidP="00E36A43">
      <w:r>
        <w:t>Model 4:</w:t>
      </w:r>
    </w:p>
    <w:p w:rsidR="00E36A43" w:rsidRDefault="00E36A43" w:rsidP="00EB5E39">
      <w:pPr>
        <w:pStyle w:val="Caption"/>
        <w:jc w:val="center"/>
      </w:pPr>
      <w:r>
        <w:rPr>
          <w:noProof/>
          <w:lang w:bidi="bn-BD"/>
        </w:rPr>
        <w:drawing>
          <wp:inline distT="0" distB="0" distL="0" distR="0" wp14:anchorId="47B7AFB7" wp14:editId="6CDCE60E">
            <wp:extent cx="2944368" cy="1903458"/>
            <wp:effectExtent l="0" t="0" r="8890" b="190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sne_model4_m1_kmeans.bmp"/>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1729A79" wp14:editId="549D09AB">
            <wp:extent cx="2944368" cy="1903458"/>
            <wp:effectExtent l="0" t="0" r="8890" b="190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tsne_model4_m1_kmeans_ch.bmp"/>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0&amp;261 k-Means on t-SNE Model 1</w:t>
      </w:r>
    </w:p>
    <w:p w:rsidR="00E36A43" w:rsidRDefault="00E36A43" w:rsidP="00EB5E39">
      <w:pPr>
        <w:pStyle w:val="Caption"/>
        <w:jc w:val="center"/>
      </w:pPr>
      <w:r>
        <w:rPr>
          <w:noProof/>
          <w:lang w:bidi="bn-BD"/>
        </w:rPr>
        <w:drawing>
          <wp:inline distT="0" distB="0" distL="0" distR="0" wp14:anchorId="2788CCC0" wp14:editId="46239D3E">
            <wp:extent cx="2944368" cy="1903458"/>
            <wp:effectExtent l="0" t="0" r="8890" b="190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sne_model4_m2_kmeans.bmp"/>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F5435E7" wp14:editId="3CA4CBB7">
            <wp:extent cx="2944368" cy="1903458"/>
            <wp:effectExtent l="0" t="0" r="8890" b="190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sne_model4_m2_kmeans_ch.bmp"/>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2&amp;263 k-Means on t-SNE Model 2</w:t>
      </w:r>
    </w:p>
    <w:p w:rsidR="00E36A43" w:rsidRDefault="00E36A43" w:rsidP="00EB5E39">
      <w:pPr>
        <w:pStyle w:val="Caption"/>
        <w:jc w:val="center"/>
      </w:pPr>
      <w:r>
        <w:rPr>
          <w:noProof/>
          <w:lang w:bidi="bn-BD"/>
        </w:rPr>
        <w:drawing>
          <wp:inline distT="0" distB="0" distL="0" distR="0" wp14:anchorId="1927FB6F" wp14:editId="2DE57D89">
            <wp:extent cx="2944368" cy="1903458"/>
            <wp:effectExtent l="0" t="0" r="8890" b="190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sne_model4_m3_kmeans.bmp"/>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80DAAB0" wp14:editId="1F5A0B70">
            <wp:extent cx="2944368" cy="1903458"/>
            <wp:effectExtent l="0" t="0" r="8890" b="190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tsne_model4_m3_kmeans_ch.bmp"/>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4&amp;265 k-Means on t-SNE Model 3</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5C7597EF" wp14:editId="26529A45">
            <wp:extent cx="2944368" cy="1903458"/>
            <wp:effectExtent l="0" t="0" r="8890" b="190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sne_model4_m4_kmeans.bmp"/>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9F518DD" wp14:editId="5AC7C148">
            <wp:extent cx="2944368" cy="1903458"/>
            <wp:effectExtent l="0" t="0" r="889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tsne_model4_m4_kmeans_ch.bmp"/>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6&amp;267 k-Means on t-SNE Model 4</w:t>
      </w:r>
    </w:p>
    <w:p w:rsidR="00E36A43" w:rsidRDefault="00E36A43" w:rsidP="00EB5E39">
      <w:pPr>
        <w:pStyle w:val="Caption"/>
        <w:jc w:val="center"/>
      </w:pPr>
      <w:r>
        <w:rPr>
          <w:noProof/>
          <w:lang w:bidi="bn-BD"/>
        </w:rPr>
        <w:drawing>
          <wp:inline distT="0" distB="0" distL="0" distR="0" wp14:anchorId="3C4ECFAF" wp14:editId="36822EF6">
            <wp:extent cx="2944368" cy="1903458"/>
            <wp:effectExtent l="0" t="0" r="8890" b="190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tsne_model4_m5_kmeans.bmp"/>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B506AA9" wp14:editId="1718A053">
            <wp:extent cx="2944368" cy="1903458"/>
            <wp:effectExtent l="0" t="0" r="8890" b="190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tsne_model4_m5_kmeans_ch.bmp"/>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8&amp;269 k-Means on t-SNE Model 5</w:t>
      </w:r>
    </w:p>
    <w:p w:rsidR="00E36A43" w:rsidRDefault="00E36A43" w:rsidP="00EB5E39">
      <w:pPr>
        <w:pStyle w:val="Caption"/>
        <w:jc w:val="center"/>
      </w:pPr>
      <w:r>
        <w:rPr>
          <w:noProof/>
          <w:lang w:bidi="bn-BD"/>
        </w:rPr>
        <w:drawing>
          <wp:inline distT="0" distB="0" distL="0" distR="0" wp14:anchorId="26CB5C35" wp14:editId="629D1EBD">
            <wp:extent cx="2944368" cy="1903458"/>
            <wp:effectExtent l="0" t="0" r="8890" b="190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sne_model4_m6_kmeans.bmp"/>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0B12F6C" wp14:editId="68751840">
            <wp:extent cx="2944368" cy="1903458"/>
            <wp:effectExtent l="0" t="0" r="8890" b="190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tsne_model4_m6_kmeans_ch.bmp"/>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0&amp;271 k-Means on t-SNE Model 6</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6F303D2B" wp14:editId="28A7865F">
            <wp:extent cx="2944368" cy="1903458"/>
            <wp:effectExtent l="0" t="0" r="8890" b="190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sne_model4_m7_kmeans.bmp"/>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DDAA5C8" wp14:editId="0816B723">
            <wp:extent cx="2944368" cy="1903458"/>
            <wp:effectExtent l="0" t="0" r="8890" b="190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sne_model4_m7_kmeans_ch.bmp"/>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2&amp;273 k-Means on t-SNE Model 7</w:t>
      </w:r>
    </w:p>
    <w:p w:rsidR="00E36A43" w:rsidRDefault="00E36A43" w:rsidP="00EB5E39">
      <w:pPr>
        <w:pStyle w:val="Caption"/>
        <w:jc w:val="center"/>
      </w:pPr>
      <w:r>
        <w:rPr>
          <w:noProof/>
          <w:lang w:bidi="bn-BD"/>
        </w:rPr>
        <w:drawing>
          <wp:inline distT="0" distB="0" distL="0" distR="0" wp14:anchorId="6A7C6625" wp14:editId="41678EA1">
            <wp:extent cx="2944368" cy="1903458"/>
            <wp:effectExtent l="0" t="0" r="8890" b="190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tsne_model4_m8_kmeans.bmp"/>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CD793A0" wp14:editId="35473280">
            <wp:extent cx="2944368" cy="1903458"/>
            <wp:effectExtent l="0" t="0" r="8890" b="190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tsne_model4_m8_kmeans_ch.bmp"/>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4&amp;275 k-Means on t-SNE Model 8</w:t>
      </w:r>
    </w:p>
    <w:p w:rsidR="00E36A43" w:rsidRDefault="00E36A43" w:rsidP="00EB5E39">
      <w:pPr>
        <w:pStyle w:val="Caption"/>
        <w:jc w:val="center"/>
      </w:pPr>
      <w:r>
        <w:rPr>
          <w:noProof/>
          <w:lang w:bidi="bn-BD"/>
        </w:rPr>
        <w:drawing>
          <wp:inline distT="0" distB="0" distL="0" distR="0" wp14:anchorId="07691605" wp14:editId="657E7629">
            <wp:extent cx="2944368" cy="1903459"/>
            <wp:effectExtent l="0" t="0" r="8890" b="190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tsne_model4_m9_kmeans.bmp"/>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14:anchorId="3F87F383" wp14:editId="5D95C2A7">
            <wp:extent cx="2944368" cy="1903458"/>
            <wp:effectExtent l="0" t="0" r="8890" b="190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sne_model4_m9_kmeans_ch.bmp"/>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6&amp;277 k-Means on t-SNE Model 9</w:t>
      </w:r>
    </w:p>
    <w:p w:rsidR="007E6AB8" w:rsidRPr="007E6AB8" w:rsidRDefault="00451F1C" w:rsidP="007E6AB8">
      <w:r>
        <w:br w:type="page"/>
      </w:r>
    </w:p>
    <w:p w:rsidR="00A17154" w:rsidRDefault="004035D4" w:rsidP="00A17154">
      <w:pPr>
        <w:pStyle w:val="Heading3"/>
      </w:pPr>
      <w:bookmarkStart w:id="28" w:name="_Toc52317939"/>
      <w:r>
        <w:lastRenderedPageBreak/>
        <w:t>6.2.</w:t>
      </w:r>
      <w:r w:rsidR="00A17154">
        <w:t>4</w:t>
      </w:r>
      <w:r w:rsidR="00A17154">
        <w:tab/>
        <w:t xml:space="preserve"> K-means on PCA</w:t>
      </w:r>
      <w:bookmarkEnd w:id="28"/>
    </w:p>
    <w:p w:rsidR="00451F1C" w:rsidRDefault="00451F1C" w:rsidP="00EB5E39">
      <w:pPr>
        <w:pStyle w:val="Caption"/>
        <w:jc w:val="center"/>
      </w:pPr>
      <w:r>
        <w:rPr>
          <w:noProof/>
          <w:lang w:bidi="bn-BD"/>
        </w:rPr>
        <w:drawing>
          <wp:inline distT="0" distB="0" distL="0" distR="0" wp14:anchorId="5559673E" wp14:editId="61DAA8E9">
            <wp:extent cx="5102352" cy="3401568"/>
            <wp:effectExtent l="0" t="0" r="3175" b="889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kmeans_pca_m1.bmp"/>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2D1191" w:rsidRDefault="00451F1C" w:rsidP="00EB5E39">
      <w:pPr>
        <w:pStyle w:val="Caption"/>
        <w:jc w:val="center"/>
      </w:pPr>
      <w:r>
        <w:t>Figure 278 k-Means on PCA Model 1</w:t>
      </w:r>
    </w:p>
    <w:p w:rsidR="00451F1C" w:rsidRDefault="00451F1C" w:rsidP="00EB5E39">
      <w:pPr>
        <w:pStyle w:val="Caption"/>
        <w:jc w:val="center"/>
      </w:pPr>
      <w:r>
        <w:rPr>
          <w:noProof/>
          <w:lang w:bidi="bn-BD"/>
        </w:rPr>
        <w:drawing>
          <wp:inline distT="0" distB="0" distL="0" distR="0" wp14:anchorId="1C8EE85C" wp14:editId="3174D29C">
            <wp:extent cx="5102352" cy="3401568"/>
            <wp:effectExtent l="0" t="0" r="3175" b="889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kmeans_pca_m2.bmp"/>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EB5E39">
      <w:pPr>
        <w:pStyle w:val="Caption"/>
        <w:jc w:val="center"/>
      </w:pPr>
      <w:r>
        <w:t>Figure 279 k-Means on PCA Model 2</w:t>
      </w:r>
    </w:p>
    <w:p w:rsidR="00451F1C" w:rsidRDefault="00451F1C" w:rsidP="002D1191">
      <w:pPr>
        <w:pStyle w:val="Caption"/>
        <w:jc w:val="center"/>
      </w:pPr>
      <w:r>
        <w:rPr>
          <w:noProof/>
          <w:lang w:bidi="bn-BD"/>
        </w:rPr>
        <w:lastRenderedPageBreak/>
        <w:drawing>
          <wp:inline distT="0" distB="0" distL="0" distR="0" wp14:anchorId="69C0858F" wp14:editId="19D0A574">
            <wp:extent cx="5102352" cy="3401568"/>
            <wp:effectExtent l="0" t="0" r="3175" b="889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kmeans_pca_m3.bmp"/>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0 k-Means on PCA Model 3</w:t>
      </w:r>
      <w:r>
        <w:rPr>
          <w:noProof/>
          <w:lang w:bidi="bn-BD"/>
        </w:rPr>
        <w:drawing>
          <wp:inline distT="0" distB="0" distL="0" distR="0" wp14:anchorId="74681932" wp14:editId="589B8CFF">
            <wp:extent cx="5102352" cy="3401568"/>
            <wp:effectExtent l="0" t="0" r="3175" b="889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kmeans_pca_m4.bmp"/>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1 k-Means on PCA Model 4</w:t>
      </w:r>
    </w:p>
    <w:p w:rsidR="00451F1C" w:rsidRDefault="00451F1C" w:rsidP="002D1191">
      <w:pPr>
        <w:pStyle w:val="Caption"/>
        <w:jc w:val="center"/>
      </w:pPr>
      <w:r>
        <w:rPr>
          <w:noProof/>
          <w:lang w:bidi="bn-BD"/>
        </w:rPr>
        <w:lastRenderedPageBreak/>
        <w:drawing>
          <wp:inline distT="0" distB="0" distL="0" distR="0" wp14:anchorId="627CF9F6" wp14:editId="6F8E3EB6">
            <wp:extent cx="5102352" cy="3401568"/>
            <wp:effectExtent l="0" t="0" r="3175" b="889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kmeans_pca_m5.bmp"/>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2 k-Means on PCA Model 5</w:t>
      </w:r>
      <w:r>
        <w:rPr>
          <w:noProof/>
          <w:lang w:bidi="bn-BD"/>
        </w:rPr>
        <w:drawing>
          <wp:inline distT="0" distB="0" distL="0" distR="0" wp14:anchorId="3F08BEFC" wp14:editId="4D938E8E">
            <wp:extent cx="5102352" cy="3401568"/>
            <wp:effectExtent l="0" t="0" r="3175" b="889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kmeans_pca_m6.bmp"/>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3 k-Means on PCA Model 6</w:t>
      </w:r>
    </w:p>
    <w:p w:rsidR="00451F1C" w:rsidRDefault="00451F1C" w:rsidP="002D1191">
      <w:pPr>
        <w:pStyle w:val="Caption"/>
        <w:jc w:val="center"/>
      </w:pPr>
      <w:r>
        <w:rPr>
          <w:noProof/>
          <w:lang w:bidi="bn-BD"/>
        </w:rPr>
        <w:lastRenderedPageBreak/>
        <w:drawing>
          <wp:inline distT="0" distB="0" distL="0" distR="0" wp14:anchorId="30D0C297" wp14:editId="53C5EF00">
            <wp:extent cx="5102352" cy="3401568"/>
            <wp:effectExtent l="0" t="0" r="3175" b="889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kmeans_pca_m7.bmp"/>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4 k-Means on PCA Model 7</w:t>
      </w:r>
    </w:p>
    <w:p w:rsidR="00451F1C" w:rsidRDefault="00451F1C" w:rsidP="002D1191">
      <w:pPr>
        <w:pStyle w:val="Caption"/>
        <w:jc w:val="center"/>
      </w:pPr>
      <w:r>
        <w:rPr>
          <w:noProof/>
          <w:lang w:bidi="bn-BD"/>
        </w:rPr>
        <w:drawing>
          <wp:inline distT="0" distB="0" distL="0" distR="0" wp14:anchorId="6B6EAC2A" wp14:editId="0FCFA6F2">
            <wp:extent cx="5102352" cy="3401568"/>
            <wp:effectExtent l="0" t="0" r="3175" b="889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kmeans_pca_m8.bmp"/>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5 k-Means on PCA Model 8</w:t>
      </w:r>
    </w:p>
    <w:p w:rsidR="00451F1C" w:rsidRPr="00451F1C" w:rsidRDefault="00451F1C" w:rsidP="002D1191">
      <w:pPr>
        <w:jc w:val="center"/>
      </w:pPr>
    </w:p>
    <w:p w:rsidR="00A17154" w:rsidRDefault="00451F1C" w:rsidP="002D1191">
      <w:pPr>
        <w:pStyle w:val="Caption"/>
        <w:jc w:val="center"/>
      </w:pPr>
      <w:r>
        <w:rPr>
          <w:noProof/>
          <w:lang w:bidi="bn-BD"/>
        </w:rPr>
        <w:lastRenderedPageBreak/>
        <w:drawing>
          <wp:inline distT="0" distB="0" distL="0" distR="0" wp14:anchorId="2C4443BE" wp14:editId="51E7A1D8">
            <wp:extent cx="5102352" cy="3401568"/>
            <wp:effectExtent l="0" t="0" r="3175" b="889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kmeans_pca_m9.bmp"/>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Pr="00451F1C" w:rsidRDefault="00451F1C" w:rsidP="002D1191">
      <w:pPr>
        <w:pStyle w:val="Caption"/>
        <w:jc w:val="center"/>
      </w:pPr>
      <w:r>
        <w:t>Figure 286 k-Means on PCA Model 9</w:t>
      </w:r>
    </w:p>
    <w:p w:rsidR="00A17154" w:rsidRPr="00A17154" w:rsidRDefault="004035D4" w:rsidP="00A17154">
      <w:pPr>
        <w:pStyle w:val="Heading3"/>
      </w:pPr>
      <w:bookmarkStart w:id="29" w:name="_Toc52317940"/>
      <w:r>
        <w:t>6.2.</w:t>
      </w:r>
      <w:r w:rsidR="00A17154">
        <w:t xml:space="preserve">5 </w:t>
      </w:r>
      <w:r>
        <w:tab/>
      </w:r>
      <w:r w:rsidR="00A17154">
        <w:t>UMAP and K-means on UMAP</w:t>
      </w:r>
      <w:bookmarkEnd w:id="29"/>
    </w:p>
    <w:p w:rsidR="00A12E63" w:rsidRDefault="00451F1C" w:rsidP="00EB5E39">
      <w:pPr>
        <w:pStyle w:val="Caption"/>
        <w:jc w:val="center"/>
      </w:pPr>
      <w:r>
        <w:rPr>
          <w:noProof/>
          <w:lang w:bidi="bn-BD"/>
        </w:rPr>
        <w:drawing>
          <wp:inline distT="0" distB="0" distL="0" distR="0" wp14:anchorId="3E38C2CC" wp14:editId="2295D218">
            <wp:extent cx="2944368" cy="1962912"/>
            <wp:effectExtent l="0" t="0" r="889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umap_m1.bmp"/>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8A9AF38" wp14:editId="50B3E2A4">
            <wp:extent cx="2944368" cy="1962912"/>
            <wp:effectExtent l="0" t="0" r="889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umap_m2.bmp"/>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287 UMAP on Model 1</w:t>
      </w:r>
      <w:r>
        <w:tab/>
      </w:r>
      <w:r>
        <w:tab/>
      </w:r>
      <w:r>
        <w:tab/>
      </w:r>
      <w:r>
        <w:tab/>
        <w:t>Figure 288 UMAP on Model 2</w:t>
      </w:r>
      <w:r>
        <w:rPr>
          <w:noProof/>
          <w:lang w:bidi="bn-BD"/>
        </w:rPr>
        <w:drawing>
          <wp:inline distT="0" distB="0" distL="0" distR="0" wp14:anchorId="200A8B9E" wp14:editId="4F9ADE4D">
            <wp:extent cx="2944368" cy="1962912"/>
            <wp:effectExtent l="0" t="0" r="889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umap_m3.bmp"/>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034F08C4" wp14:editId="0A10040C">
            <wp:extent cx="2944368" cy="1962912"/>
            <wp:effectExtent l="0" t="0" r="889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umap_m4.bmp"/>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Pr="00451F1C">
        <w:t xml:space="preserve"> </w:t>
      </w:r>
      <w:r>
        <w:lastRenderedPageBreak/>
        <w:t xml:space="preserve">Figure </w:t>
      </w:r>
      <w:r w:rsidR="00A12E63">
        <w:t>289</w:t>
      </w:r>
      <w:r>
        <w:t xml:space="preserve"> UMAP on </w:t>
      </w:r>
      <w:r w:rsidR="00A12E63">
        <w:t>Model 3</w:t>
      </w:r>
      <w:r w:rsidR="00A12E63">
        <w:tab/>
      </w:r>
      <w:r w:rsidR="00A12E63">
        <w:tab/>
      </w:r>
      <w:r w:rsidR="00A12E63">
        <w:tab/>
      </w:r>
      <w:r w:rsidR="00A12E63">
        <w:tab/>
        <w:t>Figure 290 UMAP on Model 4</w:t>
      </w:r>
      <w:r>
        <w:rPr>
          <w:noProof/>
          <w:lang w:bidi="bn-BD"/>
        </w:rPr>
        <w:drawing>
          <wp:inline distT="0" distB="0" distL="0" distR="0" wp14:anchorId="237806B9" wp14:editId="4EA6A0D1">
            <wp:extent cx="2944368" cy="1962912"/>
            <wp:effectExtent l="0" t="0" r="889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umap_m5.bmp"/>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97456AA" wp14:editId="2F2DAD19">
            <wp:extent cx="2944368" cy="1962912"/>
            <wp:effectExtent l="0" t="0" r="889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umap_m6.bmp"/>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rsidRPr="00A12E63">
        <w:t xml:space="preserve"> </w:t>
      </w:r>
      <w:r w:rsidR="00A12E63">
        <w:t>Figure 291 UMAP on Model 5</w:t>
      </w:r>
      <w:r w:rsidR="00A12E63">
        <w:tab/>
      </w:r>
      <w:r w:rsidR="00A12E63">
        <w:tab/>
      </w:r>
      <w:r w:rsidR="00A12E63">
        <w:tab/>
      </w:r>
      <w:r w:rsidR="00A12E63">
        <w:tab/>
        <w:t>Figure 292 UMAP on Model 6</w:t>
      </w:r>
    </w:p>
    <w:p w:rsidR="00A12E63" w:rsidRDefault="00451F1C" w:rsidP="00EB5E39">
      <w:pPr>
        <w:pStyle w:val="Caption"/>
        <w:jc w:val="center"/>
      </w:pPr>
      <w:r>
        <w:rPr>
          <w:noProof/>
          <w:lang w:bidi="bn-BD"/>
        </w:rPr>
        <w:drawing>
          <wp:inline distT="0" distB="0" distL="0" distR="0" wp14:anchorId="06565CCC" wp14:editId="3A32A0E0">
            <wp:extent cx="2944368" cy="1962912"/>
            <wp:effectExtent l="0" t="0" r="889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umap_m7.bmp"/>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43529601" wp14:editId="52517C07">
            <wp:extent cx="2944368" cy="1962912"/>
            <wp:effectExtent l="0" t="0" r="889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umap_m8.bmp"/>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t>Figure 293 UMAP on Model 7</w:t>
      </w:r>
      <w:r w:rsidR="00A12E63">
        <w:tab/>
      </w:r>
      <w:r w:rsidR="00A12E63">
        <w:tab/>
      </w:r>
      <w:r w:rsidR="00A12E63">
        <w:tab/>
      </w:r>
      <w:r w:rsidR="00A12E63">
        <w:tab/>
        <w:t>Figure 294 UMAP on Model 8</w:t>
      </w:r>
    </w:p>
    <w:p w:rsidR="00A12E63" w:rsidRDefault="00451F1C" w:rsidP="00EB5E39">
      <w:pPr>
        <w:pStyle w:val="Caption"/>
        <w:jc w:val="center"/>
      </w:pPr>
      <w:r>
        <w:rPr>
          <w:noProof/>
          <w:lang w:bidi="bn-BD"/>
        </w:rPr>
        <w:drawing>
          <wp:inline distT="0" distB="0" distL="0" distR="0" wp14:anchorId="1B100651" wp14:editId="50CF08DF">
            <wp:extent cx="2944368" cy="1962912"/>
            <wp:effectExtent l="0" t="0" r="889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umap_m9.bmp"/>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A12E63" w:rsidRDefault="00A12E63" w:rsidP="00EB5E39">
      <w:pPr>
        <w:pStyle w:val="Caption"/>
        <w:jc w:val="center"/>
      </w:pPr>
      <w:r>
        <w:t>Figure 295 UMAP on Model 9</w:t>
      </w:r>
    </w:p>
    <w:p w:rsidR="00A12E63" w:rsidRDefault="00A12E63">
      <w:r>
        <w:br w:type="page"/>
      </w:r>
    </w:p>
    <w:p w:rsidR="00BD00EF" w:rsidRDefault="00A12E63" w:rsidP="00EB5E39">
      <w:pPr>
        <w:pStyle w:val="Caption"/>
        <w:jc w:val="center"/>
      </w:pPr>
      <w:r>
        <w:rPr>
          <w:i w:val="0"/>
          <w:iCs w:val="0"/>
          <w:noProof/>
          <w:lang w:bidi="bn-BD"/>
        </w:rPr>
        <w:lastRenderedPageBreak/>
        <w:drawing>
          <wp:inline distT="0" distB="0" distL="0" distR="0" wp14:anchorId="31943CBD" wp14:editId="1EEADD74">
            <wp:extent cx="2944368" cy="1962912"/>
            <wp:effectExtent l="0" t="0" r="889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umap_m1_km.bmp"/>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333E66DC" wp14:editId="7BFCD6D7">
            <wp:extent cx="2944368" cy="1962912"/>
            <wp:effectExtent l="0" t="0" r="889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umap_m2_km.bmp"/>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6 K-means on UMAP on Model 1</w:t>
      </w:r>
      <w:r w:rsidR="00BD00EF">
        <w:tab/>
      </w:r>
      <w:r w:rsidR="00BD00EF">
        <w:tab/>
      </w:r>
      <w:r w:rsidR="00BD00EF">
        <w:tab/>
        <w:t>Figure 297 K-means on UMAP on Model 2</w:t>
      </w:r>
    </w:p>
    <w:p w:rsidR="00BD00EF" w:rsidRDefault="00A12E63" w:rsidP="00EB5E39">
      <w:pPr>
        <w:pStyle w:val="Caption"/>
        <w:jc w:val="center"/>
      </w:pPr>
      <w:r>
        <w:rPr>
          <w:i w:val="0"/>
          <w:iCs w:val="0"/>
          <w:noProof/>
          <w:lang w:bidi="bn-BD"/>
        </w:rPr>
        <w:drawing>
          <wp:inline distT="0" distB="0" distL="0" distR="0" wp14:anchorId="2DCAFCE7" wp14:editId="5F54FB10">
            <wp:extent cx="2944368" cy="1962912"/>
            <wp:effectExtent l="0" t="0" r="889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umap_m3_km.bmp"/>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5A308A26" wp14:editId="1330BEE1">
            <wp:extent cx="2944368" cy="1962912"/>
            <wp:effectExtent l="0" t="0" r="889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umap_m4_km.bmp"/>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8 K-means on UMAP on Model 3</w:t>
      </w:r>
      <w:r w:rsidR="00BD00EF">
        <w:tab/>
      </w:r>
      <w:r w:rsidR="00BD00EF">
        <w:tab/>
      </w:r>
      <w:r w:rsidR="00BD00EF">
        <w:tab/>
        <w:t>Figure 299 K-means on UMAP on Model 4</w:t>
      </w:r>
    </w:p>
    <w:p w:rsidR="00BD00EF" w:rsidRPr="00BD00EF" w:rsidRDefault="00A12E63" w:rsidP="00EB5E39">
      <w:pPr>
        <w:pStyle w:val="Caption"/>
        <w:jc w:val="center"/>
      </w:pPr>
      <w:r>
        <w:rPr>
          <w:i w:val="0"/>
          <w:iCs w:val="0"/>
          <w:noProof/>
          <w:lang w:bidi="bn-BD"/>
        </w:rPr>
        <w:drawing>
          <wp:inline distT="0" distB="0" distL="0" distR="0" wp14:anchorId="501786DE" wp14:editId="319DD747">
            <wp:extent cx="2944368" cy="1962912"/>
            <wp:effectExtent l="0" t="0" r="889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umap_m5_km.bmp"/>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0F589676" wp14:editId="5490F446">
            <wp:extent cx="2944368" cy="1962912"/>
            <wp:effectExtent l="0" t="0" r="889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umap_m6_km.bmp"/>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0 K-means on UMAP on Model 5</w:t>
      </w:r>
      <w:r w:rsidR="00BD00EF">
        <w:tab/>
      </w:r>
      <w:r w:rsidR="00BD00EF">
        <w:tab/>
      </w:r>
      <w:r w:rsidR="00BD00EF">
        <w:tab/>
        <w:t>Figure 301 K-means on UMAP on Model 6</w:t>
      </w:r>
    </w:p>
    <w:p w:rsidR="00BD00EF" w:rsidRPr="00BD00EF" w:rsidRDefault="00A12E63" w:rsidP="00EB5E39">
      <w:pPr>
        <w:pStyle w:val="Caption"/>
        <w:jc w:val="center"/>
      </w:pPr>
      <w:r>
        <w:rPr>
          <w:i w:val="0"/>
          <w:iCs w:val="0"/>
          <w:noProof/>
          <w:lang w:bidi="bn-BD"/>
        </w:rPr>
        <w:lastRenderedPageBreak/>
        <w:drawing>
          <wp:inline distT="0" distB="0" distL="0" distR="0" wp14:anchorId="57F7FF3D" wp14:editId="6007B0E2">
            <wp:extent cx="2944368" cy="1962912"/>
            <wp:effectExtent l="0" t="0" r="889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umap_m7_km.bmp"/>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2219B342" wp14:editId="4EFEA6B2">
            <wp:extent cx="2944368" cy="1962912"/>
            <wp:effectExtent l="0" t="0" r="889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umap_m8_km.bmp"/>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2 K-means on UMAP on Model 7</w:t>
      </w:r>
      <w:r w:rsidR="00BD00EF">
        <w:tab/>
      </w:r>
      <w:r w:rsidR="00BD00EF">
        <w:tab/>
      </w:r>
      <w:r w:rsidR="00BD00EF">
        <w:tab/>
        <w:t>Figure 303 K-means on UMAP on Model 8</w:t>
      </w:r>
    </w:p>
    <w:p w:rsidR="00BD00EF" w:rsidRDefault="00A12E63" w:rsidP="00EB5E39">
      <w:pPr>
        <w:pStyle w:val="Caption"/>
        <w:jc w:val="center"/>
      </w:pPr>
      <w:r>
        <w:rPr>
          <w:i w:val="0"/>
          <w:iCs w:val="0"/>
          <w:noProof/>
          <w:lang w:bidi="bn-BD"/>
        </w:rPr>
        <w:drawing>
          <wp:inline distT="0" distB="0" distL="0" distR="0" wp14:anchorId="1A4DCB97" wp14:editId="358819ED">
            <wp:extent cx="2944368" cy="1962912"/>
            <wp:effectExtent l="0" t="0" r="889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umap_m9_km.bmp"/>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D00EF" w:rsidRPr="00BD00EF" w:rsidRDefault="00BD00EF" w:rsidP="00EB5E39">
      <w:pPr>
        <w:pStyle w:val="Caption"/>
        <w:jc w:val="center"/>
      </w:pPr>
      <w:r>
        <w:t>Figure 304 K-means on UMAP on Model 9</w:t>
      </w:r>
    </w:p>
    <w:p w:rsidR="00A12E63" w:rsidRDefault="00A12E63">
      <w:pPr>
        <w:rPr>
          <w:i/>
          <w:iCs/>
          <w:color w:val="44546A" w:themeColor="text2"/>
          <w:sz w:val="18"/>
          <w:szCs w:val="18"/>
        </w:rPr>
      </w:pPr>
    </w:p>
    <w:p w:rsidR="00354AE5" w:rsidRDefault="004035D4" w:rsidP="00354AE5">
      <w:pPr>
        <w:pStyle w:val="Heading3"/>
      </w:pPr>
      <w:bookmarkStart w:id="30" w:name="_Toc52317941"/>
      <w:r>
        <w:t>6.2.</w:t>
      </w:r>
      <w:r w:rsidR="00A17154">
        <w:t>6</w:t>
      </w:r>
      <w:r w:rsidR="00A17154">
        <w:tab/>
      </w:r>
      <w:proofErr w:type="spellStart"/>
      <w:r w:rsidR="00A17154">
        <w:t>Sammon’s</w:t>
      </w:r>
      <w:proofErr w:type="spellEnd"/>
      <w:r w:rsidR="00A17154">
        <w:t xml:space="preserve"> mapping</w:t>
      </w:r>
      <w:bookmarkEnd w:id="30"/>
    </w:p>
    <w:p w:rsidR="00BD00EF" w:rsidRPr="00BD00EF" w:rsidRDefault="00BD00EF" w:rsidP="00EB5E39">
      <w:pPr>
        <w:pStyle w:val="Caption"/>
        <w:jc w:val="center"/>
      </w:pPr>
      <w:r>
        <w:rPr>
          <w:noProof/>
          <w:lang w:bidi="bn-BD"/>
        </w:rPr>
        <w:drawing>
          <wp:inline distT="0" distB="0" distL="0" distR="0" wp14:anchorId="41576A2C" wp14:editId="5190E1FD">
            <wp:extent cx="2944368" cy="1656207"/>
            <wp:effectExtent l="0" t="0" r="8890" b="127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ammon_m1.bmp"/>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3E3A961B" wp14:editId="689D5290">
            <wp:extent cx="2944368" cy="1656207"/>
            <wp:effectExtent l="0" t="0" r="8890" b="127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sammon_m2.bmp"/>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5 </w:t>
      </w:r>
      <w:proofErr w:type="spellStart"/>
      <w:r>
        <w:t>Sammon’s</w:t>
      </w:r>
      <w:proofErr w:type="spellEnd"/>
      <w:r>
        <w:t xml:space="preserve"> mapping on Model 1</w:t>
      </w:r>
      <w:r>
        <w:tab/>
      </w:r>
      <w:r>
        <w:tab/>
      </w:r>
      <w:r>
        <w:tab/>
        <w:t xml:space="preserve">Figure 306 </w:t>
      </w:r>
      <w:proofErr w:type="spellStart"/>
      <w:r>
        <w:t>Sammon’s</w:t>
      </w:r>
      <w:proofErr w:type="spellEnd"/>
      <w:r>
        <w:t xml:space="preserve"> mapping on Model 2</w:t>
      </w:r>
    </w:p>
    <w:p w:rsidR="00BD00EF" w:rsidRDefault="00BD00EF" w:rsidP="00EB5E39">
      <w:pPr>
        <w:jc w:val="center"/>
      </w:pPr>
    </w:p>
    <w:p w:rsidR="00BD00EF" w:rsidRDefault="00BD00EF" w:rsidP="00EB5E39">
      <w:pPr>
        <w:jc w:val="center"/>
      </w:pPr>
      <w:r>
        <w:rPr>
          <w:noProof/>
          <w:lang w:bidi="bn-BD"/>
        </w:rPr>
        <w:lastRenderedPageBreak/>
        <w:drawing>
          <wp:inline distT="0" distB="0" distL="0" distR="0" wp14:anchorId="76754676" wp14:editId="0C1D0924">
            <wp:extent cx="2944368" cy="1656207"/>
            <wp:effectExtent l="0" t="0" r="8890" b="127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sammon_m3.bmp"/>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0F46FB0" wp14:editId="4C6D82F6">
            <wp:extent cx="2944368" cy="1656207"/>
            <wp:effectExtent l="0" t="0" r="8890" b="127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ammon_m4.bmp"/>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EB5E39">
      <w:pPr>
        <w:pStyle w:val="Caption"/>
        <w:jc w:val="center"/>
      </w:pPr>
      <w:r>
        <w:t xml:space="preserve">Figure 307 </w:t>
      </w:r>
      <w:proofErr w:type="spellStart"/>
      <w:r>
        <w:t>Sammon’s</w:t>
      </w:r>
      <w:proofErr w:type="spellEnd"/>
      <w:r>
        <w:t xml:space="preserve"> mapping on Model 3</w:t>
      </w:r>
      <w:r>
        <w:tab/>
      </w:r>
      <w:r>
        <w:tab/>
      </w:r>
      <w:r>
        <w:tab/>
        <w:t xml:space="preserve">Figure 308 </w:t>
      </w:r>
      <w:proofErr w:type="spellStart"/>
      <w:r>
        <w:t>Sammon’s</w:t>
      </w:r>
      <w:proofErr w:type="spellEnd"/>
      <w:r>
        <w:t xml:space="preserve"> mapping on Model 4</w:t>
      </w:r>
    </w:p>
    <w:p w:rsidR="00BD00EF" w:rsidRPr="00BD00EF" w:rsidRDefault="00BD00EF" w:rsidP="00EB5E39">
      <w:pPr>
        <w:pStyle w:val="Caption"/>
        <w:jc w:val="center"/>
      </w:pPr>
      <w:r>
        <w:rPr>
          <w:noProof/>
          <w:lang w:bidi="bn-BD"/>
        </w:rPr>
        <w:drawing>
          <wp:inline distT="0" distB="0" distL="0" distR="0" wp14:anchorId="2045F0E9" wp14:editId="3637D072">
            <wp:extent cx="2944368" cy="1656207"/>
            <wp:effectExtent l="0" t="0" r="8890" b="127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sammon_m5.bmp"/>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64468ED" wp14:editId="597A18D3">
            <wp:extent cx="2944368" cy="1656207"/>
            <wp:effectExtent l="0" t="0" r="8890" b="127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sammon_m6.bmp"/>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9 </w:t>
      </w:r>
      <w:proofErr w:type="spellStart"/>
      <w:r>
        <w:t>Sammon’s</w:t>
      </w:r>
      <w:proofErr w:type="spellEnd"/>
      <w:r>
        <w:t xml:space="preserve"> mapping on Model 5</w:t>
      </w:r>
      <w:r>
        <w:tab/>
      </w:r>
      <w:r>
        <w:tab/>
      </w:r>
      <w:r>
        <w:tab/>
        <w:t xml:space="preserve">Figure 310 </w:t>
      </w:r>
      <w:proofErr w:type="spellStart"/>
      <w:r>
        <w:t>Sammon’s</w:t>
      </w:r>
      <w:proofErr w:type="spellEnd"/>
      <w:r>
        <w:t xml:space="preserve"> mapping on Model 6</w:t>
      </w:r>
    </w:p>
    <w:p w:rsidR="00BD00EF" w:rsidRDefault="00BD00EF" w:rsidP="00EB5E39">
      <w:pPr>
        <w:jc w:val="center"/>
      </w:pPr>
      <w:r>
        <w:rPr>
          <w:noProof/>
          <w:lang w:bidi="bn-BD"/>
        </w:rPr>
        <w:drawing>
          <wp:inline distT="0" distB="0" distL="0" distR="0" wp14:anchorId="3C17307E" wp14:editId="60AC2372">
            <wp:extent cx="2944368" cy="1656207"/>
            <wp:effectExtent l="0" t="0" r="8890" b="127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sammon_m7.bmp"/>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46D8A5CE" wp14:editId="005D9E11">
            <wp:extent cx="2944368" cy="1656207"/>
            <wp:effectExtent l="0" t="0" r="8890" b="127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sammon_m8.bmp"/>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Default="00BD00EF" w:rsidP="00EB5E39">
      <w:pPr>
        <w:pStyle w:val="Caption"/>
        <w:jc w:val="center"/>
      </w:pPr>
      <w:r>
        <w:t xml:space="preserve">Figure 311 </w:t>
      </w:r>
      <w:proofErr w:type="spellStart"/>
      <w:r>
        <w:t>Sammon’s</w:t>
      </w:r>
      <w:proofErr w:type="spellEnd"/>
      <w:r>
        <w:t xml:space="preserve"> mapping on Model 7</w:t>
      </w:r>
      <w:r>
        <w:tab/>
      </w:r>
      <w:r>
        <w:tab/>
      </w:r>
      <w:r>
        <w:tab/>
        <w:t xml:space="preserve">Figure 312 </w:t>
      </w:r>
      <w:proofErr w:type="spellStart"/>
      <w:r>
        <w:t>Sammon’s</w:t>
      </w:r>
      <w:proofErr w:type="spellEnd"/>
      <w:r>
        <w:t xml:space="preserve"> mapping on Model 8</w:t>
      </w:r>
    </w:p>
    <w:p w:rsidR="00BD00EF" w:rsidRDefault="00BD00EF" w:rsidP="00EB5E39">
      <w:pPr>
        <w:pStyle w:val="Caption"/>
        <w:jc w:val="center"/>
      </w:pPr>
      <w:r>
        <w:rPr>
          <w:noProof/>
          <w:lang w:bidi="bn-BD"/>
        </w:rPr>
        <w:drawing>
          <wp:inline distT="0" distB="0" distL="0" distR="0" wp14:anchorId="22859791" wp14:editId="7A1461A7">
            <wp:extent cx="2944368" cy="1656207"/>
            <wp:effectExtent l="0" t="0" r="8890" b="127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ammon_m9.bmp"/>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EB5E39">
      <w:pPr>
        <w:pStyle w:val="Caption"/>
        <w:jc w:val="center"/>
      </w:pPr>
      <w:r>
        <w:t xml:space="preserve">Figure 313 </w:t>
      </w:r>
      <w:proofErr w:type="spellStart"/>
      <w:r>
        <w:t>Sammon’s</w:t>
      </w:r>
      <w:proofErr w:type="spellEnd"/>
      <w:r>
        <w:t xml:space="preserve"> mapping on Model 9</w:t>
      </w:r>
    </w:p>
    <w:p w:rsidR="00BD00EF" w:rsidRDefault="00BD00EF" w:rsidP="00354AE5"/>
    <w:p w:rsidR="00354AE5" w:rsidRDefault="004035D4" w:rsidP="00354AE5">
      <w:pPr>
        <w:pStyle w:val="Heading3"/>
      </w:pPr>
      <w:bookmarkStart w:id="31" w:name="_Toc52317942"/>
      <w:r>
        <w:t>6.2.</w:t>
      </w:r>
      <w:r w:rsidR="00A17154">
        <w:t>7</w:t>
      </w:r>
      <w:r w:rsidR="00354AE5">
        <w:tab/>
      </w:r>
      <w:r w:rsidR="00A17154">
        <w:t>DBSCAN</w:t>
      </w:r>
      <w:bookmarkEnd w:id="31"/>
      <w:r w:rsidR="00A17154">
        <w:t xml:space="preserve"> </w:t>
      </w:r>
    </w:p>
    <w:p w:rsidR="00BD00EF" w:rsidRDefault="00BD00EF" w:rsidP="002D1191">
      <w:pPr>
        <w:pStyle w:val="Caption"/>
        <w:jc w:val="center"/>
      </w:pPr>
      <w:r>
        <w:rPr>
          <w:noProof/>
          <w:lang w:bidi="bn-BD"/>
        </w:rPr>
        <w:drawing>
          <wp:inline distT="0" distB="0" distL="0" distR="0" wp14:anchorId="7AF332EF" wp14:editId="5EF5F0FC">
            <wp:extent cx="2944368" cy="1670048"/>
            <wp:effectExtent l="0" t="0" r="8890" b="698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dbscan_kneeplot_m1.bmp"/>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C2ADE9F" wp14:editId="33AB42E5">
            <wp:extent cx="2944368" cy="1903458"/>
            <wp:effectExtent l="0" t="0" r="8890" b="1905"/>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dbscan_m1.bmp"/>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4 &amp; 315 Knee plot and DBSCAN on Model 1</w:t>
      </w:r>
    </w:p>
    <w:p w:rsidR="00BD00EF" w:rsidRPr="00354AE5" w:rsidRDefault="00BD00EF" w:rsidP="002D1191">
      <w:pPr>
        <w:pStyle w:val="Caption"/>
        <w:jc w:val="center"/>
      </w:pPr>
      <w:r>
        <w:rPr>
          <w:noProof/>
          <w:lang w:bidi="bn-BD"/>
        </w:rPr>
        <w:drawing>
          <wp:inline distT="0" distB="0" distL="0" distR="0" wp14:anchorId="4C320975" wp14:editId="36A1A52C">
            <wp:extent cx="2944368" cy="1670048"/>
            <wp:effectExtent l="0" t="0" r="889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dbscan_kneeplot_m2.bmp"/>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724A5063" wp14:editId="27FAEA24">
            <wp:extent cx="2944368" cy="1903458"/>
            <wp:effectExtent l="0" t="0" r="8890" b="190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dbscan_m2.bmp"/>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6 &amp; 317 Knee plot and DBSCAN on Model 2</w:t>
      </w:r>
    </w:p>
    <w:p w:rsidR="00BD00EF" w:rsidRDefault="00BD00EF" w:rsidP="002D1191">
      <w:pPr>
        <w:pStyle w:val="Caption"/>
        <w:jc w:val="center"/>
      </w:pPr>
      <w:r>
        <w:rPr>
          <w:noProof/>
          <w:lang w:bidi="bn-BD"/>
        </w:rPr>
        <w:drawing>
          <wp:inline distT="0" distB="0" distL="0" distR="0" wp14:anchorId="5FF52A70" wp14:editId="5B69EFD7">
            <wp:extent cx="2944368" cy="1670048"/>
            <wp:effectExtent l="0" t="0" r="8890" b="698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dbscan_kneeplot_m4.bmp"/>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0A22ED31" wp14:editId="78F21B5B">
            <wp:extent cx="2944368" cy="1903458"/>
            <wp:effectExtent l="0" t="0" r="8890" b="190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dbscan_m4.bmp"/>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8 &amp; 319 Knee plot and DBSCAN on Model 4</w:t>
      </w:r>
    </w:p>
    <w:p w:rsidR="00B45076" w:rsidRDefault="00BD00EF" w:rsidP="002D1191">
      <w:pPr>
        <w:pStyle w:val="Caption"/>
        <w:jc w:val="center"/>
      </w:pPr>
      <w:r>
        <w:rPr>
          <w:noProof/>
          <w:lang w:bidi="bn-BD"/>
        </w:rPr>
        <w:lastRenderedPageBreak/>
        <w:drawing>
          <wp:inline distT="0" distB="0" distL="0" distR="0" wp14:anchorId="7B1078DA" wp14:editId="41F93AB5">
            <wp:extent cx="2944368" cy="1670048"/>
            <wp:effectExtent l="0" t="0" r="8890" b="698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dbscan_kneeplot_m5.bmp"/>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14E00CE" wp14:editId="7881AA83">
            <wp:extent cx="2944368" cy="1903458"/>
            <wp:effectExtent l="0" t="0" r="8890" b="190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dbscan_m5.bmp"/>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0 &amp; 321 Knee plot and DBSCAN on Model 5</w:t>
      </w:r>
    </w:p>
    <w:p w:rsidR="00B45076" w:rsidRDefault="00BD00EF" w:rsidP="002D1191">
      <w:pPr>
        <w:pStyle w:val="Caption"/>
        <w:jc w:val="center"/>
      </w:pPr>
      <w:r>
        <w:rPr>
          <w:noProof/>
          <w:lang w:bidi="bn-BD"/>
        </w:rPr>
        <w:drawing>
          <wp:inline distT="0" distB="0" distL="0" distR="0" wp14:anchorId="21774EF7" wp14:editId="791D1871">
            <wp:extent cx="2944368" cy="1670048"/>
            <wp:effectExtent l="0" t="0" r="8890" b="698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dbscan_kneeplot_m6.bmp"/>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6C3FA886" wp14:editId="61311816">
            <wp:extent cx="2944368" cy="1903458"/>
            <wp:effectExtent l="0" t="0" r="8890" b="190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dbscan_m6.bmp"/>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2 &amp; 323 Knee plot and DBSCAN on Model 6</w:t>
      </w:r>
    </w:p>
    <w:p w:rsidR="00B45076" w:rsidRPr="00B45076" w:rsidRDefault="00BD00EF" w:rsidP="002D1191">
      <w:pPr>
        <w:pStyle w:val="Caption"/>
        <w:jc w:val="center"/>
      </w:pPr>
      <w:r>
        <w:rPr>
          <w:noProof/>
          <w:lang w:bidi="bn-BD"/>
        </w:rPr>
        <w:drawing>
          <wp:inline distT="0" distB="0" distL="0" distR="0" wp14:anchorId="3375E420" wp14:editId="4CBD7B30">
            <wp:extent cx="2944368" cy="1670048"/>
            <wp:effectExtent l="0" t="0" r="8890" b="698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dbscan_kneeplot_m7.bmp"/>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C2BB8EE" wp14:editId="546249CB">
            <wp:extent cx="2944368" cy="1903458"/>
            <wp:effectExtent l="0" t="0" r="8890" b="190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dbscan_m7.bmp"/>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4 &amp; 325 Knee plot and DBSCAN on Model 7</w:t>
      </w:r>
    </w:p>
    <w:p w:rsidR="00B45076" w:rsidRDefault="00BD00EF" w:rsidP="002D1191">
      <w:pPr>
        <w:pStyle w:val="Caption"/>
        <w:jc w:val="center"/>
      </w:pPr>
      <w:r>
        <w:rPr>
          <w:noProof/>
          <w:lang w:bidi="bn-BD"/>
        </w:rPr>
        <w:lastRenderedPageBreak/>
        <w:drawing>
          <wp:inline distT="0" distB="0" distL="0" distR="0" wp14:anchorId="59B5C796" wp14:editId="2DB6B357">
            <wp:extent cx="2944368" cy="1670048"/>
            <wp:effectExtent l="0" t="0" r="8890" b="698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dbscan_kneeplot_m8.bmp"/>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550ACF05" wp14:editId="1AB4D86C">
            <wp:extent cx="2944368" cy="1903458"/>
            <wp:effectExtent l="0" t="0" r="8890" b="190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dbscan_m8.bmp"/>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6 &amp; 327 Knee plot and DBSCAN on Model 8</w:t>
      </w:r>
    </w:p>
    <w:p w:rsidR="00354AE5" w:rsidRDefault="00BD00EF" w:rsidP="002D1191">
      <w:pPr>
        <w:jc w:val="center"/>
      </w:pPr>
      <w:r>
        <w:rPr>
          <w:noProof/>
          <w:lang w:bidi="bn-BD"/>
        </w:rPr>
        <w:drawing>
          <wp:inline distT="0" distB="0" distL="0" distR="0" wp14:anchorId="26DF6667" wp14:editId="6368359D">
            <wp:extent cx="2944368" cy="1670048"/>
            <wp:effectExtent l="0" t="0" r="8890" b="698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dbscan_kneeplot_m9.bmp"/>
                    <pic:cNvPicPr/>
                  </pic:nvPicPr>
                  <pic:blipFill>
                    <a:blip r:embed="rId33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2FDDAAB8" wp14:editId="65EB10C9">
            <wp:extent cx="2944368" cy="1903458"/>
            <wp:effectExtent l="0" t="0" r="8890" b="190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dbscan_m9.bmp"/>
                    <pic:cNvPicPr/>
                  </pic:nvPicPr>
                  <pic:blipFill>
                    <a:blip r:embed="rId34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B45076" w:rsidRDefault="00B45076" w:rsidP="002D1191">
      <w:pPr>
        <w:pStyle w:val="Caption"/>
        <w:jc w:val="center"/>
      </w:pPr>
      <w:r>
        <w:t>Figure 328 &amp; 329 Knee plot and DBSCAN on Model 9</w:t>
      </w:r>
    </w:p>
    <w:p w:rsidR="00B45076" w:rsidRPr="00354AE5" w:rsidRDefault="00B45076" w:rsidP="002D1191">
      <w:pPr>
        <w:jc w:val="center"/>
      </w:pPr>
    </w:p>
    <w:p w:rsidR="00EB5E39" w:rsidRDefault="008F59C0">
      <w:r>
        <w:br w:type="page"/>
      </w:r>
    </w:p>
    <w:p w:rsidR="00EB5E39" w:rsidRDefault="00EB5E39"/>
    <w:p w:rsidR="00EB5E39" w:rsidRDefault="00EB5E39" w:rsidP="00EB5E39">
      <w:pPr>
        <w:pStyle w:val="Heading3"/>
      </w:pPr>
      <w:bookmarkStart w:id="32" w:name="_Toc52317943"/>
      <w:r>
        <w:t>6.3.1</w:t>
      </w:r>
      <w:r>
        <w:tab/>
        <w:t>Discussion</w:t>
      </w:r>
      <w:bookmarkEnd w:id="32"/>
      <w:r>
        <w:t xml:space="preserve"> </w:t>
      </w:r>
    </w:p>
    <w:p w:rsidR="00EB5E39" w:rsidRDefault="00EB5E39"/>
    <w:p w:rsidR="00A73834" w:rsidRDefault="00265613" w:rsidP="00A73834">
      <w:r>
        <w:t>In the sections 6.1.1 and 6.2.1, data analysis was performed on both p2p (Gnutella04) and collaboration network (CA-</w:t>
      </w:r>
      <w:proofErr w:type="spellStart"/>
      <w:r>
        <w:t>HepPH</w:t>
      </w:r>
      <w:proofErr w:type="spellEnd"/>
      <w:r>
        <w:t xml:space="preserve">). From the boxplot we can see that the variation of values for p2p is much larger than </w:t>
      </w:r>
      <w:proofErr w:type="spellStart"/>
      <w:r>
        <w:t>colabn</w:t>
      </w:r>
      <w:proofErr w:type="spellEnd"/>
      <w:r>
        <w:t xml:space="preserve"> (collaboration network). In the heat map in figure 2 and figure 166 we can also see that p2p has a more prominent positive and negative correlation among </w:t>
      </w:r>
      <w:r w:rsidR="00C32881">
        <w:t>its</w:t>
      </w:r>
      <w:r>
        <w:t xml:space="preserve"> centralities values, </w:t>
      </w:r>
      <w:r w:rsidR="00C32881">
        <w:t xml:space="preserve">whereas </w:t>
      </w:r>
      <w:proofErr w:type="spellStart"/>
      <w:r w:rsidR="00C32881">
        <w:t>colabn</w:t>
      </w:r>
      <w:proofErr w:type="spellEnd"/>
      <w:r w:rsidR="00C32881">
        <w:t xml:space="preserve"> has more positive correlation among its centralities. These can be used to discriminate between these networks. However, more descriptive statistics is necessary to be more confident about the discrimination. </w:t>
      </w:r>
      <w:r w:rsidR="00A73834">
        <w:t xml:space="preserve">In the sections 6.1.7 and 6.2.7 </w:t>
      </w:r>
      <w:proofErr w:type="spellStart"/>
      <w:r w:rsidR="00A73834">
        <w:t>dbscan</w:t>
      </w:r>
      <w:proofErr w:type="spellEnd"/>
      <w:r w:rsidR="001245AF">
        <w:t xml:space="preserve"> was performed on </w:t>
      </w:r>
      <w:proofErr w:type="spellStart"/>
      <w:r w:rsidR="001245AF">
        <w:t>pca</w:t>
      </w:r>
      <w:proofErr w:type="spellEnd"/>
      <w:r w:rsidR="001245AF">
        <w:t xml:space="preserve">. However, no meaningful cluster formation was not found. Instead, in both networks we can see different cluster groups. Some more dominating than others. </w:t>
      </w:r>
    </w:p>
    <w:p w:rsidR="00A73834" w:rsidRDefault="00A73834" w:rsidP="00A73834">
      <w:r>
        <w:t xml:space="preserve">In the sections 6.1.3 and 6.2.3, t-SNE was performed on the datasets. However, afterwards a </w:t>
      </w:r>
      <w:proofErr w:type="spellStart"/>
      <w:r>
        <w:t>kmeans</w:t>
      </w:r>
      <w:proofErr w:type="spellEnd"/>
      <w:r>
        <w:t xml:space="preserve"> clustering was performed on the t-SNE representation. The </w:t>
      </w:r>
      <w:proofErr w:type="spellStart"/>
      <w:r>
        <w:t>kmeans</w:t>
      </w:r>
      <w:proofErr w:type="spellEnd"/>
      <w:r>
        <w:t xml:space="preserve"> fitted a convex hull on the clusters. Optimum number of clusters was derived from the main dataset. The optimum clusters were calculated using knee-plots and </w:t>
      </w:r>
      <w:proofErr w:type="spellStart"/>
      <w:r w:rsidRPr="00A73834">
        <w:t>Calinski-Harabasz</w:t>
      </w:r>
      <w:proofErr w:type="spellEnd"/>
      <w:r w:rsidRPr="00A73834">
        <w:t xml:space="preserve"> index</w:t>
      </w:r>
      <w:r>
        <w:t xml:space="preserve">. Compared p2p, in </w:t>
      </w:r>
      <w:proofErr w:type="spellStart"/>
      <w:r>
        <w:t>colabn</w:t>
      </w:r>
      <w:proofErr w:type="spellEnd"/>
      <w:r>
        <w:t xml:space="preserve"> we can see more meaningful structures. For instance, </w:t>
      </w:r>
      <w:proofErr w:type="spellStart"/>
      <w:r>
        <w:t>colabn</w:t>
      </w:r>
      <w:proofErr w:type="spellEnd"/>
      <w:r>
        <w:t xml:space="preserve"> has circular structures in its clusters. Which can mean that collaborative/ communicative networks are likely to have close clique structures compared to sharing networks like p2p. However, p2p networks do have more abstract structures that are present in all 4 t-SNE models. For instance, in figure 77 and 78 we can see prominent clusters that are not mixed. These can mean community clusters in the network. Same can be said about figure 228 and 229. In those figure we can also see clusters that are not mixed and forming both abstract and simple structures like circles. These patterns can also be seen in the other figures.</w:t>
      </w:r>
      <w:r w:rsidR="00F648F5">
        <w:t xml:space="preserve"> </w:t>
      </w:r>
      <w:r>
        <w:t>In the sections 6.1.5 and 6.2.5</w:t>
      </w:r>
      <w:r w:rsidR="00CE67F9">
        <w:t xml:space="preserve"> </w:t>
      </w:r>
      <w:proofErr w:type="spellStart"/>
      <w:r w:rsidR="00CE67F9">
        <w:t>umap</w:t>
      </w:r>
      <w:proofErr w:type="spellEnd"/>
      <w:r w:rsidR="00CE67F9">
        <w:t xml:space="preserve"> was performed as an alternative representation compared to t-SNE. However, t-SNE conveys more meaningful representation compared to </w:t>
      </w:r>
      <w:proofErr w:type="spellStart"/>
      <w:r w:rsidR="00CE67F9">
        <w:t>umap</w:t>
      </w:r>
      <w:proofErr w:type="spellEnd"/>
      <w:r w:rsidR="00CE67F9">
        <w:t xml:space="preserve">. However, we can see more prominent community formation in </w:t>
      </w:r>
      <w:proofErr w:type="spellStart"/>
      <w:r w:rsidR="00CE67F9">
        <w:t>colabn</w:t>
      </w:r>
      <w:proofErr w:type="spellEnd"/>
      <w:r w:rsidR="00CE67F9">
        <w:t xml:space="preserve"> models, specifically figures 298, 301, 302, 303 and 304. On the other hand, we can see some form of community structure in figures 132, 135, 136 and 140. </w:t>
      </w:r>
    </w:p>
    <w:p w:rsidR="00EB5E39" w:rsidRDefault="00A73834">
      <w:r>
        <w:lastRenderedPageBreak/>
        <w:t xml:space="preserve">In the sections 6.1.4 and 6.2.4 </w:t>
      </w:r>
      <w:proofErr w:type="spellStart"/>
      <w:r w:rsidR="00CE67F9">
        <w:t>kmeans</w:t>
      </w:r>
      <w:proofErr w:type="spellEnd"/>
      <w:r w:rsidR="00CE67F9">
        <w:t xml:space="preserve"> was performed on </w:t>
      </w:r>
      <w:proofErr w:type="spellStart"/>
      <w:r w:rsidR="00CE67F9">
        <w:t>pca</w:t>
      </w:r>
      <w:proofErr w:type="spellEnd"/>
      <w:r w:rsidR="00CE67F9">
        <w:t xml:space="preserve">. As discussed earlier, optimum cluster numbers were calculated using knee-plots and </w:t>
      </w:r>
      <w:proofErr w:type="spellStart"/>
      <w:r w:rsidR="00CE67F9" w:rsidRPr="00A73834">
        <w:t>Calinski-Harabasz</w:t>
      </w:r>
      <w:proofErr w:type="spellEnd"/>
      <w:r w:rsidR="00CE67F9" w:rsidRPr="00A73834">
        <w:t xml:space="preserve"> index</w:t>
      </w:r>
      <w:r w:rsidR="00CE67F9">
        <w:t xml:space="preserve">. However, here we fitted different number of clusters apart from the best number. From our ablation models, we can see that both networks have very different spread to their data in dimension 1 and 2 of the </w:t>
      </w:r>
      <w:proofErr w:type="spellStart"/>
      <w:r w:rsidR="00CE67F9">
        <w:t>pca</w:t>
      </w:r>
      <w:proofErr w:type="spellEnd"/>
      <w:r w:rsidR="00CE67F9">
        <w:t xml:space="preserve">. Specifically, in model 4 we can see that the data has a stacked structure whereas model 4 of </w:t>
      </w:r>
      <w:proofErr w:type="spellStart"/>
      <w:r w:rsidR="00CE67F9">
        <w:t>colabn</w:t>
      </w:r>
      <w:proofErr w:type="spellEnd"/>
      <w:r w:rsidR="00CE67F9">
        <w:t xml:space="preserve"> looks more like a camel hump for lack of better words. We can see this similarity on all of the </w:t>
      </w:r>
      <w:proofErr w:type="spellStart"/>
      <w:r w:rsidR="00CE67F9">
        <w:t>pca</w:t>
      </w:r>
      <w:proofErr w:type="spellEnd"/>
      <w:r w:rsidR="00CE67F9">
        <w:t xml:space="preserve"> results. </w:t>
      </w:r>
      <w:r w:rsidR="00265613">
        <w:t xml:space="preserve">In the sections 6.1.6 and 6.2.6 </w:t>
      </w:r>
      <w:proofErr w:type="spellStart"/>
      <w:r w:rsidR="00265613">
        <w:t>sammons</w:t>
      </w:r>
      <w:proofErr w:type="spellEnd"/>
      <w:r w:rsidR="00674CA2">
        <w:t xml:space="preserve"> map was performed to see the impact of ablation study. Both networks showed discernable impact of the ablations models.   </w:t>
      </w:r>
    </w:p>
    <w:p w:rsidR="00EB5E39" w:rsidRDefault="00EB5E39"/>
    <w:p w:rsidR="00EB5E39" w:rsidRDefault="00EB5E39"/>
    <w:bookmarkStart w:id="33" w:name="_Toc52317944"/>
    <w:p w:rsidR="008F59C0" w:rsidRDefault="008F59C0" w:rsidP="00B31FA9">
      <w:pPr>
        <w:pStyle w:val="Heading1"/>
        <w:rPr>
          <w:rFonts w:cs="Times New Roman"/>
        </w:rPr>
      </w:pPr>
      <w:r w:rsidRPr="00FC5CA7">
        <w:rPr>
          <w:noProof/>
          <w:lang w:bidi="bn-BD"/>
        </w:rPr>
        <mc:AlternateContent>
          <mc:Choice Requires="wps">
            <w:drawing>
              <wp:anchor distT="0" distB="0" distL="114300" distR="114300" simplePos="0" relativeHeight="251668480" behindDoc="0" locked="0" layoutInCell="1" allowOverlap="1" wp14:anchorId="05EFD4DA" wp14:editId="5CC55CE6">
                <wp:simplePos x="0" y="0"/>
                <wp:positionH relativeFrom="margin">
                  <wp:align>center</wp:align>
                </wp:positionH>
                <wp:positionV relativeFrom="paragraph">
                  <wp:posOffset>-9525</wp:posOffset>
                </wp:positionV>
                <wp:extent cx="6400800" cy="0"/>
                <wp:effectExtent l="0" t="19050" r="19050" b="19050"/>
                <wp:wrapNone/>
                <wp:docPr id="8" name="Straight Connector 8"/>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C213539" id="Straight Connector 8" o:spid="_x0000_s1026" style="position:absolute;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Cua45f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w:t>
      </w:r>
      <w:r w:rsidR="003D730D">
        <w:t xml:space="preserve"> 7</w:t>
      </w:r>
      <w:r>
        <w:t>: C</w:t>
      </w:r>
      <w:r w:rsidRPr="008F59C0">
        <w:t>ONCLUSION</w:t>
      </w:r>
      <w:r>
        <w:t xml:space="preserve"> A</w:t>
      </w:r>
      <w:r w:rsidRPr="008F59C0">
        <w:t>ND</w:t>
      </w:r>
      <w:r>
        <w:t xml:space="preserve"> F</w:t>
      </w:r>
      <w:r w:rsidRPr="008F59C0">
        <w:t>UTURE</w:t>
      </w:r>
      <w:r>
        <w:t xml:space="preserve"> W</w:t>
      </w:r>
      <w:r w:rsidRPr="008F59C0">
        <w:t>ORK</w:t>
      </w:r>
      <w:bookmarkEnd w:id="33"/>
    </w:p>
    <w:p w:rsidR="008F59C0" w:rsidRDefault="008F59C0" w:rsidP="008F59C0"/>
    <w:p w:rsidR="008F59C0" w:rsidRDefault="008F59C0" w:rsidP="008F59C0">
      <w:pPr>
        <w:rPr>
          <w:rFonts w:cs="Times New Roman"/>
          <w:sz w:val="36"/>
          <w:szCs w:val="36"/>
        </w:rPr>
      </w:pPr>
      <w:r>
        <w:rPr>
          <w:rFonts w:cs="Times New Roman"/>
          <w:sz w:val="36"/>
          <w:szCs w:val="36"/>
        </w:rPr>
        <w:br w:type="page"/>
      </w:r>
    </w:p>
    <w:p w:rsidR="00294CAF" w:rsidRDefault="0023551E" w:rsidP="008F59C0">
      <w:r>
        <w:lastRenderedPageBreak/>
        <w:t xml:space="preserve">In Conclusion, unsupervised discrimination among networks is possible to some extent. However, more datasets need to be examined and quantified in order to prove that yes different class of networks give different structural output and only than we can easily classify them without having any prior knowledge about them. For future work, we need to able to quantify our lower manifold representation for comparison. If we are able to quantify our visual analysis, we can have a more robust framework for network classification. </w:t>
      </w:r>
    </w:p>
    <w:p w:rsidR="00294CAF" w:rsidRDefault="00294CAF">
      <w:r>
        <w:br w:type="page"/>
      </w:r>
    </w:p>
    <w:p w:rsidR="008F59C0" w:rsidRDefault="00294CAF" w:rsidP="00DB0C4A">
      <w:pPr>
        <w:pStyle w:val="Heading2"/>
      </w:pPr>
      <w:bookmarkStart w:id="34" w:name="_Toc52317945"/>
      <w:r>
        <w:lastRenderedPageBreak/>
        <w:t>REFERENCES</w:t>
      </w:r>
      <w:bookmarkEnd w:id="34"/>
    </w:p>
    <w:p w:rsidR="00294CAF" w:rsidRDefault="00294CAF" w:rsidP="00294CAF">
      <w:r>
        <w:t>Bell, D. C., Atkinson, J. S., &amp; Carlson, J. W. (1999). Centrality measures for disease transmission networks. Social Networks, 21(1), 1–21. https://doi.org/10.1016/S0378-8733(98)00010-0</w:t>
      </w:r>
    </w:p>
    <w:p w:rsidR="00294CAF" w:rsidRDefault="00294CAF" w:rsidP="00294CAF">
      <w:proofErr w:type="spellStart"/>
      <w:r>
        <w:t>Bródka</w:t>
      </w:r>
      <w:proofErr w:type="spellEnd"/>
      <w:r>
        <w:t xml:space="preserve">, P., </w:t>
      </w:r>
      <w:proofErr w:type="spellStart"/>
      <w:r>
        <w:t>Skibicki</w:t>
      </w:r>
      <w:proofErr w:type="spellEnd"/>
      <w:r>
        <w:t xml:space="preserve">, K., </w:t>
      </w:r>
      <w:proofErr w:type="spellStart"/>
      <w:r>
        <w:t>Kazienko</w:t>
      </w:r>
      <w:proofErr w:type="spellEnd"/>
      <w:r>
        <w:t xml:space="preserve">, P., &amp; </w:t>
      </w:r>
      <w:proofErr w:type="spellStart"/>
      <w:r>
        <w:t>Musiał</w:t>
      </w:r>
      <w:proofErr w:type="spellEnd"/>
      <w:r>
        <w:t>, K. (2011). A degree centrality in multi-layered social network. Proceedings of the 2011 International Conference on Computational Aspects of Social Networks, CASoN’11, 237–242. https://doi.org/10.1109/CASON.2011.6085951</w:t>
      </w:r>
    </w:p>
    <w:p w:rsidR="00294CAF" w:rsidRDefault="00294CAF" w:rsidP="00294CAF">
      <w:r>
        <w:t xml:space="preserve">Chen, H., Yin, H., Chen, T., Viet, Q., Nguyen, H., &amp; </w:t>
      </w:r>
      <w:proofErr w:type="spellStart"/>
      <w:r>
        <w:t>Xue</w:t>
      </w:r>
      <w:proofErr w:type="spellEnd"/>
      <w:r>
        <w:t>, W. P. (2019). Exploiting Centrality Information with Graph Convolutions for Network Representation Learning. 2019 IEEE 35th International Conference on Data Engineering (ICDE), 590–601. https://doi.org/10.1109/ICDE.2019.00059</w:t>
      </w:r>
    </w:p>
    <w:p w:rsidR="00294CAF" w:rsidRDefault="00294CAF" w:rsidP="00294CAF">
      <w:r>
        <w:t xml:space="preserve">Chiu, C. C., </w:t>
      </w:r>
      <w:proofErr w:type="spellStart"/>
      <w:r>
        <w:t>Balkunid</w:t>
      </w:r>
      <w:proofErr w:type="spellEnd"/>
      <w:r>
        <w:t xml:space="preserve">, P., &amp; Weinberg, F. (2016). When managers become leaders : The role of manager network </w:t>
      </w:r>
      <w:proofErr w:type="gramStart"/>
      <w:r>
        <w:t>centralities ,</w:t>
      </w:r>
      <w:proofErr w:type="gramEnd"/>
      <w:r>
        <w:t xml:space="preserve"> social power , and followers ’ perception of leadership. The Leadership Quarterly. https://doi.org/10.1016/j.leaqua.2016.05.004</w:t>
      </w:r>
    </w:p>
    <w:p w:rsidR="00294CAF" w:rsidRDefault="00294CAF" w:rsidP="00294CAF">
      <w:r>
        <w:t xml:space="preserve">Cohn, A. M., Amato, M. S., Zhao, K., Wang, X., Cha, S., Pearson, J. L., </w:t>
      </w:r>
      <w:proofErr w:type="spellStart"/>
      <w:r>
        <w:t>Papandonatos</w:t>
      </w:r>
      <w:proofErr w:type="spellEnd"/>
      <w:r>
        <w:t>, G. D., &amp; Graham, A. L. (2019). Discussions of Alcohol Use in an Online Social Network for Smoking Cessation: Analysis of Topics, Sentiment, and Social Network Centrality. Alcoholism: Clinical and Experimental Research, 43(1), 108–114. https://doi.org/10.1111/acer.13906</w:t>
      </w:r>
    </w:p>
    <w:p w:rsidR="00294CAF" w:rsidRDefault="00294CAF" w:rsidP="00294CAF">
      <w:proofErr w:type="spellStart"/>
      <w:r>
        <w:t>Cordella</w:t>
      </w:r>
      <w:proofErr w:type="spellEnd"/>
      <w:r>
        <w:t xml:space="preserve">, L. P., Foggia, P., </w:t>
      </w:r>
      <w:proofErr w:type="spellStart"/>
      <w:r>
        <w:t>Sansone</w:t>
      </w:r>
      <w:proofErr w:type="spellEnd"/>
      <w:r>
        <w:t>, C., &amp; Vento, M. (2004). A (sub)graph isomorphism algorithm for matching large graphs. IEEE Transactions on Pattern Analysis and Machine Intelligence, 26(10), 1367–1372. https://doi.org/10.1109/TPAMI.2004.75</w:t>
      </w:r>
    </w:p>
    <w:p w:rsidR="00294CAF" w:rsidRDefault="00294CAF" w:rsidP="00294CAF">
      <w:proofErr w:type="spellStart"/>
      <w:r>
        <w:t>Crucitti</w:t>
      </w:r>
      <w:proofErr w:type="spellEnd"/>
      <w:r>
        <w:t xml:space="preserve">, P., </w:t>
      </w:r>
      <w:proofErr w:type="spellStart"/>
      <w:r>
        <w:t>Latora</w:t>
      </w:r>
      <w:proofErr w:type="spellEnd"/>
      <w:r>
        <w:t>, V., &amp; Porta, S. (2006). Centrality in networks of urban streets. Chaos, 16(1). https://doi.org/10.1063/1.2150162</w:t>
      </w:r>
    </w:p>
    <w:p w:rsidR="00294CAF" w:rsidRDefault="00294CAF" w:rsidP="00294CAF">
      <w:proofErr w:type="spellStart"/>
      <w:r>
        <w:t>Culotta</w:t>
      </w:r>
      <w:proofErr w:type="spellEnd"/>
      <w:r>
        <w:t>, A., &amp; Cutler, J. (2016). Predicting Twitter User Demographics using Distant Supervision from Website Traffic Data. 55, 389–408.</w:t>
      </w:r>
    </w:p>
    <w:p w:rsidR="00294CAF" w:rsidRDefault="00294CAF" w:rsidP="00294CAF">
      <w:r>
        <w:t>Hussain, J., &amp; Islam, M. A. (2016). Evaluation of graph centrality measures for tweet classification. 2016 International Conference on Computing, Electronic and Electrical Engineering, ICE Cube 2016 - Proceedings, 126–137. https://doi.org/10.1109/ICECUBE.2016.7495209</w:t>
      </w:r>
    </w:p>
    <w:p w:rsidR="00294CAF" w:rsidRDefault="00294CAF" w:rsidP="00294CAF">
      <w:r>
        <w:lastRenderedPageBreak/>
        <w:t xml:space="preserve">Joyce, K. E., </w:t>
      </w:r>
      <w:proofErr w:type="spellStart"/>
      <w:r>
        <w:t>Laurienti</w:t>
      </w:r>
      <w:proofErr w:type="spellEnd"/>
      <w:r>
        <w:t xml:space="preserve">, P. J., Burdette, J. H., &amp; </w:t>
      </w:r>
      <w:proofErr w:type="spellStart"/>
      <w:r>
        <w:t>Hayasaka</w:t>
      </w:r>
      <w:proofErr w:type="spellEnd"/>
      <w:r>
        <w:t xml:space="preserve">, S. (2010). A new measure of centrality for brain networks. </w:t>
      </w:r>
      <w:proofErr w:type="spellStart"/>
      <w:r>
        <w:t>PLoS</w:t>
      </w:r>
      <w:proofErr w:type="spellEnd"/>
      <w:r>
        <w:t xml:space="preserve"> ONE, 5(8). https://doi.org/10.1371/journal.pone.0012200</w:t>
      </w:r>
    </w:p>
    <w:p w:rsidR="00294CAF" w:rsidRDefault="00294CAF" w:rsidP="00294CAF">
      <w:proofErr w:type="spellStart"/>
      <w:r>
        <w:t>Landherr</w:t>
      </w:r>
      <w:proofErr w:type="spellEnd"/>
      <w:r>
        <w:t xml:space="preserve">, A., </w:t>
      </w:r>
      <w:proofErr w:type="spellStart"/>
      <w:r>
        <w:t>Friedl</w:t>
      </w:r>
      <w:proofErr w:type="spellEnd"/>
      <w:r>
        <w:t xml:space="preserve">, B., &amp; </w:t>
      </w:r>
      <w:proofErr w:type="spellStart"/>
      <w:r>
        <w:t>Heidemann</w:t>
      </w:r>
      <w:proofErr w:type="spellEnd"/>
      <w:r>
        <w:t>, J. (2010). A Critical Review of Centrality Measures in Social Networks. Business &amp; Information Systems Engineering, 2(6), 371–385. https://doi.org/10.1007/s12599-010-0127-3</w:t>
      </w:r>
    </w:p>
    <w:p w:rsidR="00294CAF" w:rsidRDefault="00294CAF" w:rsidP="00294CAF">
      <w:r>
        <w:t xml:space="preserve">Lee, S. H., Choi, J. Y., </w:t>
      </w:r>
      <w:proofErr w:type="spellStart"/>
      <w:r>
        <w:t>Yoo</w:t>
      </w:r>
      <w:proofErr w:type="spellEnd"/>
      <w:r>
        <w:t>, S. H., &amp; Oh, Y. G. (2013). Evaluating spatial centrality for integrated tourism management in rural areas using GIS and network analysis. Tourism Management, 34, 14–24. https://doi.org/10.1016/j.tourman.2012.03.005</w:t>
      </w:r>
    </w:p>
    <w:p w:rsidR="00294CAF" w:rsidRDefault="00294CAF" w:rsidP="00294CAF">
      <w:proofErr w:type="spellStart"/>
      <w:r>
        <w:t>Mccallum</w:t>
      </w:r>
      <w:proofErr w:type="spellEnd"/>
      <w:r>
        <w:t>, A. (2007). Topic and Role Discovery in Social Networks with Experiments on Enron and Academic Email. 30, 249–272.</w:t>
      </w:r>
    </w:p>
    <w:p w:rsidR="00294CAF" w:rsidRDefault="00294CAF" w:rsidP="00294CAF">
      <w:r>
        <w:t xml:space="preserve">Miller, P. R., </w:t>
      </w:r>
      <w:proofErr w:type="spellStart"/>
      <w:r>
        <w:t>Bobkowski</w:t>
      </w:r>
      <w:proofErr w:type="spellEnd"/>
      <w:r>
        <w:t xml:space="preserve">, P. S., </w:t>
      </w:r>
      <w:proofErr w:type="spellStart"/>
      <w:r>
        <w:t>Maliniak</w:t>
      </w:r>
      <w:proofErr w:type="spellEnd"/>
      <w:r>
        <w:t xml:space="preserve">, D., &amp; </w:t>
      </w:r>
      <w:proofErr w:type="spellStart"/>
      <w:r>
        <w:t>Rapoport</w:t>
      </w:r>
      <w:proofErr w:type="spellEnd"/>
      <w:r>
        <w:t>, R. B. (2015). Talking Politics on Facebook : Network Centrality and Political Discussion Practices in Social Media. https://doi.org/10.1177/1065912915580135</w:t>
      </w:r>
    </w:p>
    <w:p w:rsidR="00294CAF" w:rsidRDefault="00294CAF" w:rsidP="00294CAF">
      <w:r>
        <w:t>Narayanan, S. (2005). The Betweenness Centrality Of Biological Networks A Study of Betweenness Centrality.</w:t>
      </w:r>
    </w:p>
    <w:p w:rsidR="00294CAF" w:rsidRDefault="00294CAF" w:rsidP="00294CAF">
      <w:r>
        <w:t>Newman, M. (2010). Networks: An Introduction. In Networks: An Introduction. https://doi.org/10.1093/acprof:oso/9780199206650.001.0001</w:t>
      </w:r>
    </w:p>
    <w:p w:rsidR="00294CAF" w:rsidRDefault="00294CAF" w:rsidP="00294CAF">
      <w:r>
        <w:t>Park, K., &amp; Kim, D. (2009). Localized network centrality and essentiality in the yeast – protein interaction network. 5143–5154. https://doi.org/10.1002/pmic.200900357</w:t>
      </w:r>
    </w:p>
    <w:p w:rsidR="00294CAF" w:rsidRDefault="00294CAF" w:rsidP="00294CAF">
      <w:proofErr w:type="spellStart"/>
      <w:r>
        <w:t>Rossman</w:t>
      </w:r>
      <w:proofErr w:type="spellEnd"/>
      <w:r>
        <w:t xml:space="preserve">, G., Esparza, N., &amp; </w:t>
      </w:r>
      <w:proofErr w:type="spellStart"/>
      <w:r>
        <w:t>Bonacich</w:t>
      </w:r>
      <w:proofErr w:type="spellEnd"/>
      <w:r>
        <w:t>, P. (2010). I’d like to thank the academy, team spillovers, and network centrality. American Sociological Review, 75(1), 31–51. https://doi.org/10.1177/0003122409359164</w:t>
      </w:r>
    </w:p>
    <w:p w:rsidR="00294CAF" w:rsidRDefault="00294CAF" w:rsidP="00294CAF">
      <w:r>
        <w:t>Williamson, S. A., &amp; Tec, M. (2019). Random clique covers for graphs with local density and global sparsity. 35th Conference on Uncertainty in Artificial Intelligence, UAI 2019.</w:t>
      </w:r>
    </w:p>
    <w:p w:rsidR="00294CAF" w:rsidRDefault="00294CAF" w:rsidP="00294CAF">
      <w:r>
        <w:t>Yang, B., &amp; Liu, J. (2008). Discovering global network communities based on local centralities. ACM Transactions on the Web, 2(1). https://doi.org/10.1145/1326561.132657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832B88">
        <w:rPr>
          <w:rFonts w:cs="Times New Roman"/>
          <w:noProof/>
          <w:szCs w:val="24"/>
        </w:rPr>
        <w:t xml:space="preserve">Crucitti, P., Latora, V., &amp; Porta, S. (2006). Centrality measures in spatial networks of urban streets. </w:t>
      </w:r>
      <w:r w:rsidRPr="00832B88">
        <w:rPr>
          <w:rFonts w:cs="Times New Roman"/>
          <w:i/>
          <w:iCs/>
          <w:noProof/>
          <w:szCs w:val="24"/>
        </w:rPr>
        <w:lastRenderedPageBreak/>
        <w:t>Physical Review E - Statistical, Nonlinear, and Soft Matter Physics</w:t>
      </w:r>
      <w:r w:rsidRPr="00832B88">
        <w:rPr>
          <w:rFonts w:cs="Times New Roman"/>
          <w:noProof/>
          <w:szCs w:val="24"/>
        </w:rPr>
        <w:t xml:space="preserve">, </w:t>
      </w:r>
      <w:r w:rsidRPr="00832B88">
        <w:rPr>
          <w:rFonts w:cs="Times New Roman"/>
          <w:i/>
          <w:iCs/>
          <w:noProof/>
          <w:szCs w:val="24"/>
        </w:rPr>
        <w:t>73</w:t>
      </w:r>
      <w:r w:rsidRPr="00832B88">
        <w:rPr>
          <w:rFonts w:cs="Times New Roman"/>
          <w:noProof/>
          <w:szCs w:val="24"/>
        </w:rPr>
        <w:t>(3), 1–5. https://doi.org/10.1103/PhysRevE.73.036125</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 La Peña Sarracén, G. L., &amp; Rosso, P. (2018). Automatic text summarization based on betweenness centrality. </w:t>
      </w:r>
      <w:r w:rsidRPr="00832B88">
        <w:rPr>
          <w:rFonts w:cs="Times New Roman"/>
          <w:i/>
          <w:iCs/>
          <w:noProof/>
          <w:szCs w:val="24"/>
        </w:rPr>
        <w:t>ACM International Conference Proceeding Series</w:t>
      </w:r>
      <w:r w:rsidRPr="00832B88">
        <w:rPr>
          <w:rFonts w:cs="Times New Roman"/>
          <w:noProof/>
          <w:szCs w:val="24"/>
        </w:rPr>
        <w:t xml:space="preserve">, </w:t>
      </w:r>
      <w:r w:rsidRPr="00832B88">
        <w:rPr>
          <w:rFonts w:cs="Times New Roman"/>
          <w:i/>
          <w:iCs/>
          <w:noProof/>
          <w:szCs w:val="24"/>
        </w:rPr>
        <w:t>Part F1377</w:t>
      </w:r>
      <w:r w:rsidRPr="00832B88">
        <w:rPr>
          <w:rFonts w:cs="Times New Roman"/>
          <w:noProof/>
          <w:szCs w:val="24"/>
        </w:rPr>
        <w:t>. https://doi.org/10.1145/3230599.3230611</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partment of Physics Department of Electrical and Computer Engineering. (2012). </w:t>
      </w:r>
      <w:r w:rsidRPr="00832B88">
        <w:rPr>
          <w:rFonts w:cs="Times New Roman"/>
          <w:i/>
          <w:iCs/>
          <w:noProof/>
          <w:szCs w:val="24"/>
        </w:rPr>
        <w:t>Review Literature And Arts Of The Americas</w:t>
      </w:r>
      <w:r w:rsidRPr="00832B88">
        <w:rPr>
          <w:rFonts w:cs="Times New Roman"/>
          <w:noProof/>
          <w:szCs w:val="24"/>
        </w:rPr>
        <w:t>, 3977–398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wyer, T., Kosch, D., &amp; Xu, K. (2003). </w:t>
      </w:r>
      <w:r w:rsidRPr="00832B88">
        <w:rPr>
          <w:rFonts w:cs="Times New Roman"/>
          <w:i/>
          <w:iCs/>
          <w:noProof/>
          <w:szCs w:val="24"/>
        </w:rPr>
        <w:t>Visual Analysis of Network Centralities</w:t>
      </w:r>
      <w:r w:rsidRPr="00832B88">
        <w:rPr>
          <w:rFonts w:cs="Times New Roman"/>
          <w:noProof/>
          <w:szCs w:val="24"/>
        </w:rPr>
        <w:t xml:space="preserve">. </w:t>
      </w:r>
      <w:r w:rsidRPr="00832B88">
        <w:rPr>
          <w:rFonts w:cs="Times New Roman"/>
          <w:i/>
          <w:iCs/>
          <w:noProof/>
          <w:szCs w:val="24"/>
        </w:rPr>
        <w:t>Wuchty 2002</w:t>
      </w:r>
      <w:r w:rsidRPr="00832B88">
        <w:rPr>
          <w:rFonts w:cs="Times New Roman"/>
          <w:noProof/>
          <w:szCs w:val="24"/>
        </w:rPr>
        <w:t>.</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Huang, X., Zhao, Y., Yang, J., Zhang, C., &amp; Ye, X. (2016). </w:t>
      </w:r>
      <w:r w:rsidRPr="00832B88">
        <w:rPr>
          <w:rFonts w:cs="Times New Roman"/>
          <w:i/>
          <w:iCs/>
          <w:noProof/>
          <w:szCs w:val="24"/>
        </w:rPr>
        <w:t>TrajGraph : A Graph-Based Visual Analytics Approach to Studying Urban Network Centralities Using Taxi Trajectory Data</w:t>
      </w:r>
      <w:r w:rsidRPr="00832B88">
        <w:rPr>
          <w:rFonts w:cs="Times New Roman"/>
          <w:noProof/>
          <w:szCs w:val="24"/>
        </w:rPr>
        <w:t xml:space="preserve">. </w:t>
      </w:r>
      <w:r w:rsidRPr="00832B88">
        <w:rPr>
          <w:rFonts w:cs="Times New Roman"/>
          <w:i/>
          <w:iCs/>
          <w:noProof/>
          <w:szCs w:val="24"/>
        </w:rPr>
        <w:t>22</w:t>
      </w:r>
      <w:r w:rsidRPr="00832B88">
        <w:rPr>
          <w:rFonts w:cs="Times New Roman"/>
          <w:noProof/>
          <w:szCs w:val="24"/>
        </w:rPr>
        <w:t>(1), 160–169.</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Wu, Q., Qi, X., Fuller, E., &amp; Zhang, C. Q. (2013). “follow the leader”: A centrality guided clustering and its application to social network analysis. </w:t>
      </w:r>
      <w:r w:rsidRPr="00832B88">
        <w:rPr>
          <w:rFonts w:cs="Times New Roman"/>
          <w:i/>
          <w:iCs/>
          <w:noProof/>
          <w:szCs w:val="24"/>
        </w:rPr>
        <w:t>The Scientific World Journal</w:t>
      </w:r>
      <w:r w:rsidRPr="00832B88">
        <w:rPr>
          <w:rFonts w:cs="Times New Roman"/>
          <w:noProof/>
          <w:szCs w:val="24"/>
        </w:rPr>
        <w:t xml:space="preserve">, </w:t>
      </w:r>
      <w:r w:rsidRPr="00832B88">
        <w:rPr>
          <w:rFonts w:cs="Times New Roman"/>
          <w:i/>
          <w:iCs/>
          <w:noProof/>
          <w:szCs w:val="24"/>
        </w:rPr>
        <w:t>2013</w:t>
      </w:r>
      <w:r w:rsidRPr="00832B88">
        <w:rPr>
          <w:rFonts w:cs="Times New Roman"/>
          <w:noProof/>
          <w:szCs w:val="24"/>
        </w:rPr>
        <w:t>. https://doi.org/10.1155/2013/368568</w:t>
      </w:r>
    </w:p>
    <w:p w:rsidR="00294CAF" w:rsidRPr="00294CAF" w:rsidRDefault="00832B88" w:rsidP="009A5E5F">
      <w:pPr>
        <w:widowControl w:val="0"/>
        <w:autoSpaceDE w:val="0"/>
        <w:autoSpaceDN w:val="0"/>
        <w:adjustRightInd w:val="0"/>
        <w:spacing w:line="240" w:lineRule="auto"/>
        <w:ind w:left="480" w:hanging="480"/>
      </w:pPr>
      <w:r w:rsidRPr="00832B88">
        <w:rPr>
          <w:rFonts w:cs="Times New Roman"/>
          <w:noProof/>
          <w:szCs w:val="24"/>
        </w:rPr>
        <w:t xml:space="preserve">Zhang, Y., Wang, X., Zeng, P., &amp; Chen, X. (2011). Centrality characteristics of road network patterns of traffic analysis zones. </w:t>
      </w:r>
      <w:r w:rsidRPr="00832B88">
        <w:rPr>
          <w:rFonts w:cs="Times New Roman"/>
          <w:i/>
          <w:iCs/>
          <w:noProof/>
          <w:szCs w:val="24"/>
        </w:rPr>
        <w:t>Transportation Research Record</w:t>
      </w:r>
      <w:r w:rsidRPr="00832B88">
        <w:rPr>
          <w:rFonts w:cs="Times New Roman"/>
          <w:noProof/>
          <w:szCs w:val="24"/>
        </w:rPr>
        <w:t xml:space="preserve">, </w:t>
      </w:r>
      <w:r w:rsidRPr="00832B88">
        <w:rPr>
          <w:rFonts w:cs="Times New Roman"/>
          <w:i/>
          <w:iCs/>
          <w:noProof/>
          <w:szCs w:val="24"/>
        </w:rPr>
        <w:t>2256</w:t>
      </w:r>
      <w:r w:rsidRPr="00832B88">
        <w:rPr>
          <w:rFonts w:cs="Times New Roman"/>
          <w:noProof/>
          <w:szCs w:val="24"/>
        </w:rPr>
        <w:t>, 16–24. https://doi.org/10.3141/2256-03</w:t>
      </w:r>
      <w:r>
        <w:fldChar w:fldCharType="end"/>
      </w:r>
    </w:p>
    <w:sectPr w:rsidR="00294CAF" w:rsidRPr="00294C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02C3"/>
    <w:multiLevelType w:val="multilevel"/>
    <w:tmpl w:val="592087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00D86"/>
    <w:multiLevelType w:val="hybridMultilevel"/>
    <w:tmpl w:val="E7F2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37107"/>
    <w:multiLevelType w:val="hybridMultilevel"/>
    <w:tmpl w:val="2E54C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84469"/>
    <w:multiLevelType w:val="hybridMultilevel"/>
    <w:tmpl w:val="523C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B96083"/>
    <w:multiLevelType w:val="multilevel"/>
    <w:tmpl w:val="AB882B6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90A7940"/>
    <w:multiLevelType w:val="multilevel"/>
    <w:tmpl w:val="D2C8DE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D535E1B"/>
    <w:multiLevelType w:val="hybridMultilevel"/>
    <w:tmpl w:val="DFAEA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C50927"/>
    <w:multiLevelType w:val="hybridMultilevel"/>
    <w:tmpl w:val="BF604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6F7C54"/>
    <w:multiLevelType w:val="multilevel"/>
    <w:tmpl w:val="F05235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123749F"/>
    <w:multiLevelType w:val="hybridMultilevel"/>
    <w:tmpl w:val="B3F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3D23B9"/>
    <w:multiLevelType w:val="hybridMultilevel"/>
    <w:tmpl w:val="6526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5E005B"/>
    <w:multiLevelType w:val="hybridMultilevel"/>
    <w:tmpl w:val="51801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B0199F"/>
    <w:multiLevelType w:val="multilevel"/>
    <w:tmpl w:val="422AA2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6"/>
  </w:num>
  <w:num w:numId="2">
    <w:abstractNumId w:val="0"/>
  </w:num>
  <w:num w:numId="3">
    <w:abstractNumId w:val="10"/>
  </w:num>
  <w:num w:numId="4">
    <w:abstractNumId w:val="4"/>
  </w:num>
  <w:num w:numId="5">
    <w:abstractNumId w:val="8"/>
  </w:num>
  <w:num w:numId="6">
    <w:abstractNumId w:val="9"/>
  </w:num>
  <w:num w:numId="7">
    <w:abstractNumId w:val="1"/>
  </w:num>
  <w:num w:numId="8">
    <w:abstractNumId w:val="13"/>
  </w:num>
  <w:num w:numId="9">
    <w:abstractNumId w:val="3"/>
  </w:num>
  <w:num w:numId="10">
    <w:abstractNumId w:val="2"/>
  </w:num>
  <w:num w:numId="11">
    <w:abstractNumId w:val="14"/>
  </w:num>
  <w:num w:numId="12">
    <w:abstractNumId w:val="7"/>
  </w:num>
  <w:num w:numId="13">
    <w:abstractNumId w:val="12"/>
  </w:num>
  <w:num w:numId="14">
    <w:abstractNumId w:val="5"/>
  </w:num>
  <w:num w:numId="15">
    <w:abstractNumId w:val="11"/>
  </w:num>
  <w:num w:numId="16">
    <w:abstractNumId w:val="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yNTQxMzc1NjKzMDdX0lEKTi0uzszPAykwrAUAqWHD5iwAAAA="/>
  </w:docVars>
  <w:rsids>
    <w:rsidRoot w:val="00063D5E"/>
    <w:rsid w:val="00025057"/>
    <w:rsid w:val="000452BD"/>
    <w:rsid w:val="000564F0"/>
    <w:rsid w:val="00056BD0"/>
    <w:rsid w:val="00063D5E"/>
    <w:rsid w:val="00072112"/>
    <w:rsid w:val="00085983"/>
    <w:rsid w:val="001245AF"/>
    <w:rsid w:val="00133F83"/>
    <w:rsid w:val="00146506"/>
    <w:rsid w:val="00174056"/>
    <w:rsid w:val="00182743"/>
    <w:rsid w:val="00191AD1"/>
    <w:rsid w:val="001B4799"/>
    <w:rsid w:val="00222967"/>
    <w:rsid w:val="0023551E"/>
    <w:rsid w:val="002638FA"/>
    <w:rsid w:val="00265613"/>
    <w:rsid w:val="00266D90"/>
    <w:rsid w:val="00294CAF"/>
    <w:rsid w:val="002C2749"/>
    <w:rsid w:val="002D1191"/>
    <w:rsid w:val="003046D3"/>
    <w:rsid w:val="00354AE5"/>
    <w:rsid w:val="00371E73"/>
    <w:rsid w:val="00376CE1"/>
    <w:rsid w:val="003A4BDE"/>
    <w:rsid w:val="003C333D"/>
    <w:rsid w:val="003D14A0"/>
    <w:rsid w:val="003D2297"/>
    <w:rsid w:val="003D4516"/>
    <w:rsid w:val="003D730D"/>
    <w:rsid w:val="003F7C71"/>
    <w:rsid w:val="00401FBE"/>
    <w:rsid w:val="004035D4"/>
    <w:rsid w:val="00412C8A"/>
    <w:rsid w:val="00437446"/>
    <w:rsid w:val="0044439D"/>
    <w:rsid w:val="00451F1C"/>
    <w:rsid w:val="004747FC"/>
    <w:rsid w:val="00480EDE"/>
    <w:rsid w:val="00494FA4"/>
    <w:rsid w:val="004A0F9A"/>
    <w:rsid w:val="004D1A67"/>
    <w:rsid w:val="004F0CEA"/>
    <w:rsid w:val="00511DAF"/>
    <w:rsid w:val="00513F19"/>
    <w:rsid w:val="0052439F"/>
    <w:rsid w:val="005534CA"/>
    <w:rsid w:val="00582C1B"/>
    <w:rsid w:val="005B1A30"/>
    <w:rsid w:val="005C04D3"/>
    <w:rsid w:val="005C7319"/>
    <w:rsid w:val="005D118D"/>
    <w:rsid w:val="005F11AC"/>
    <w:rsid w:val="0064500C"/>
    <w:rsid w:val="0064628B"/>
    <w:rsid w:val="00654D44"/>
    <w:rsid w:val="00674CA2"/>
    <w:rsid w:val="00681429"/>
    <w:rsid w:val="006B553C"/>
    <w:rsid w:val="00705CA7"/>
    <w:rsid w:val="00750E94"/>
    <w:rsid w:val="00770CC6"/>
    <w:rsid w:val="00786F4E"/>
    <w:rsid w:val="007C4DF6"/>
    <w:rsid w:val="007E6AB8"/>
    <w:rsid w:val="007F2C9D"/>
    <w:rsid w:val="00812D0B"/>
    <w:rsid w:val="00832B88"/>
    <w:rsid w:val="00851E7B"/>
    <w:rsid w:val="008B3050"/>
    <w:rsid w:val="008B3170"/>
    <w:rsid w:val="008F59C0"/>
    <w:rsid w:val="009055F5"/>
    <w:rsid w:val="00923368"/>
    <w:rsid w:val="0093761A"/>
    <w:rsid w:val="0098511D"/>
    <w:rsid w:val="009A5E5F"/>
    <w:rsid w:val="009B5EDC"/>
    <w:rsid w:val="009D1F92"/>
    <w:rsid w:val="00A12872"/>
    <w:rsid w:val="00A12E63"/>
    <w:rsid w:val="00A17154"/>
    <w:rsid w:val="00A2677C"/>
    <w:rsid w:val="00A36FCF"/>
    <w:rsid w:val="00A51C54"/>
    <w:rsid w:val="00A73834"/>
    <w:rsid w:val="00A74697"/>
    <w:rsid w:val="00A9031A"/>
    <w:rsid w:val="00AB2C79"/>
    <w:rsid w:val="00B25E25"/>
    <w:rsid w:val="00B26314"/>
    <w:rsid w:val="00B31FA9"/>
    <w:rsid w:val="00B3223C"/>
    <w:rsid w:val="00B45076"/>
    <w:rsid w:val="00B633A1"/>
    <w:rsid w:val="00B72A7A"/>
    <w:rsid w:val="00BD00EF"/>
    <w:rsid w:val="00BD38CD"/>
    <w:rsid w:val="00BE713F"/>
    <w:rsid w:val="00BF3587"/>
    <w:rsid w:val="00C07E42"/>
    <w:rsid w:val="00C11330"/>
    <w:rsid w:val="00C16B35"/>
    <w:rsid w:val="00C16E09"/>
    <w:rsid w:val="00C32881"/>
    <w:rsid w:val="00C33D38"/>
    <w:rsid w:val="00C44F79"/>
    <w:rsid w:val="00C54F39"/>
    <w:rsid w:val="00CC102A"/>
    <w:rsid w:val="00CE589C"/>
    <w:rsid w:val="00CE67F9"/>
    <w:rsid w:val="00D04F64"/>
    <w:rsid w:val="00D14E0F"/>
    <w:rsid w:val="00D17D54"/>
    <w:rsid w:val="00D6438F"/>
    <w:rsid w:val="00D87018"/>
    <w:rsid w:val="00D9252E"/>
    <w:rsid w:val="00DA2F81"/>
    <w:rsid w:val="00DB0C4A"/>
    <w:rsid w:val="00DB2C07"/>
    <w:rsid w:val="00E36A43"/>
    <w:rsid w:val="00E50F0C"/>
    <w:rsid w:val="00E9481F"/>
    <w:rsid w:val="00EB5E39"/>
    <w:rsid w:val="00EF2528"/>
    <w:rsid w:val="00F04EB0"/>
    <w:rsid w:val="00F27FDB"/>
    <w:rsid w:val="00F47240"/>
    <w:rsid w:val="00F52C33"/>
    <w:rsid w:val="00F60739"/>
    <w:rsid w:val="00F648F5"/>
    <w:rsid w:val="00F64EFB"/>
    <w:rsid w:val="00F87F71"/>
    <w:rsid w:val="00F91094"/>
    <w:rsid w:val="00FC5CA7"/>
    <w:rsid w:val="00FD052B"/>
    <w:rsid w:val="00FE6C46"/>
    <w:rsid w:val="00FF03B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CF880"/>
  <w15:chartTrackingRefBased/>
  <w15:docId w15:val="{38357507-E529-4039-8B9B-0C468F978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47FC"/>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B31FA9"/>
    <w:pPr>
      <w:keepNext/>
      <w:keepLines/>
      <w:spacing w:before="240" w:after="0"/>
      <w:jc w:val="right"/>
      <w:outlineLvl w:val="0"/>
    </w:pPr>
    <w:rPr>
      <w:rFonts w:eastAsiaTheme="majorEastAsia" w:cstheme="majorBidi"/>
      <w:b/>
      <w:color w:val="000000" w:themeColor="text1"/>
      <w:sz w:val="44"/>
      <w:szCs w:val="44"/>
    </w:rPr>
  </w:style>
  <w:style w:type="paragraph" w:styleId="Heading2">
    <w:name w:val="heading 2"/>
    <w:basedOn w:val="Normal"/>
    <w:next w:val="Normal"/>
    <w:link w:val="Heading2Char"/>
    <w:uiPriority w:val="9"/>
    <w:unhideWhenUsed/>
    <w:qFormat/>
    <w:rsid w:val="00A2677C"/>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7C4DF6"/>
    <w:pPr>
      <w:keepNext/>
      <w:keepLines/>
      <w:spacing w:before="40" w:after="0"/>
      <w:outlineLvl w:val="2"/>
    </w:pPr>
    <w:rPr>
      <w:rFonts w:eastAsiaTheme="majorEastAsia" w:cstheme="majorBidi"/>
      <w:b/>
      <w:color w:val="000000" w:themeColor="text1"/>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B31FA9"/>
    <w:rPr>
      <w:rFonts w:ascii="Times New Roman" w:eastAsiaTheme="majorEastAsia" w:hAnsi="Times New Roman" w:cstheme="majorBidi"/>
      <w:b/>
      <w:color w:val="000000" w:themeColor="text1"/>
      <w:sz w:val="44"/>
      <w:szCs w:val="44"/>
    </w:rPr>
  </w:style>
  <w:style w:type="paragraph" w:styleId="TOCHeading">
    <w:name w:val="TOC Heading"/>
    <w:basedOn w:val="Heading1"/>
    <w:next w:val="Normal"/>
    <w:uiPriority w:val="39"/>
    <w:unhideWhenUsed/>
    <w:qFormat/>
    <w:rsid w:val="00FC5CA7"/>
    <w:pPr>
      <w:outlineLvl w:val="9"/>
    </w:pPr>
  </w:style>
  <w:style w:type="paragraph" w:styleId="TOC2">
    <w:name w:val="toc 2"/>
    <w:basedOn w:val="Normal"/>
    <w:next w:val="Normal"/>
    <w:autoRedefine/>
    <w:uiPriority w:val="39"/>
    <w:unhideWhenUsed/>
    <w:rsid w:val="00FC5CA7"/>
    <w:pPr>
      <w:spacing w:after="100"/>
      <w:ind w:left="220"/>
    </w:pPr>
    <w:rPr>
      <w:rFonts w:eastAsiaTheme="minorEastAsia" w:cs="Times New Roman"/>
    </w:rPr>
  </w:style>
  <w:style w:type="paragraph" w:styleId="TOC1">
    <w:name w:val="toc 1"/>
    <w:basedOn w:val="Normal"/>
    <w:next w:val="Normal"/>
    <w:autoRedefine/>
    <w:uiPriority w:val="39"/>
    <w:unhideWhenUsed/>
    <w:rsid w:val="00FC5CA7"/>
    <w:pPr>
      <w:spacing w:after="100"/>
    </w:pPr>
    <w:rPr>
      <w:rFonts w:eastAsiaTheme="minorEastAsia" w:cs="Times New Roman"/>
    </w:rPr>
  </w:style>
  <w:style w:type="paragraph" w:styleId="TOC3">
    <w:name w:val="toc 3"/>
    <w:basedOn w:val="Normal"/>
    <w:next w:val="Normal"/>
    <w:autoRedefine/>
    <w:uiPriority w:val="39"/>
    <w:unhideWhenUsed/>
    <w:rsid w:val="00FC5CA7"/>
    <w:pPr>
      <w:spacing w:after="100"/>
      <w:ind w:left="440"/>
    </w:pPr>
    <w:rPr>
      <w:rFonts w:eastAsiaTheme="minorEastAsia" w:cs="Times New Roman"/>
    </w:rPr>
  </w:style>
  <w:style w:type="paragraph" w:styleId="ListParagraph">
    <w:name w:val="List Paragraph"/>
    <w:basedOn w:val="Normal"/>
    <w:uiPriority w:val="34"/>
    <w:qFormat/>
    <w:rsid w:val="00FC5CA7"/>
    <w:pPr>
      <w:ind w:left="720"/>
      <w:contextualSpacing/>
    </w:pPr>
  </w:style>
  <w:style w:type="character" w:customStyle="1" w:styleId="Heading2Char">
    <w:name w:val="Heading 2 Char"/>
    <w:basedOn w:val="DefaultParagraphFont"/>
    <w:link w:val="Heading2"/>
    <w:uiPriority w:val="9"/>
    <w:rsid w:val="00A2677C"/>
    <w:rPr>
      <w:rFonts w:ascii="Times New Roman" w:eastAsiaTheme="majorEastAsia" w:hAnsi="Times New Roman" w:cstheme="majorBidi"/>
      <w:b/>
      <w:color w:val="000000" w:themeColor="text1"/>
      <w:sz w:val="32"/>
      <w:szCs w:val="26"/>
    </w:rPr>
  </w:style>
  <w:style w:type="character" w:styleId="Hyperlink">
    <w:name w:val="Hyperlink"/>
    <w:basedOn w:val="DefaultParagraphFont"/>
    <w:uiPriority w:val="99"/>
    <w:unhideWhenUsed/>
    <w:rsid w:val="00A2677C"/>
    <w:rPr>
      <w:color w:val="0563C1" w:themeColor="hyperlink"/>
      <w:u w:val="single"/>
    </w:rPr>
  </w:style>
  <w:style w:type="character" w:customStyle="1" w:styleId="Heading3Char">
    <w:name w:val="Heading 3 Char"/>
    <w:basedOn w:val="DefaultParagraphFont"/>
    <w:link w:val="Heading3"/>
    <w:uiPriority w:val="9"/>
    <w:rsid w:val="007C4DF6"/>
    <w:rPr>
      <w:rFonts w:ascii="Times New Roman" w:eastAsiaTheme="majorEastAsia" w:hAnsi="Times New Roman" w:cstheme="majorBidi"/>
      <w:b/>
      <w:color w:val="000000" w:themeColor="text1"/>
      <w:sz w:val="28"/>
      <w:szCs w:val="24"/>
    </w:rPr>
  </w:style>
  <w:style w:type="table" w:styleId="TableGrid">
    <w:name w:val="Table Grid"/>
    <w:basedOn w:val="TableNormal"/>
    <w:uiPriority w:val="39"/>
    <w:rsid w:val="0081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4AE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B5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E39"/>
    <w:rPr>
      <w:rFonts w:ascii="Segoe UI" w:hAnsi="Segoe UI" w:cs="Segoe UI"/>
      <w:sz w:val="18"/>
      <w:szCs w:val="18"/>
    </w:rPr>
  </w:style>
  <w:style w:type="table" w:customStyle="1" w:styleId="TableGrid1">
    <w:name w:val="Table Grid1"/>
    <w:basedOn w:val="TableNormal"/>
    <w:next w:val="TableGrid"/>
    <w:uiPriority w:val="39"/>
    <w:rsid w:val="00304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2638F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1Light-Accent6">
    <w:name w:val="Grid Table 1 Light Accent 6"/>
    <w:basedOn w:val="TableNormal"/>
    <w:uiPriority w:val="46"/>
    <w:rsid w:val="00CE589C"/>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CE589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4654">
      <w:bodyDiv w:val="1"/>
      <w:marLeft w:val="0"/>
      <w:marRight w:val="0"/>
      <w:marTop w:val="0"/>
      <w:marBottom w:val="0"/>
      <w:divBdr>
        <w:top w:val="none" w:sz="0" w:space="0" w:color="auto"/>
        <w:left w:val="none" w:sz="0" w:space="0" w:color="auto"/>
        <w:bottom w:val="none" w:sz="0" w:space="0" w:color="auto"/>
        <w:right w:val="none" w:sz="0" w:space="0" w:color="auto"/>
      </w:divBdr>
    </w:div>
    <w:div w:id="116418461">
      <w:bodyDiv w:val="1"/>
      <w:marLeft w:val="0"/>
      <w:marRight w:val="0"/>
      <w:marTop w:val="0"/>
      <w:marBottom w:val="0"/>
      <w:divBdr>
        <w:top w:val="none" w:sz="0" w:space="0" w:color="auto"/>
        <w:left w:val="none" w:sz="0" w:space="0" w:color="auto"/>
        <w:bottom w:val="none" w:sz="0" w:space="0" w:color="auto"/>
        <w:right w:val="none" w:sz="0" w:space="0" w:color="auto"/>
      </w:divBdr>
    </w:div>
    <w:div w:id="173306043">
      <w:bodyDiv w:val="1"/>
      <w:marLeft w:val="0"/>
      <w:marRight w:val="0"/>
      <w:marTop w:val="0"/>
      <w:marBottom w:val="0"/>
      <w:divBdr>
        <w:top w:val="none" w:sz="0" w:space="0" w:color="auto"/>
        <w:left w:val="none" w:sz="0" w:space="0" w:color="auto"/>
        <w:bottom w:val="none" w:sz="0" w:space="0" w:color="auto"/>
        <w:right w:val="none" w:sz="0" w:space="0" w:color="auto"/>
      </w:divBdr>
    </w:div>
    <w:div w:id="260112666">
      <w:bodyDiv w:val="1"/>
      <w:marLeft w:val="0"/>
      <w:marRight w:val="0"/>
      <w:marTop w:val="0"/>
      <w:marBottom w:val="0"/>
      <w:divBdr>
        <w:top w:val="none" w:sz="0" w:space="0" w:color="auto"/>
        <w:left w:val="none" w:sz="0" w:space="0" w:color="auto"/>
        <w:bottom w:val="none" w:sz="0" w:space="0" w:color="auto"/>
        <w:right w:val="none" w:sz="0" w:space="0" w:color="auto"/>
      </w:divBdr>
    </w:div>
    <w:div w:id="403798602">
      <w:bodyDiv w:val="1"/>
      <w:marLeft w:val="0"/>
      <w:marRight w:val="0"/>
      <w:marTop w:val="0"/>
      <w:marBottom w:val="0"/>
      <w:divBdr>
        <w:top w:val="none" w:sz="0" w:space="0" w:color="auto"/>
        <w:left w:val="none" w:sz="0" w:space="0" w:color="auto"/>
        <w:bottom w:val="none" w:sz="0" w:space="0" w:color="auto"/>
        <w:right w:val="none" w:sz="0" w:space="0" w:color="auto"/>
      </w:divBdr>
    </w:div>
    <w:div w:id="488062903">
      <w:bodyDiv w:val="1"/>
      <w:marLeft w:val="0"/>
      <w:marRight w:val="0"/>
      <w:marTop w:val="0"/>
      <w:marBottom w:val="0"/>
      <w:divBdr>
        <w:top w:val="none" w:sz="0" w:space="0" w:color="auto"/>
        <w:left w:val="none" w:sz="0" w:space="0" w:color="auto"/>
        <w:bottom w:val="none" w:sz="0" w:space="0" w:color="auto"/>
        <w:right w:val="none" w:sz="0" w:space="0" w:color="auto"/>
      </w:divBdr>
    </w:div>
    <w:div w:id="570315642">
      <w:bodyDiv w:val="1"/>
      <w:marLeft w:val="0"/>
      <w:marRight w:val="0"/>
      <w:marTop w:val="0"/>
      <w:marBottom w:val="0"/>
      <w:divBdr>
        <w:top w:val="none" w:sz="0" w:space="0" w:color="auto"/>
        <w:left w:val="none" w:sz="0" w:space="0" w:color="auto"/>
        <w:bottom w:val="none" w:sz="0" w:space="0" w:color="auto"/>
        <w:right w:val="none" w:sz="0" w:space="0" w:color="auto"/>
      </w:divBdr>
    </w:div>
    <w:div w:id="604000329">
      <w:bodyDiv w:val="1"/>
      <w:marLeft w:val="0"/>
      <w:marRight w:val="0"/>
      <w:marTop w:val="0"/>
      <w:marBottom w:val="0"/>
      <w:divBdr>
        <w:top w:val="none" w:sz="0" w:space="0" w:color="auto"/>
        <w:left w:val="none" w:sz="0" w:space="0" w:color="auto"/>
        <w:bottom w:val="none" w:sz="0" w:space="0" w:color="auto"/>
        <w:right w:val="none" w:sz="0" w:space="0" w:color="auto"/>
      </w:divBdr>
    </w:div>
    <w:div w:id="634481566">
      <w:bodyDiv w:val="1"/>
      <w:marLeft w:val="0"/>
      <w:marRight w:val="0"/>
      <w:marTop w:val="0"/>
      <w:marBottom w:val="0"/>
      <w:divBdr>
        <w:top w:val="none" w:sz="0" w:space="0" w:color="auto"/>
        <w:left w:val="none" w:sz="0" w:space="0" w:color="auto"/>
        <w:bottom w:val="none" w:sz="0" w:space="0" w:color="auto"/>
        <w:right w:val="none" w:sz="0" w:space="0" w:color="auto"/>
      </w:divBdr>
    </w:div>
    <w:div w:id="736632342">
      <w:bodyDiv w:val="1"/>
      <w:marLeft w:val="0"/>
      <w:marRight w:val="0"/>
      <w:marTop w:val="0"/>
      <w:marBottom w:val="0"/>
      <w:divBdr>
        <w:top w:val="none" w:sz="0" w:space="0" w:color="auto"/>
        <w:left w:val="none" w:sz="0" w:space="0" w:color="auto"/>
        <w:bottom w:val="none" w:sz="0" w:space="0" w:color="auto"/>
        <w:right w:val="none" w:sz="0" w:space="0" w:color="auto"/>
      </w:divBdr>
    </w:div>
    <w:div w:id="1461070738">
      <w:bodyDiv w:val="1"/>
      <w:marLeft w:val="0"/>
      <w:marRight w:val="0"/>
      <w:marTop w:val="0"/>
      <w:marBottom w:val="0"/>
      <w:divBdr>
        <w:top w:val="none" w:sz="0" w:space="0" w:color="auto"/>
        <w:left w:val="none" w:sz="0" w:space="0" w:color="auto"/>
        <w:bottom w:val="none" w:sz="0" w:space="0" w:color="auto"/>
        <w:right w:val="none" w:sz="0" w:space="0" w:color="auto"/>
      </w:divBdr>
    </w:div>
    <w:div w:id="1534264990">
      <w:bodyDiv w:val="1"/>
      <w:marLeft w:val="0"/>
      <w:marRight w:val="0"/>
      <w:marTop w:val="0"/>
      <w:marBottom w:val="0"/>
      <w:divBdr>
        <w:top w:val="none" w:sz="0" w:space="0" w:color="auto"/>
        <w:left w:val="none" w:sz="0" w:space="0" w:color="auto"/>
        <w:bottom w:val="none" w:sz="0" w:space="0" w:color="auto"/>
        <w:right w:val="none" w:sz="0" w:space="0" w:color="auto"/>
      </w:divBdr>
    </w:div>
    <w:div w:id="1598782390">
      <w:bodyDiv w:val="1"/>
      <w:marLeft w:val="0"/>
      <w:marRight w:val="0"/>
      <w:marTop w:val="0"/>
      <w:marBottom w:val="0"/>
      <w:divBdr>
        <w:top w:val="none" w:sz="0" w:space="0" w:color="auto"/>
        <w:left w:val="none" w:sz="0" w:space="0" w:color="auto"/>
        <w:bottom w:val="none" w:sz="0" w:space="0" w:color="auto"/>
        <w:right w:val="none" w:sz="0" w:space="0" w:color="auto"/>
      </w:divBdr>
    </w:div>
    <w:div w:id="2131044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99" Type="http://schemas.openxmlformats.org/officeDocument/2006/relationships/image" Target="media/image293.png"/><Relationship Id="rId21" Type="http://schemas.openxmlformats.org/officeDocument/2006/relationships/image" Target="media/image15.png"/><Relationship Id="rId63" Type="http://schemas.openxmlformats.org/officeDocument/2006/relationships/image" Target="media/image57.png"/><Relationship Id="rId159" Type="http://schemas.openxmlformats.org/officeDocument/2006/relationships/image" Target="media/image153.png"/><Relationship Id="rId324" Type="http://schemas.openxmlformats.org/officeDocument/2006/relationships/image" Target="media/image318.png"/><Relationship Id="rId170" Type="http://schemas.openxmlformats.org/officeDocument/2006/relationships/image" Target="media/image164.png"/><Relationship Id="rId226" Type="http://schemas.openxmlformats.org/officeDocument/2006/relationships/image" Target="media/image220.png"/><Relationship Id="rId268" Type="http://schemas.openxmlformats.org/officeDocument/2006/relationships/image" Target="media/image262.png"/><Relationship Id="rId32" Type="http://schemas.openxmlformats.org/officeDocument/2006/relationships/image" Target="media/image26.png"/><Relationship Id="rId74" Type="http://schemas.openxmlformats.org/officeDocument/2006/relationships/image" Target="media/image68.png"/><Relationship Id="rId128" Type="http://schemas.openxmlformats.org/officeDocument/2006/relationships/image" Target="media/image122.png"/><Relationship Id="rId335" Type="http://schemas.openxmlformats.org/officeDocument/2006/relationships/image" Target="media/image329.png"/><Relationship Id="rId5" Type="http://schemas.openxmlformats.org/officeDocument/2006/relationships/webSettings" Target="webSettings.xml"/><Relationship Id="rId181" Type="http://schemas.openxmlformats.org/officeDocument/2006/relationships/image" Target="media/image175.png"/><Relationship Id="rId237" Type="http://schemas.openxmlformats.org/officeDocument/2006/relationships/image" Target="media/image231.png"/><Relationship Id="rId279" Type="http://schemas.openxmlformats.org/officeDocument/2006/relationships/image" Target="media/image273.png"/><Relationship Id="rId43" Type="http://schemas.openxmlformats.org/officeDocument/2006/relationships/image" Target="media/image37.png"/><Relationship Id="rId139" Type="http://schemas.openxmlformats.org/officeDocument/2006/relationships/image" Target="media/image133.png"/><Relationship Id="rId290" Type="http://schemas.openxmlformats.org/officeDocument/2006/relationships/image" Target="media/image284.png"/><Relationship Id="rId304" Type="http://schemas.openxmlformats.org/officeDocument/2006/relationships/image" Target="media/image298.png"/><Relationship Id="rId85" Type="http://schemas.openxmlformats.org/officeDocument/2006/relationships/image" Target="media/image79.png"/><Relationship Id="rId150" Type="http://schemas.openxmlformats.org/officeDocument/2006/relationships/image" Target="media/image144.png"/><Relationship Id="rId192" Type="http://schemas.openxmlformats.org/officeDocument/2006/relationships/image" Target="media/image186.png"/><Relationship Id="rId206" Type="http://schemas.openxmlformats.org/officeDocument/2006/relationships/image" Target="media/image200.png"/><Relationship Id="rId248" Type="http://schemas.openxmlformats.org/officeDocument/2006/relationships/image" Target="media/image242.png"/><Relationship Id="rId12" Type="http://schemas.openxmlformats.org/officeDocument/2006/relationships/image" Target="media/image6.png"/><Relationship Id="rId108" Type="http://schemas.openxmlformats.org/officeDocument/2006/relationships/image" Target="media/image102.png"/><Relationship Id="rId315" Type="http://schemas.openxmlformats.org/officeDocument/2006/relationships/image" Target="media/image309.png"/><Relationship Id="rId54" Type="http://schemas.openxmlformats.org/officeDocument/2006/relationships/image" Target="media/image48.png"/><Relationship Id="rId96" Type="http://schemas.openxmlformats.org/officeDocument/2006/relationships/image" Target="media/image90.png"/><Relationship Id="rId161" Type="http://schemas.openxmlformats.org/officeDocument/2006/relationships/image" Target="media/image155.png"/><Relationship Id="rId217" Type="http://schemas.openxmlformats.org/officeDocument/2006/relationships/image" Target="media/image211.png"/><Relationship Id="rId259" Type="http://schemas.openxmlformats.org/officeDocument/2006/relationships/image" Target="media/image253.png"/><Relationship Id="rId23" Type="http://schemas.openxmlformats.org/officeDocument/2006/relationships/image" Target="media/image17.png"/><Relationship Id="rId119" Type="http://schemas.openxmlformats.org/officeDocument/2006/relationships/image" Target="media/image113.png"/><Relationship Id="rId270" Type="http://schemas.openxmlformats.org/officeDocument/2006/relationships/image" Target="media/image264.png"/><Relationship Id="rId326" Type="http://schemas.openxmlformats.org/officeDocument/2006/relationships/image" Target="media/image320.png"/><Relationship Id="rId65" Type="http://schemas.openxmlformats.org/officeDocument/2006/relationships/image" Target="media/image59.png"/><Relationship Id="rId130" Type="http://schemas.openxmlformats.org/officeDocument/2006/relationships/image" Target="media/image124.png"/><Relationship Id="rId172" Type="http://schemas.openxmlformats.org/officeDocument/2006/relationships/image" Target="media/image166.png"/><Relationship Id="rId228" Type="http://schemas.openxmlformats.org/officeDocument/2006/relationships/image" Target="media/image222.png"/><Relationship Id="rId281" Type="http://schemas.openxmlformats.org/officeDocument/2006/relationships/image" Target="media/image275.png"/><Relationship Id="rId337" Type="http://schemas.openxmlformats.org/officeDocument/2006/relationships/image" Target="media/image331.png"/><Relationship Id="rId34" Type="http://schemas.openxmlformats.org/officeDocument/2006/relationships/image" Target="media/image28.png"/><Relationship Id="rId76" Type="http://schemas.openxmlformats.org/officeDocument/2006/relationships/image" Target="media/image70.png"/><Relationship Id="rId141" Type="http://schemas.openxmlformats.org/officeDocument/2006/relationships/image" Target="media/image135.png"/><Relationship Id="rId7" Type="http://schemas.openxmlformats.org/officeDocument/2006/relationships/hyperlink" Target="https://www.centiserver.org/centrality/Local_Bridging_Centrality/" TargetMode="External"/><Relationship Id="rId183" Type="http://schemas.openxmlformats.org/officeDocument/2006/relationships/image" Target="media/image177.png"/><Relationship Id="rId239" Type="http://schemas.openxmlformats.org/officeDocument/2006/relationships/image" Target="media/image233.png"/><Relationship Id="rId250" Type="http://schemas.openxmlformats.org/officeDocument/2006/relationships/image" Target="media/image244.png"/><Relationship Id="rId292" Type="http://schemas.openxmlformats.org/officeDocument/2006/relationships/image" Target="media/image286.png"/><Relationship Id="rId306" Type="http://schemas.openxmlformats.org/officeDocument/2006/relationships/image" Target="media/image300.png"/><Relationship Id="rId45" Type="http://schemas.openxmlformats.org/officeDocument/2006/relationships/image" Target="media/image39.png"/><Relationship Id="rId87" Type="http://schemas.openxmlformats.org/officeDocument/2006/relationships/image" Target="media/image81.png"/><Relationship Id="rId110" Type="http://schemas.openxmlformats.org/officeDocument/2006/relationships/image" Target="media/image104.png"/><Relationship Id="rId152" Type="http://schemas.openxmlformats.org/officeDocument/2006/relationships/image" Target="media/image146.png"/><Relationship Id="rId194" Type="http://schemas.openxmlformats.org/officeDocument/2006/relationships/image" Target="media/image188.png"/><Relationship Id="rId208" Type="http://schemas.openxmlformats.org/officeDocument/2006/relationships/image" Target="media/image202.png"/><Relationship Id="rId240" Type="http://schemas.openxmlformats.org/officeDocument/2006/relationships/image" Target="media/image234.png"/><Relationship Id="rId261" Type="http://schemas.openxmlformats.org/officeDocument/2006/relationships/image" Target="media/image255.png"/><Relationship Id="rId14" Type="http://schemas.openxmlformats.org/officeDocument/2006/relationships/image" Target="media/image8.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282" Type="http://schemas.openxmlformats.org/officeDocument/2006/relationships/image" Target="media/image276.png"/><Relationship Id="rId317" Type="http://schemas.openxmlformats.org/officeDocument/2006/relationships/image" Target="media/image311.png"/><Relationship Id="rId338" Type="http://schemas.openxmlformats.org/officeDocument/2006/relationships/image" Target="media/image332.png"/><Relationship Id="rId8" Type="http://schemas.openxmlformats.org/officeDocument/2006/relationships/image" Target="media/image2.emf"/><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163" Type="http://schemas.openxmlformats.org/officeDocument/2006/relationships/image" Target="media/image157.png"/><Relationship Id="rId184" Type="http://schemas.openxmlformats.org/officeDocument/2006/relationships/image" Target="media/image178.png"/><Relationship Id="rId219" Type="http://schemas.openxmlformats.org/officeDocument/2006/relationships/image" Target="media/image213.png"/><Relationship Id="rId230" Type="http://schemas.openxmlformats.org/officeDocument/2006/relationships/image" Target="media/image224.png"/><Relationship Id="rId251" Type="http://schemas.openxmlformats.org/officeDocument/2006/relationships/image" Target="media/image245.png"/><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272" Type="http://schemas.openxmlformats.org/officeDocument/2006/relationships/image" Target="media/image266.png"/><Relationship Id="rId293" Type="http://schemas.openxmlformats.org/officeDocument/2006/relationships/image" Target="media/image287.png"/><Relationship Id="rId307" Type="http://schemas.openxmlformats.org/officeDocument/2006/relationships/image" Target="media/image301.png"/><Relationship Id="rId328" Type="http://schemas.openxmlformats.org/officeDocument/2006/relationships/image" Target="media/image322.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png"/><Relationship Id="rId153" Type="http://schemas.openxmlformats.org/officeDocument/2006/relationships/image" Target="media/image147.png"/><Relationship Id="rId174" Type="http://schemas.openxmlformats.org/officeDocument/2006/relationships/image" Target="media/image168.png"/><Relationship Id="rId195" Type="http://schemas.openxmlformats.org/officeDocument/2006/relationships/image" Target="media/image189.png"/><Relationship Id="rId209" Type="http://schemas.openxmlformats.org/officeDocument/2006/relationships/image" Target="media/image203.png"/><Relationship Id="rId220" Type="http://schemas.openxmlformats.org/officeDocument/2006/relationships/image" Target="media/image214.png"/><Relationship Id="rId241" Type="http://schemas.openxmlformats.org/officeDocument/2006/relationships/image" Target="media/image235.png"/><Relationship Id="rId15" Type="http://schemas.openxmlformats.org/officeDocument/2006/relationships/image" Target="media/image9.png"/><Relationship Id="rId36" Type="http://schemas.openxmlformats.org/officeDocument/2006/relationships/image" Target="media/image30.png"/><Relationship Id="rId57" Type="http://schemas.openxmlformats.org/officeDocument/2006/relationships/image" Target="media/image51.png"/><Relationship Id="rId262" Type="http://schemas.openxmlformats.org/officeDocument/2006/relationships/image" Target="media/image256.png"/><Relationship Id="rId283" Type="http://schemas.openxmlformats.org/officeDocument/2006/relationships/image" Target="media/image277.png"/><Relationship Id="rId318" Type="http://schemas.openxmlformats.org/officeDocument/2006/relationships/image" Target="media/image312.png"/><Relationship Id="rId339" Type="http://schemas.openxmlformats.org/officeDocument/2006/relationships/image" Target="media/image333.png"/><Relationship Id="rId78" Type="http://schemas.openxmlformats.org/officeDocument/2006/relationships/image" Target="media/image72.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png"/><Relationship Id="rId164" Type="http://schemas.openxmlformats.org/officeDocument/2006/relationships/image" Target="media/image158.png"/><Relationship Id="rId185" Type="http://schemas.openxmlformats.org/officeDocument/2006/relationships/image" Target="media/image179.png"/><Relationship Id="rId9" Type="http://schemas.openxmlformats.org/officeDocument/2006/relationships/image" Target="media/image3.png"/><Relationship Id="rId210" Type="http://schemas.openxmlformats.org/officeDocument/2006/relationships/image" Target="media/image204.png"/><Relationship Id="rId26" Type="http://schemas.openxmlformats.org/officeDocument/2006/relationships/image" Target="media/image20.png"/><Relationship Id="rId231" Type="http://schemas.openxmlformats.org/officeDocument/2006/relationships/image" Target="media/image225.png"/><Relationship Id="rId252" Type="http://schemas.openxmlformats.org/officeDocument/2006/relationships/image" Target="media/image246.png"/><Relationship Id="rId273" Type="http://schemas.openxmlformats.org/officeDocument/2006/relationships/image" Target="media/image267.png"/><Relationship Id="rId294" Type="http://schemas.openxmlformats.org/officeDocument/2006/relationships/image" Target="media/image288.png"/><Relationship Id="rId308" Type="http://schemas.openxmlformats.org/officeDocument/2006/relationships/image" Target="media/image302.png"/><Relationship Id="rId329" Type="http://schemas.openxmlformats.org/officeDocument/2006/relationships/image" Target="media/image323.png"/><Relationship Id="rId47" Type="http://schemas.openxmlformats.org/officeDocument/2006/relationships/image" Target="media/image41.png"/><Relationship Id="rId68" Type="http://schemas.openxmlformats.org/officeDocument/2006/relationships/image" Target="media/image62.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54" Type="http://schemas.openxmlformats.org/officeDocument/2006/relationships/image" Target="media/image148.png"/><Relationship Id="rId175" Type="http://schemas.openxmlformats.org/officeDocument/2006/relationships/image" Target="media/image169.png"/><Relationship Id="rId340" Type="http://schemas.openxmlformats.org/officeDocument/2006/relationships/image" Target="media/image334.png"/><Relationship Id="rId196" Type="http://schemas.openxmlformats.org/officeDocument/2006/relationships/image" Target="media/image190.png"/><Relationship Id="rId200" Type="http://schemas.openxmlformats.org/officeDocument/2006/relationships/image" Target="media/image194.png"/><Relationship Id="rId16" Type="http://schemas.openxmlformats.org/officeDocument/2006/relationships/image" Target="media/image10.png"/><Relationship Id="rId221" Type="http://schemas.openxmlformats.org/officeDocument/2006/relationships/image" Target="media/image215.png"/><Relationship Id="rId242" Type="http://schemas.openxmlformats.org/officeDocument/2006/relationships/image" Target="media/image236.png"/><Relationship Id="rId263" Type="http://schemas.openxmlformats.org/officeDocument/2006/relationships/image" Target="media/image257.png"/><Relationship Id="rId284" Type="http://schemas.openxmlformats.org/officeDocument/2006/relationships/image" Target="media/image278.png"/><Relationship Id="rId319" Type="http://schemas.openxmlformats.org/officeDocument/2006/relationships/image" Target="media/image313.png"/><Relationship Id="rId37" Type="http://schemas.openxmlformats.org/officeDocument/2006/relationships/image" Target="media/image31.png"/><Relationship Id="rId58" Type="http://schemas.openxmlformats.org/officeDocument/2006/relationships/image" Target="media/image52.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png"/><Relationship Id="rId330" Type="http://schemas.openxmlformats.org/officeDocument/2006/relationships/image" Target="media/image324.png"/><Relationship Id="rId90" Type="http://schemas.openxmlformats.org/officeDocument/2006/relationships/image" Target="media/image84.png"/><Relationship Id="rId165" Type="http://schemas.openxmlformats.org/officeDocument/2006/relationships/image" Target="media/image159.png"/><Relationship Id="rId186" Type="http://schemas.openxmlformats.org/officeDocument/2006/relationships/image" Target="media/image180.png"/><Relationship Id="rId211" Type="http://schemas.openxmlformats.org/officeDocument/2006/relationships/image" Target="media/image205.png"/><Relationship Id="rId232" Type="http://schemas.openxmlformats.org/officeDocument/2006/relationships/image" Target="media/image226.png"/><Relationship Id="rId253" Type="http://schemas.openxmlformats.org/officeDocument/2006/relationships/image" Target="media/image247.png"/><Relationship Id="rId274" Type="http://schemas.openxmlformats.org/officeDocument/2006/relationships/image" Target="media/image268.png"/><Relationship Id="rId295" Type="http://schemas.openxmlformats.org/officeDocument/2006/relationships/image" Target="media/image289.png"/><Relationship Id="rId309" Type="http://schemas.openxmlformats.org/officeDocument/2006/relationships/image" Target="media/image303.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png"/><Relationship Id="rId320" Type="http://schemas.openxmlformats.org/officeDocument/2006/relationships/image" Target="media/image314.png"/><Relationship Id="rId80" Type="http://schemas.openxmlformats.org/officeDocument/2006/relationships/image" Target="media/image74.png"/><Relationship Id="rId155" Type="http://schemas.openxmlformats.org/officeDocument/2006/relationships/image" Target="media/image149.png"/><Relationship Id="rId176" Type="http://schemas.openxmlformats.org/officeDocument/2006/relationships/image" Target="media/image170.png"/><Relationship Id="rId197" Type="http://schemas.openxmlformats.org/officeDocument/2006/relationships/image" Target="media/image191.png"/><Relationship Id="rId341" Type="http://schemas.openxmlformats.org/officeDocument/2006/relationships/fontTable" Target="fontTable.xml"/><Relationship Id="rId201" Type="http://schemas.openxmlformats.org/officeDocument/2006/relationships/image" Target="media/image195.png"/><Relationship Id="rId222" Type="http://schemas.openxmlformats.org/officeDocument/2006/relationships/image" Target="media/image216.png"/><Relationship Id="rId243" Type="http://schemas.openxmlformats.org/officeDocument/2006/relationships/image" Target="media/image237.png"/><Relationship Id="rId264" Type="http://schemas.openxmlformats.org/officeDocument/2006/relationships/image" Target="media/image258.png"/><Relationship Id="rId285" Type="http://schemas.openxmlformats.org/officeDocument/2006/relationships/image" Target="media/image279.png"/><Relationship Id="rId17" Type="http://schemas.openxmlformats.org/officeDocument/2006/relationships/image" Target="media/image11.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24" Type="http://schemas.openxmlformats.org/officeDocument/2006/relationships/image" Target="media/image118.png"/><Relationship Id="rId310" Type="http://schemas.openxmlformats.org/officeDocument/2006/relationships/image" Target="media/image304.png"/><Relationship Id="rId70" Type="http://schemas.openxmlformats.org/officeDocument/2006/relationships/image" Target="media/image64.png"/><Relationship Id="rId91" Type="http://schemas.openxmlformats.org/officeDocument/2006/relationships/image" Target="media/image85.png"/><Relationship Id="rId145" Type="http://schemas.openxmlformats.org/officeDocument/2006/relationships/image" Target="media/image139.png"/><Relationship Id="rId166" Type="http://schemas.openxmlformats.org/officeDocument/2006/relationships/image" Target="media/image160.png"/><Relationship Id="rId187" Type="http://schemas.openxmlformats.org/officeDocument/2006/relationships/image" Target="media/image181.png"/><Relationship Id="rId331" Type="http://schemas.openxmlformats.org/officeDocument/2006/relationships/image" Target="media/image325.png"/><Relationship Id="rId1" Type="http://schemas.openxmlformats.org/officeDocument/2006/relationships/customXml" Target="../customXml/item1.xml"/><Relationship Id="rId212" Type="http://schemas.openxmlformats.org/officeDocument/2006/relationships/image" Target="media/image206.png"/><Relationship Id="rId233" Type="http://schemas.openxmlformats.org/officeDocument/2006/relationships/image" Target="media/image227.png"/><Relationship Id="rId254" Type="http://schemas.openxmlformats.org/officeDocument/2006/relationships/image" Target="media/image248.png"/><Relationship Id="rId28" Type="http://schemas.openxmlformats.org/officeDocument/2006/relationships/image" Target="media/image22.png"/><Relationship Id="rId49" Type="http://schemas.openxmlformats.org/officeDocument/2006/relationships/image" Target="media/image43.png"/><Relationship Id="rId114" Type="http://schemas.openxmlformats.org/officeDocument/2006/relationships/image" Target="media/image108.png"/><Relationship Id="rId275" Type="http://schemas.openxmlformats.org/officeDocument/2006/relationships/image" Target="media/image269.png"/><Relationship Id="rId296" Type="http://schemas.openxmlformats.org/officeDocument/2006/relationships/image" Target="media/image290.png"/><Relationship Id="rId300" Type="http://schemas.openxmlformats.org/officeDocument/2006/relationships/image" Target="media/image294.png"/><Relationship Id="rId60" Type="http://schemas.openxmlformats.org/officeDocument/2006/relationships/image" Target="media/image54.png"/><Relationship Id="rId81" Type="http://schemas.openxmlformats.org/officeDocument/2006/relationships/image" Target="media/image75.png"/><Relationship Id="rId135" Type="http://schemas.openxmlformats.org/officeDocument/2006/relationships/image" Target="media/image129.png"/><Relationship Id="rId156" Type="http://schemas.openxmlformats.org/officeDocument/2006/relationships/image" Target="media/image150.png"/><Relationship Id="rId177" Type="http://schemas.openxmlformats.org/officeDocument/2006/relationships/image" Target="media/image171.png"/><Relationship Id="rId198" Type="http://schemas.openxmlformats.org/officeDocument/2006/relationships/image" Target="media/image192.png"/><Relationship Id="rId321" Type="http://schemas.openxmlformats.org/officeDocument/2006/relationships/image" Target="media/image315.png"/><Relationship Id="rId342" Type="http://schemas.openxmlformats.org/officeDocument/2006/relationships/theme" Target="theme/theme1.xml"/><Relationship Id="rId202" Type="http://schemas.openxmlformats.org/officeDocument/2006/relationships/image" Target="media/image196.png"/><Relationship Id="rId223" Type="http://schemas.openxmlformats.org/officeDocument/2006/relationships/image" Target="media/image217.png"/><Relationship Id="rId244" Type="http://schemas.openxmlformats.org/officeDocument/2006/relationships/image" Target="media/image238.png"/><Relationship Id="rId18" Type="http://schemas.openxmlformats.org/officeDocument/2006/relationships/image" Target="media/image12.png"/><Relationship Id="rId39" Type="http://schemas.openxmlformats.org/officeDocument/2006/relationships/image" Target="media/image33.png"/><Relationship Id="rId265" Type="http://schemas.openxmlformats.org/officeDocument/2006/relationships/image" Target="media/image259.png"/><Relationship Id="rId286" Type="http://schemas.openxmlformats.org/officeDocument/2006/relationships/image" Target="media/image280.png"/><Relationship Id="rId50" Type="http://schemas.openxmlformats.org/officeDocument/2006/relationships/image" Target="media/image44.png"/><Relationship Id="rId104" Type="http://schemas.openxmlformats.org/officeDocument/2006/relationships/image" Target="media/image98.png"/><Relationship Id="rId125" Type="http://schemas.openxmlformats.org/officeDocument/2006/relationships/image" Target="media/image119.png"/><Relationship Id="rId146" Type="http://schemas.openxmlformats.org/officeDocument/2006/relationships/image" Target="media/image140.png"/><Relationship Id="rId167" Type="http://schemas.openxmlformats.org/officeDocument/2006/relationships/image" Target="media/image161.png"/><Relationship Id="rId188" Type="http://schemas.openxmlformats.org/officeDocument/2006/relationships/image" Target="media/image182.png"/><Relationship Id="rId311" Type="http://schemas.openxmlformats.org/officeDocument/2006/relationships/image" Target="media/image305.png"/><Relationship Id="rId332" Type="http://schemas.openxmlformats.org/officeDocument/2006/relationships/image" Target="media/image326.png"/><Relationship Id="rId71" Type="http://schemas.openxmlformats.org/officeDocument/2006/relationships/image" Target="media/image65.png"/><Relationship Id="rId92" Type="http://schemas.openxmlformats.org/officeDocument/2006/relationships/image" Target="media/image86.png"/><Relationship Id="rId213" Type="http://schemas.openxmlformats.org/officeDocument/2006/relationships/image" Target="media/image207.png"/><Relationship Id="rId234" Type="http://schemas.openxmlformats.org/officeDocument/2006/relationships/image" Target="media/image228.png"/><Relationship Id="rId2" Type="http://schemas.openxmlformats.org/officeDocument/2006/relationships/numbering" Target="numbering.xml"/><Relationship Id="rId29" Type="http://schemas.openxmlformats.org/officeDocument/2006/relationships/image" Target="media/image23.png"/><Relationship Id="rId255" Type="http://schemas.openxmlformats.org/officeDocument/2006/relationships/image" Target="media/image249.png"/><Relationship Id="rId276" Type="http://schemas.openxmlformats.org/officeDocument/2006/relationships/image" Target="media/image270.png"/><Relationship Id="rId297" Type="http://schemas.openxmlformats.org/officeDocument/2006/relationships/image" Target="media/image291.png"/><Relationship Id="rId40" Type="http://schemas.openxmlformats.org/officeDocument/2006/relationships/image" Target="media/image34.png"/><Relationship Id="rId115" Type="http://schemas.openxmlformats.org/officeDocument/2006/relationships/image" Target="media/image109.png"/><Relationship Id="rId136" Type="http://schemas.openxmlformats.org/officeDocument/2006/relationships/image" Target="media/image130.png"/><Relationship Id="rId157" Type="http://schemas.openxmlformats.org/officeDocument/2006/relationships/image" Target="media/image151.png"/><Relationship Id="rId178" Type="http://schemas.openxmlformats.org/officeDocument/2006/relationships/image" Target="media/image172.png"/><Relationship Id="rId301" Type="http://schemas.openxmlformats.org/officeDocument/2006/relationships/image" Target="media/image295.png"/><Relationship Id="rId322" Type="http://schemas.openxmlformats.org/officeDocument/2006/relationships/image" Target="media/image316.png"/><Relationship Id="rId61" Type="http://schemas.openxmlformats.org/officeDocument/2006/relationships/image" Target="media/image55.png"/><Relationship Id="rId82" Type="http://schemas.openxmlformats.org/officeDocument/2006/relationships/image" Target="media/image76.png"/><Relationship Id="rId199" Type="http://schemas.openxmlformats.org/officeDocument/2006/relationships/image" Target="media/image193.png"/><Relationship Id="rId203" Type="http://schemas.openxmlformats.org/officeDocument/2006/relationships/image" Target="media/image197.png"/><Relationship Id="rId19" Type="http://schemas.openxmlformats.org/officeDocument/2006/relationships/image" Target="media/image13.png"/><Relationship Id="rId224" Type="http://schemas.openxmlformats.org/officeDocument/2006/relationships/image" Target="media/image218.png"/><Relationship Id="rId245" Type="http://schemas.openxmlformats.org/officeDocument/2006/relationships/image" Target="media/image239.png"/><Relationship Id="rId266" Type="http://schemas.openxmlformats.org/officeDocument/2006/relationships/image" Target="media/image260.png"/><Relationship Id="rId287" Type="http://schemas.openxmlformats.org/officeDocument/2006/relationships/image" Target="media/image281.png"/><Relationship Id="rId30" Type="http://schemas.openxmlformats.org/officeDocument/2006/relationships/image" Target="media/image24.pn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168" Type="http://schemas.openxmlformats.org/officeDocument/2006/relationships/image" Target="media/image162.png"/><Relationship Id="rId312" Type="http://schemas.openxmlformats.org/officeDocument/2006/relationships/image" Target="media/image306.png"/><Relationship Id="rId333" Type="http://schemas.openxmlformats.org/officeDocument/2006/relationships/image" Target="media/image327.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189" Type="http://schemas.openxmlformats.org/officeDocument/2006/relationships/image" Target="media/image183.png"/><Relationship Id="rId3" Type="http://schemas.openxmlformats.org/officeDocument/2006/relationships/styles" Target="styles.xml"/><Relationship Id="rId214" Type="http://schemas.openxmlformats.org/officeDocument/2006/relationships/image" Target="media/image208.png"/><Relationship Id="rId235" Type="http://schemas.openxmlformats.org/officeDocument/2006/relationships/image" Target="media/image229.png"/><Relationship Id="rId256" Type="http://schemas.openxmlformats.org/officeDocument/2006/relationships/image" Target="media/image250.png"/><Relationship Id="rId277" Type="http://schemas.openxmlformats.org/officeDocument/2006/relationships/image" Target="media/image271.png"/><Relationship Id="rId298" Type="http://schemas.openxmlformats.org/officeDocument/2006/relationships/image" Target="media/image292.png"/><Relationship Id="rId116" Type="http://schemas.openxmlformats.org/officeDocument/2006/relationships/image" Target="media/image110.png"/><Relationship Id="rId137" Type="http://schemas.openxmlformats.org/officeDocument/2006/relationships/image" Target="media/image131.png"/><Relationship Id="rId158" Type="http://schemas.openxmlformats.org/officeDocument/2006/relationships/image" Target="media/image152.png"/><Relationship Id="rId302" Type="http://schemas.openxmlformats.org/officeDocument/2006/relationships/image" Target="media/image296.png"/><Relationship Id="rId323" Type="http://schemas.openxmlformats.org/officeDocument/2006/relationships/image" Target="media/image317.png"/><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179" Type="http://schemas.openxmlformats.org/officeDocument/2006/relationships/image" Target="media/image173.png"/><Relationship Id="rId190" Type="http://schemas.openxmlformats.org/officeDocument/2006/relationships/image" Target="media/image184.png"/><Relationship Id="rId204" Type="http://schemas.openxmlformats.org/officeDocument/2006/relationships/image" Target="media/image198.png"/><Relationship Id="rId225" Type="http://schemas.openxmlformats.org/officeDocument/2006/relationships/image" Target="media/image219.png"/><Relationship Id="rId246" Type="http://schemas.openxmlformats.org/officeDocument/2006/relationships/image" Target="media/image240.png"/><Relationship Id="rId267" Type="http://schemas.openxmlformats.org/officeDocument/2006/relationships/image" Target="media/image261.png"/><Relationship Id="rId288" Type="http://schemas.openxmlformats.org/officeDocument/2006/relationships/image" Target="media/image282.png"/><Relationship Id="rId106" Type="http://schemas.openxmlformats.org/officeDocument/2006/relationships/image" Target="media/image100.png"/><Relationship Id="rId127" Type="http://schemas.openxmlformats.org/officeDocument/2006/relationships/image" Target="media/image121.png"/><Relationship Id="rId313" Type="http://schemas.openxmlformats.org/officeDocument/2006/relationships/image" Target="media/image307.png"/><Relationship Id="rId10" Type="http://schemas.openxmlformats.org/officeDocument/2006/relationships/image" Target="media/image4.pn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94" Type="http://schemas.openxmlformats.org/officeDocument/2006/relationships/image" Target="media/image88.png"/><Relationship Id="rId148" Type="http://schemas.openxmlformats.org/officeDocument/2006/relationships/image" Target="media/image142.png"/><Relationship Id="rId169" Type="http://schemas.openxmlformats.org/officeDocument/2006/relationships/image" Target="media/image163.png"/><Relationship Id="rId334"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174.png"/><Relationship Id="rId215" Type="http://schemas.openxmlformats.org/officeDocument/2006/relationships/image" Target="media/image209.png"/><Relationship Id="rId236" Type="http://schemas.openxmlformats.org/officeDocument/2006/relationships/image" Target="media/image230.png"/><Relationship Id="rId257" Type="http://schemas.openxmlformats.org/officeDocument/2006/relationships/image" Target="media/image251.png"/><Relationship Id="rId278" Type="http://schemas.openxmlformats.org/officeDocument/2006/relationships/image" Target="media/image272.png"/><Relationship Id="rId303" Type="http://schemas.openxmlformats.org/officeDocument/2006/relationships/image" Target="media/image297.png"/><Relationship Id="rId42" Type="http://schemas.openxmlformats.org/officeDocument/2006/relationships/image" Target="media/image36.png"/><Relationship Id="rId84" Type="http://schemas.openxmlformats.org/officeDocument/2006/relationships/image" Target="media/image78.png"/><Relationship Id="rId138" Type="http://schemas.openxmlformats.org/officeDocument/2006/relationships/image" Target="media/image132.png"/><Relationship Id="rId191" Type="http://schemas.openxmlformats.org/officeDocument/2006/relationships/image" Target="media/image185.png"/><Relationship Id="rId205" Type="http://schemas.openxmlformats.org/officeDocument/2006/relationships/image" Target="media/image199.png"/><Relationship Id="rId247" Type="http://schemas.openxmlformats.org/officeDocument/2006/relationships/image" Target="media/image241.png"/><Relationship Id="rId107" Type="http://schemas.openxmlformats.org/officeDocument/2006/relationships/image" Target="media/image101.png"/><Relationship Id="rId289" Type="http://schemas.openxmlformats.org/officeDocument/2006/relationships/image" Target="media/image283.png"/><Relationship Id="rId11" Type="http://schemas.openxmlformats.org/officeDocument/2006/relationships/image" Target="media/image5.png"/><Relationship Id="rId53" Type="http://schemas.openxmlformats.org/officeDocument/2006/relationships/image" Target="media/image47.png"/><Relationship Id="rId149" Type="http://schemas.openxmlformats.org/officeDocument/2006/relationships/image" Target="media/image143.png"/><Relationship Id="rId314" Type="http://schemas.openxmlformats.org/officeDocument/2006/relationships/image" Target="media/image308.png"/><Relationship Id="rId95" Type="http://schemas.openxmlformats.org/officeDocument/2006/relationships/image" Target="media/image89.png"/><Relationship Id="rId160" Type="http://schemas.openxmlformats.org/officeDocument/2006/relationships/image" Target="media/image154.png"/><Relationship Id="rId216" Type="http://schemas.openxmlformats.org/officeDocument/2006/relationships/image" Target="media/image210.png"/><Relationship Id="rId258" Type="http://schemas.openxmlformats.org/officeDocument/2006/relationships/image" Target="media/image252.png"/><Relationship Id="rId22" Type="http://schemas.openxmlformats.org/officeDocument/2006/relationships/image" Target="media/image16.png"/><Relationship Id="rId64" Type="http://schemas.openxmlformats.org/officeDocument/2006/relationships/image" Target="media/image58.png"/><Relationship Id="rId118" Type="http://schemas.openxmlformats.org/officeDocument/2006/relationships/image" Target="media/image112.png"/><Relationship Id="rId325" Type="http://schemas.openxmlformats.org/officeDocument/2006/relationships/image" Target="media/image319.png"/><Relationship Id="rId171" Type="http://schemas.openxmlformats.org/officeDocument/2006/relationships/image" Target="media/image165.png"/><Relationship Id="rId227" Type="http://schemas.openxmlformats.org/officeDocument/2006/relationships/image" Target="media/image221.png"/><Relationship Id="rId269" Type="http://schemas.openxmlformats.org/officeDocument/2006/relationships/image" Target="media/image263.png"/><Relationship Id="rId33" Type="http://schemas.openxmlformats.org/officeDocument/2006/relationships/image" Target="media/image27.png"/><Relationship Id="rId129" Type="http://schemas.openxmlformats.org/officeDocument/2006/relationships/image" Target="media/image123.png"/><Relationship Id="rId280" Type="http://schemas.openxmlformats.org/officeDocument/2006/relationships/image" Target="media/image274.png"/><Relationship Id="rId336" Type="http://schemas.openxmlformats.org/officeDocument/2006/relationships/image" Target="media/image330.png"/><Relationship Id="rId75" Type="http://schemas.openxmlformats.org/officeDocument/2006/relationships/image" Target="media/image69.png"/><Relationship Id="rId140" Type="http://schemas.openxmlformats.org/officeDocument/2006/relationships/image" Target="media/image134.png"/><Relationship Id="rId182" Type="http://schemas.openxmlformats.org/officeDocument/2006/relationships/image" Target="media/image176.png"/><Relationship Id="rId6" Type="http://schemas.openxmlformats.org/officeDocument/2006/relationships/image" Target="media/image1.png"/><Relationship Id="rId238" Type="http://schemas.openxmlformats.org/officeDocument/2006/relationships/image" Target="media/image232.png"/><Relationship Id="rId291" Type="http://schemas.openxmlformats.org/officeDocument/2006/relationships/image" Target="media/image285.png"/><Relationship Id="rId305" Type="http://schemas.openxmlformats.org/officeDocument/2006/relationships/image" Target="media/image299.png"/><Relationship Id="rId44" Type="http://schemas.openxmlformats.org/officeDocument/2006/relationships/image" Target="media/image38.png"/><Relationship Id="rId86" Type="http://schemas.openxmlformats.org/officeDocument/2006/relationships/image" Target="media/image80.png"/><Relationship Id="rId151" Type="http://schemas.openxmlformats.org/officeDocument/2006/relationships/image" Target="media/image145.png"/><Relationship Id="rId193" Type="http://schemas.openxmlformats.org/officeDocument/2006/relationships/image" Target="media/image187.png"/><Relationship Id="rId207" Type="http://schemas.openxmlformats.org/officeDocument/2006/relationships/image" Target="media/image201.png"/><Relationship Id="rId249" Type="http://schemas.openxmlformats.org/officeDocument/2006/relationships/image" Target="media/image243.png"/><Relationship Id="rId13" Type="http://schemas.openxmlformats.org/officeDocument/2006/relationships/image" Target="media/image7.png"/><Relationship Id="rId109" Type="http://schemas.openxmlformats.org/officeDocument/2006/relationships/image" Target="media/image103.png"/><Relationship Id="rId260" Type="http://schemas.openxmlformats.org/officeDocument/2006/relationships/image" Target="media/image254.png"/><Relationship Id="rId316" Type="http://schemas.openxmlformats.org/officeDocument/2006/relationships/image" Target="media/image310.png"/><Relationship Id="rId55" Type="http://schemas.openxmlformats.org/officeDocument/2006/relationships/image" Target="media/image49.png"/><Relationship Id="rId97" Type="http://schemas.openxmlformats.org/officeDocument/2006/relationships/image" Target="media/image91.png"/><Relationship Id="rId120" Type="http://schemas.openxmlformats.org/officeDocument/2006/relationships/image" Target="media/image114.png"/><Relationship Id="rId162" Type="http://schemas.openxmlformats.org/officeDocument/2006/relationships/image" Target="media/image156.png"/><Relationship Id="rId218" Type="http://schemas.openxmlformats.org/officeDocument/2006/relationships/image" Target="media/image212.png"/><Relationship Id="rId271" Type="http://schemas.openxmlformats.org/officeDocument/2006/relationships/image" Target="media/image265.png"/><Relationship Id="rId24" Type="http://schemas.openxmlformats.org/officeDocument/2006/relationships/image" Target="media/image18.png"/><Relationship Id="rId66" Type="http://schemas.openxmlformats.org/officeDocument/2006/relationships/image" Target="media/image60.png"/><Relationship Id="rId131" Type="http://schemas.openxmlformats.org/officeDocument/2006/relationships/image" Target="media/image125.png"/><Relationship Id="rId327" Type="http://schemas.openxmlformats.org/officeDocument/2006/relationships/image" Target="media/image321.png"/><Relationship Id="rId173" Type="http://schemas.openxmlformats.org/officeDocument/2006/relationships/image" Target="media/image167.png"/><Relationship Id="rId229" Type="http://schemas.openxmlformats.org/officeDocument/2006/relationships/image" Target="media/image2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746BC-E0A4-4894-8B01-48C9BF676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5</TotalTime>
  <Pages>105</Pages>
  <Words>7244</Words>
  <Characters>41291</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56</cp:revision>
  <cp:lastPrinted>2020-09-29T19:29:00Z</cp:lastPrinted>
  <dcterms:created xsi:type="dcterms:W3CDTF">2020-09-28T14:21:00Z</dcterms:created>
  <dcterms:modified xsi:type="dcterms:W3CDTF">2021-01-16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